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2D5A4" w14:textId="77777777" w:rsidR="00191AB4" w:rsidRDefault="00611DA6">
      <w:pPr>
        <w:pStyle w:val="Tittel"/>
        <w:spacing w:before="72" w:line="242" w:lineRule="auto"/>
        <w:ind w:right="2477"/>
      </w:pPr>
      <w:r>
        <w:t>Handlingsprogram for hemokromatose Norsk Selskap for Hematologi</w:t>
      </w:r>
    </w:p>
    <w:p w14:paraId="220AE6D9" w14:textId="4E87151A" w:rsidR="00191AB4" w:rsidRDefault="007B042C">
      <w:pPr>
        <w:pStyle w:val="Tittel"/>
        <w:spacing w:line="406" w:lineRule="exact"/>
      </w:pPr>
      <w:r>
        <w:t>202</w:t>
      </w:r>
      <w:r w:rsidR="00D442D0">
        <w:t>2</w:t>
      </w:r>
    </w:p>
    <w:p w14:paraId="1746C663" w14:textId="77777777" w:rsidR="00191AB4" w:rsidRDefault="00611DA6">
      <w:pPr>
        <w:spacing w:line="230" w:lineRule="exact"/>
        <w:ind w:left="2626" w:right="2477"/>
        <w:jc w:val="center"/>
        <w:rPr>
          <w:b/>
          <w:sz w:val="20"/>
        </w:rPr>
      </w:pPr>
      <w:r>
        <w:rPr>
          <w:b/>
          <w:sz w:val="20"/>
        </w:rPr>
        <w:t xml:space="preserve">Utarbeidet av </w:t>
      </w:r>
      <w:r w:rsidR="007B042C">
        <w:rPr>
          <w:b/>
          <w:sz w:val="20"/>
        </w:rPr>
        <w:t>Hilde Jensvoll, Daniel Baffoe, Ina Lervag Andersen og Eirik Tjønnfjord</w:t>
      </w:r>
    </w:p>
    <w:p w14:paraId="1135763F" w14:textId="77777777" w:rsidR="00191AB4" w:rsidRDefault="00191AB4">
      <w:pPr>
        <w:pStyle w:val="Brdtekst"/>
        <w:rPr>
          <w:b/>
          <w:sz w:val="22"/>
        </w:rPr>
      </w:pPr>
    </w:p>
    <w:p w14:paraId="4B05FDCB" w14:textId="77777777" w:rsidR="00191AB4" w:rsidRDefault="00191AB4">
      <w:pPr>
        <w:pStyle w:val="Brdtekst"/>
        <w:rPr>
          <w:b/>
          <w:sz w:val="22"/>
        </w:rPr>
      </w:pPr>
    </w:p>
    <w:p w14:paraId="3FE62359" w14:textId="77777777" w:rsidR="00191AB4" w:rsidRDefault="00191AB4">
      <w:pPr>
        <w:pStyle w:val="Brdtekst"/>
        <w:rPr>
          <w:b/>
          <w:sz w:val="22"/>
        </w:rPr>
      </w:pPr>
    </w:p>
    <w:p w14:paraId="7AE6D58F" w14:textId="77777777" w:rsidR="00191AB4" w:rsidRDefault="00191AB4">
      <w:pPr>
        <w:pStyle w:val="Brdtekst"/>
        <w:rPr>
          <w:b/>
          <w:sz w:val="22"/>
        </w:rPr>
      </w:pPr>
    </w:p>
    <w:p w14:paraId="049BD30D" w14:textId="77777777" w:rsidR="00191AB4" w:rsidRDefault="00191AB4">
      <w:pPr>
        <w:pStyle w:val="Brdtekst"/>
        <w:rPr>
          <w:b/>
          <w:sz w:val="22"/>
        </w:rPr>
      </w:pPr>
    </w:p>
    <w:p w14:paraId="68FC5630" w14:textId="77777777" w:rsidR="00191AB4" w:rsidRDefault="00191AB4">
      <w:pPr>
        <w:pStyle w:val="Brdtekst"/>
        <w:rPr>
          <w:b/>
          <w:sz w:val="22"/>
        </w:rPr>
      </w:pPr>
    </w:p>
    <w:p w14:paraId="33835FAE" w14:textId="77777777" w:rsidR="00191AB4" w:rsidRDefault="00191AB4">
      <w:pPr>
        <w:pStyle w:val="Brdtekst"/>
        <w:rPr>
          <w:b/>
          <w:sz w:val="22"/>
        </w:rPr>
      </w:pPr>
    </w:p>
    <w:p w14:paraId="51FA73CC" w14:textId="77777777" w:rsidR="00191AB4" w:rsidRDefault="00191AB4">
      <w:pPr>
        <w:pStyle w:val="Brdtekst"/>
        <w:rPr>
          <w:b/>
          <w:sz w:val="22"/>
        </w:rPr>
      </w:pPr>
    </w:p>
    <w:p w14:paraId="10392DEE" w14:textId="77777777" w:rsidR="00191AB4" w:rsidRDefault="00191AB4">
      <w:pPr>
        <w:pStyle w:val="Brdtekst"/>
        <w:rPr>
          <w:b/>
          <w:sz w:val="22"/>
        </w:rPr>
      </w:pPr>
    </w:p>
    <w:p w14:paraId="7CA3CE9C" w14:textId="77777777" w:rsidR="00191AB4" w:rsidRDefault="00191AB4">
      <w:pPr>
        <w:pStyle w:val="Brdtekst"/>
        <w:rPr>
          <w:b/>
          <w:sz w:val="22"/>
        </w:rPr>
      </w:pPr>
    </w:p>
    <w:p w14:paraId="333A3DFE" w14:textId="77777777" w:rsidR="00191AB4" w:rsidRDefault="00191AB4">
      <w:pPr>
        <w:pStyle w:val="Brdtekst"/>
        <w:rPr>
          <w:b/>
          <w:sz w:val="22"/>
        </w:rPr>
      </w:pPr>
    </w:p>
    <w:p w14:paraId="5C6914E9" w14:textId="77777777" w:rsidR="00191AB4" w:rsidRDefault="00191AB4">
      <w:pPr>
        <w:pStyle w:val="Brdtekst"/>
        <w:rPr>
          <w:b/>
          <w:sz w:val="22"/>
        </w:rPr>
      </w:pPr>
    </w:p>
    <w:p w14:paraId="46540E1A" w14:textId="77777777" w:rsidR="00191AB4" w:rsidRDefault="00191AB4">
      <w:pPr>
        <w:pStyle w:val="Brdtekst"/>
        <w:rPr>
          <w:b/>
          <w:sz w:val="22"/>
        </w:rPr>
      </w:pPr>
    </w:p>
    <w:p w14:paraId="21ADE505" w14:textId="77777777" w:rsidR="00191AB4" w:rsidRDefault="00191AB4">
      <w:pPr>
        <w:pStyle w:val="Brdtekst"/>
        <w:rPr>
          <w:b/>
          <w:sz w:val="22"/>
        </w:rPr>
      </w:pPr>
    </w:p>
    <w:p w14:paraId="2737C809" w14:textId="77777777" w:rsidR="00191AB4" w:rsidRDefault="00191AB4">
      <w:pPr>
        <w:pStyle w:val="Brdtekst"/>
        <w:rPr>
          <w:b/>
          <w:sz w:val="22"/>
        </w:rPr>
      </w:pPr>
    </w:p>
    <w:p w14:paraId="2201C53B" w14:textId="77777777" w:rsidR="00191AB4" w:rsidRDefault="00191AB4">
      <w:pPr>
        <w:pStyle w:val="Brdtekst"/>
        <w:rPr>
          <w:b/>
          <w:sz w:val="22"/>
        </w:rPr>
      </w:pPr>
    </w:p>
    <w:p w14:paraId="38F8389C" w14:textId="77777777" w:rsidR="00191AB4" w:rsidRDefault="00191AB4">
      <w:pPr>
        <w:pStyle w:val="Brdtekst"/>
        <w:rPr>
          <w:b/>
          <w:sz w:val="22"/>
        </w:rPr>
      </w:pPr>
    </w:p>
    <w:p w14:paraId="25A079C9" w14:textId="77777777" w:rsidR="00191AB4" w:rsidRDefault="00191AB4">
      <w:pPr>
        <w:pStyle w:val="Brdtekst"/>
        <w:rPr>
          <w:b/>
          <w:sz w:val="22"/>
        </w:rPr>
      </w:pPr>
    </w:p>
    <w:p w14:paraId="186CE7F1" w14:textId="77777777" w:rsidR="00191AB4" w:rsidRDefault="00191AB4">
      <w:pPr>
        <w:pStyle w:val="Brdtekst"/>
        <w:rPr>
          <w:b/>
          <w:sz w:val="22"/>
        </w:rPr>
      </w:pPr>
    </w:p>
    <w:p w14:paraId="250ACCD0" w14:textId="77777777" w:rsidR="00191AB4" w:rsidRDefault="00191AB4">
      <w:pPr>
        <w:pStyle w:val="Brdtekst"/>
        <w:rPr>
          <w:b/>
          <w:sz w:val="22"/>
        </w:rPr>
      </w:pPr>
    </w:p>
    <w:p w14:paraId="2A600D3F" w14:textId="77777777" w:rsidR="00191AB4" w:rsidRDefault="00191AB4">
      <w:pPr>
        <w:pStyle w:val="Brdtekst"/>
        <w:rPr>
          <w:b/>
          <w:sz w:val="22"/>
        </w:rPr>
      </w:pPr>
    </w:p>
    <w:p w14:paraId="41E900E1" w14:textId="77777777" w:rsidR="00191AB4" w:rsidRDefault="00191AB4">
      <w:pPr>
        <w:pStyle w:val="Brdtekst"/>
        <w:rPr>
          <w:b/>
          <w:sz w:val="22"/>
        </w:rPr>
      </w:pPr>
    </w:p>
    <w:p w14:paraId="22D38D29" w14:textId="77777777" w:rsidR="00191AB4" w:rsidRDefault="00191AB4">
      <w:pPr>
        <w:pStyle w:val="Brdtekst"/>
        <w:rPr>
          <w:b/>
          <w:sz w:val="22"/>
        </w:rPr>
      </w:pPr>
    </w:p>
    <w:p w14:paraId="28DB1412" w14:textId="77777777" w:rsidR="00191AB4" w:rsidRDefault="00191AB4">
      <w:pPr>
        <w:pStyle w:val="Brdtekst"/>
        <w:rPr>
          <w:b/>
          <w:sz w:val="22"/>
        </w:rPr>
      </w:pPr>
    </w:p>
    <w:p w14:paraId="779DB686" w14:textId="77777777" w:rsidR="00191AB4" w:rsidRDefault="00191AB4">
      <w:pPr>
        <w:pStyle w:val="Brdtekst"/>
        <w:rPr>
          <w:b/>
          <w:sz w:val="22"/>
        </w:rPr>
      </w:pPr>
    </w:p>
    <w:p w14:paraId="78703786" w14:textId="77777777" w:rsidR="00191AB4" w:rsidRDefault="00191AB4">
      <w:pPr>
        <w:pStyle w:val="Brdtekst"/>
        <w:rPr>
          <w:b/>
          <w:sz w:val="22"/>
        </w:rPr>
      </w:pPr>
    </w:p>
    <w:p w14:paraId="040F11D6" w14:textId="77777777" w:rsidR="00191AB4" w:rsidRDefault="00191AB4">
      <w:pPr>
        <w:pStyle w:val="Brdtekst"/>
        <w:rPr>
          <w:b/>
          <w:sz w:val="22"/>
        </w:rPr>
      </w:pPr>
    </w:p>
    <w:p w14:paraId="512BDF7C" w14:textId="77777777" w:rsidR="00191AB4" w:rsidRDefault="00191AB4">
      <w:pPr>
        <w:pStyle w:val="Brdtekst"/>
        <w:rPr>
          <w:b/>
          <w:sz w:val="22"/>
        </w:rPr>
      </w:pPr>
    </w:p>
    <w:p w14:paraId="1B29805A" w14:textId="77777777" w:rsidR="00191AB4" w:rsidRDefault="00191AB4">
      <w:pPr>
        <w:pStyle w:val="Brdtekst"/>
        <w:rPr>
          <w:b/>
          <w:sz w:val="22"/>
        </w:rPr>
      </w:pPr>
    </w:p>
    <w:p w14:paraId="222DAA2E" w14:textId="77777777" w:rsidR="00191AB4" w:rsidRDefault="00191AB4">
      <w:pPr>
        <w:pStyle w:val="Brdtekst"/>
        <w:rPr>
          <w:b/>
          <w:sz w:val="22"/>
        </w:rPr>
      </w:pPr>
    </w:p>
    <w:p w14:paraId="4CE66400" w14:textId="77777777" w:rsidR="00191AB4" w:rsidRDefault="00191AB4">
      <w:pPr>
        <w:pStyle w:val="Brdtekst"/>
        <w:rPr>
          <w:b/>
          <w:sz w:val="22"/>
        </w:rPr>
      </w:pPr>
    </w:p>
    <w:p w14:paraId="3D97442B" w14:textId="77777777" w:rsidR="00191AB4" w:rsidRDefault="00191AB4">
      <w:pPr>
        <w:pStyle w:val="Brdtekst"/>
        <w:rPr>
          <w:b/>
          <w:sz w:val="22"/>
        </w:rPr>
      </w:pPr>
    </w:p>
    <w:p w14:paraId="6F1EFC3C" w14:textId="77777777" w:rsidR="00191AB4" w:rsidRDefault="00191AB4">
      <w:pPr>
        <w:pStyle w:val="Brdtekst"/>
        <w:rPr>
          <w:b/>
          <w:sz w:val="22"/>
        </w:rPr>
      </w:pPr>
    </w:p>
    <w:p w14:paraId="12BF891A" w14:textId="77777777" w:rsidR="00191AB4" w:rsidRDefault="00191AB4">
      <w:pPr>
        <w:pStyle w:val="Brdtekst"/>
        <w:rPr>
          <w:b/>
          <w:sz w:val="22"/>
        </w:rPr>
      </w:pPr>
    </w:p>
    <w:p w14:paraId="58FB754C" w14:textId="77777777" w:rsidR="00191AB4" w:rsidRDefault="00191AB4">
      <w:pPr>
        <w:pStyle w:val="Brdtekst"/>
        <w:rPr>
          <w:b/>
          <w:sz w:val="22"/>
        </w:rPr>
      </w:pPr>
    </w:p>
    <w:p w14:paraId="41CFD00F" w14:textId="77777777" w:rsidR="00191AB4" w:rsidRDefault="00191AB4">
      <w:pPr>
        <w:pStyle w:val="Brdtekst"/>
        <w:rPr>
          <w:b/>
          <w:sz w:val="22"/>
        </w:rPr>
      </w:pPr>
    </w:p>
    <w:p w14:paraId="5C6D950E" w14:textId="77777777" w:rsidR="00191AB4" w:rsidRDefault="00191AB4">
      <w:pPr>
        <w:pStyle w:val="Brdtekst"/>
        <w:rPr>
          <w:b/>
          <w:sz w:val="22"/>
        </w:rPr>
      </w:pPr>
    </w:p>
    <w:p w14:paraId="72FC3078" w14:textId="77777777" w:rsidR="00191AB4" w:rsidRDefault="00191AB4">
      <w:pPr>
        <w:pStyle w:val="Brdtekst"/>
        <w:rPr>
          <w:b/>
          <w:sz w:val="22"/>
        </w:rPr>
      </w:pPr>
    </w:p>
    <w:p w14:paraId="4FDC6B7F" w14:textId="77777777" w:rsidR="00191AB4" w:rsidRDefault="00191AB4">
      <w:pPr>
        <w:pStyle w:val="Brdtekst"/>
        <w:rPr>
          <w:b/>
          <w:sz w:val="22"/>
        </w:rPr>
      </w:pPr>
    </w:p>
    <w:p w14:paraId="5614C35F" w14:textId="77777777" w:rsidR="00191AB4" w:rsidRDefault="00191AB4">
      <w:pPr>
        <w:pStyle w:val="Brdtekst"/>
        <w:rPr>
          <w:b/>
          <w:sz w:val="22"/>
        </w:rPr>
      </w:pPr>
    </w:p>
    <w:p w14:paraId="7598045A" w14:textId="77777777" w:rsidR="00191AB4" w:rsidRDefault="00191AB4">
      <w:pPr>
        <w:pStyle w:val="Brdtekst"/>
        <w:rPr>
          <w:b/>
          <w:sz w:val="22"/>
        </w:rPr>
      </w:pPr>
    </w:p>
    <w:p w14:paraId="63EBDFAA" w14:textId="77777777" w:rsidR="00191AB4" w:rsidRDefault="00191AB4">
      <w:pPr>
        <w:pStyle w:val="Brdtekst"/>
        <w:rPr>
          <w:b/>
          <w:sz w:val="22"/>
        </w:rPr>
      </w:pPr>
    </w:p>
    <w:p w14:paraId="6AF0570B" w14:textId="77777777" w:rsidR="00191AB4" w:rsidRDefault="00191AB4">
      <w:pPr>
        <w:pStyle w:val="Brdtekst"/>
        <w:rPr>
          <w:b/>
          <w:sz w:val="22"/>
        </w:rPr>
      </w:pPr>
    </w:p>
    <w:p w14:paraId="21483C7B" w14:textId="77777777" w:rsidR="00191AB4" w:rsidRDefault="00191AB4">
      <w:pPr>
        <w:pStyle w:val="Brdtekst"/>
        <w:rPr>
          <w:b/>
          <w:sz w:val="22"/>
        </w:rPr>
      </w:pPr>
    </w:p>
    <w:p w14:paraId="6B44FB58" w14:textId="2054D3D9" w:rsidR="00191AB4" w:rsidRDefault="00611DA6">
      <w:pPr>
        <w:spacing w:before="186"/>
        <w:ind w:left="408" w:right="255"/>
        <w:rPr>
          <w:b/>
          <w:sz w:val="28"/>
        </w:rPr>
      </w:pPr>
      <w:r>
        <w:rPr>
          <w:b/>
          <w:sz w:val="28"/>
        </w:rPr>
        <w:t xml:space="preserve">Dette handlingsprogrammet er basert på internasjonal litteratur og </w:t>
      </w:r>
      <w:r w:rsidR="00A908C0">
        <w:rPr>
          <w:b/>
          <w:sz w:val="28"/>
        </w:rPr>
        <w:t>det norske handlingsprogrammet fra 2016</w:t>
      </w:r>
    </w:p>
    <w:p w14:paraId="506B55CE" w14:textId="77777777" w:rsidR="00191AB4" w:rsidRDefault="00191AB4">
      <w:pPr>
        <w:rPr>
          <w:sz w:val="28"/>
        </w:rPr>
        <w:sectPr w:rsidR="00191AB4">
          <w:type w:val="continuous"/>
          <w:pgSz w:w="11910" w:h="16840"/>
          <w:pgMar w:top="620" w:right="460" w:bottom="280" w:left="300" w:header="708" w:footer="708" w:gutter="0"/>
          <w:cols w:space="708"/>
        </w:sectPr>
      </w:pPr>
    </w:p>
    <w:p w14:paraId="40C79CF9" w14:textId="77777777" w:rsidR="00191AB4" w:rsidRDefault="00611DA6">
      <w:pPr>
        <w:spacing w:before="69"/>
        <w:ind w:left="408"/>
        <w:rPr>
          <w:b/>
          <w:sz w:val="32"/>
        </w:rPr>
      </w:pPr>
      <w:r>
        <w:rPr>
          <w:b/>
          <w:sz w:val="32"/>
          <w:u w:val="thick"/>
        </w:rPr>
        <w:lastRenderedPageBreak/>
        <w:t>KORTVERSJON</w:t>
      </w:r>
    </w:p>
    <w:p w14:paraId="44DDCDD4" w14:textId="77777777" w:rsidR="00191AB4" w:rsidRDefault="00191AB4">
      <w:pPr>
        <w:pStyle w:val="Brdtekst"/>
        <w:spacing w:before="6"/>
        <w:rPr>
          <w:b/>
          <w:sz w:val="24"/>
        </w:rPr>
      </w:pPr>
    </w:p>
    <w:p w14:paraId="0C2E21E6" w14:textId="77777777" w:rsidR="00191AB4" w:rsidRDefault="00611DA6">
      <w:pPr>
        <w:spacing w:before="87"/>
        <w:ind w:left="408"/>
        <w:rPr>
          <w:b/>
          <w:sz w:val="32"/>
        </w:rPr>
      </w:pPr>
      <w:r>
        <w:rPr>
          <w:b/>
          <w:sz w:val="32"/>
        </w:rPr>
        <w:t>Resyme</w:t>
      </w:r>
    </w:p>
    <w:p w14:paraId="60D72CE6" w14:textId="2E6BC8D1" w:rsidR="00191AB4" w:rsidRDefault="00611DA6">
      <w:pPr>
        <w:spacing w:before="249"/>
        <w:ind w:left="408"/>
      </w:pPr>
      <w:r>
        <w:t>Hemokromatose skyldes arvelige faktorer som disponerer for økt jernopptak fra tarm.</w:t>
      </w:r>
    </w:p>
    <w:p w14:paraId="3D29C60C" w14:textId="1AB6119E" w:rsidR="00191AB4" w:rsidRDefault="006D02A1" w:rsidP="00BC2F54">
      <w:pPr>
        <w:spacing w:before="3"/>
        <w:ind w:left="408" w:right="555"/>
      </w:pPr>
      <w:r>
        <w:t xml:space="preserve">Mutasjonen </w:t>
      </w:r>
      <w:bookmarkStart w:id="0" w:name="OLE_LINK2"/>
      <w:r w:rsidR="00611DA6">
        <w:t xml:space="preserve">HFE C282Y </w:t>
      </w:r>
      <w:bookmarkEnd w:id="0"/>
      <w:r w:rsidR="00611DA6">
        <w:t xml:space="preserve">er </w:t>
      </w:r>
      <w:r>
        <w:t>den vanligst</w:t>
      </w:r>
      <w:r w:rsidR="00F12958">
        <w:t>e</w:t>
      </w:r>
      <w:r>
        <w:t xml:space="preserve"> årsaken til primær hemokromatose og </w:t>
      </w:r>
      <w:r w:rsidR="00611DA6">
        <w:t>forekommer kun i kaukasisk befolkning</w:t>
      </w:r>
      <w:r>
        <w:t>. Frekvensen av homozygote er ca. 0,7%</w:t>
      </w:r>
      <w:r w:rsidR="00F12958">
        <w:t>,</w:t>
      </w:r>
      <w:r>
        <w:t xml:space="preserve"> og det er i hovedsak </w:t>
      </w:r>
      <w:r w:rsidR="00611DA6">
        <w:t xml:space="preserve">kun homozygote </w:t>
      </w:r>
      <w:r>
        <w:t xml:space="preserve">som vil utvikle </w:t>
      </w:r>
      <w:r w:rsidR="00611DA6">
        <w:t>jernopphopning</w:t>
      </w:r>
      <w:r>
        <w:t xml:space="preserve">, og av disse er det </w:t>
      </w:r>
      <w:r w:rsidR="00FD0091">
        <w:t xml:space="preserve">kun et </w:t>
      </w:r>
      <w:r>
        <w:t>mindretall</w:t>
      </w:r>
      <w:r w:rsidR="00FD0091">
        <w:t xml:space="preserve"> </w:t>
      </w:r>
      <w:r w:rsidR="00F12958">
        <w:t xml:space="preserve">som </w:t>
      </w:r>
      <w:r>
        <w:t>utvikler organskade</w:t>
      </w:r>
      <w:r w:rsidR="00611DA6">
        <w:t>.</w:t>
      </w:r>
      <w:r w:rsidR="009553F7">
        <w:t xml:space="preserve"> For personer som er homozy</w:t>
      </w:r>
      <w:r w:rsidR="00F12958">
        <w:t>got</w:t>
      </w:r>
      <w:r w:rsidR="009553F7">
        <w:t xml:space="preserve"> for mutasjonen H63D eller «kompound» heterozygot C282Y/H63 vil man normalt ikke observere jernakkumulering med organskade</w:t>
      </w:r>
      <w:r w:rsidR="00BC2F54">
        <w:t>.</w:t>
      </w:r>
      <w:r>
        <w:t xml:space="preserve"> </w:t>
      </w:r>
      <w:r w:rsidR="00611DA6">
        <w:t>Det er ikke sikkert påvist økt sykelighet ved ferritinverdier &lt; 1000 µg/</w:t>
      </w:r>
      <w:r>
        <w:t>L</w:t>
      </w:r>
      <w:r w:rsidR="00611DA6">
        <w:t>. Cirrhose forekommer nærmest utelukkende hos pasienter med ferritinverdi &gt; 1000 µg/</w:t>
      </w:r>
      <w:r>
        <w:t>L</w:t>
      </w:r>
      <w:r w:rsidR="007B042C">
        <w:t>, dersom det ikke er tilleggsfaktorer</w:t>
      </w:r>
      <w:r w:rsidR="0034202E">
        <w:t>.</w:t>
      </w:r>
      <w:r w:rsidR="00FD0091">
        <w:t xml:space="preserve"> </w:t>
      </w:r>
      <w:r>
        <w:t>Siden økt ferritin verdi observeres ved en rekke andre tilstander</w:t>
      </w:r>
      <w:r w:rsidR="00F12958">
        <w:t>,</w:t>
      </w:r>
      <w:r>
        <w:t xml:space="preserve"> er h</w:t>
      </w:r>
      <w:r w:rsidR="00FD0091">
        <w:t xml:space="preserve">ovedutfordringen </w:t>
      </w:r>
      <w:r>
        <w:t>derfor</w:t>
      </w:r>
      <w:r w:rsidR="00FD0091">
        <w:t xml:space="preserve"> å skille hyperfer</w:t>
      </w:r>
      <w:r w:rsidR="00F12958">
        <w:t>r</w:t>
      </w:r>
      <w:r w:rsidR="00FD0091">
        <w:t>itinemi fra hemokroma</w:t>
      </w:r>
      <w:r w:rsidR="00F12958">
        <w:t>t</w:t>
      </w:r>
      <w:r w:rsidR="00FD0091">
        <w:t>ose</w:t>
      </w:r>
    </w:p>
    <w:p w14:paraId="069FA0F1" w14:textId="77777777" w:rsidR="00191AB4" w:rsidRDefault="00191AB4">
      <w:pPr>
        <w:pStyle w:val="Brdtekst"/>
        <w:spacing w:before="9"/>
        <w:rPr>
          <w:sz w:val="21"/>
        </w:rPr>
      </w:pPr>
    </w:p>
    <w:p w14:paraId="5DC93B11" w14:textId="26CC3190" w:rsidR="00191AB4" w:rsidRDefault="009553F7">
      <w:pPr>
        <w:ind w:left="408" w:right="340"/>
      </w:pPr>
      <w:r>
        <w:t xml:space="preserve">De vanligste årsakene til forhøyet ferritin er </w:t>
      </w:r>
      <w:r w:rsidR="00611DA6">
        <w:t>forhøyet alkoholinntak, inflammasjon, non-alkoholisk fettleversykdom (NAFLD) og/eller metabolsk syndrom</w:t>
      </w:r>
      <w:r w:rsidR="00C650CA">
        <w:t>.</w:t>
      </w:r>
      <w:r w:rsidR="00611DA6">
        <w:t xml:space="preserve"> Hvis d</w:t>
      </w:r>
      <w:r>
        <w:t xml:space="preserve">isse tilstandene er </w:t>
      </w:r>
      <w:r w:rsidR="00611DA6">
        <w:t>utelukk</w:t>
      </w:r>
      <w:r>
        <w:t>et</w:t>
      </w:r>
      <w:r w:rsidR="00611DA6">
        <w:t xml:space="preserve"> og </w:t>
      </w:r>
      <w:r>
        <w:t xml:space="preserve">man observerer vedvarende </w:t>
      </w:r>
      <w:r w:rsidR="00611DA6">
        <w:t>ferritin</w:t>
      </w:r>
      <w:r>
        <w:t xml:space="preserve">verdier over </w:t>
      </w:r>
      <w:r w:rsidR="00F12958">
        <w:t>normalområdet</w:t>
      </w:r>
      <w:r w:rsidR="00611DA6">
        <w:t>, bør det tas fastende transferrinmetning</w:t>
      </w:r>
      <w:r>
        <w:t>. Ved transfer</w:t>
      </w:r>
      <w:r w:rsidR="004E571D">
        <w:t>r</w:t>
      </w:r>
      <w:r>
        <w:t xml:space="preserve">inmetning over </w:t>
      </w:r>
      <w:r w:rsidR="00611DA6">
        <w:t xml:space="preserve">&gt;45%) bør hemokromatose vurderes </w:t>
      </w:r>
      <w:r>
        <w:t>med</w:t>
      </w:r>
      <w:r w:rsidR="00611DA6">
        <w:t xml:space="preserve"> HFE genotyping</w:t>
      </w:r>
      <w:r w:rsidR="00BC2F54">
        <w:t>.</w:t>
      </w:r>
    </w:p>
    <w:p w14:paraId="0BEBD611" w14:textId="77777777" w:rsidR="00191AB4" w:rsidRDefault="00191AB4">
      <w:pPr>
        <w:pStyle w:val="Brdtekst"/>
        <w:rPr>
          <w:sz w:val="22"/>
        </w:rPr>
      </w:pPr>
    </w:p>
    <w:p w14:paraId="71800A50" w14:textId="73867EC8" w:rsidR="00191AB4" w:rsidRDefault="00611DA6">
      <w:pPr>
        <w:ind w:left="408" w:right="762"/>
      </w:pPr>
      <w:r>
        <w:t xml:space="preserve">Ved påvist hemokromatose </w:t>
      </w:r>
      <w:r w:rsidR="00ED0E0F">
        <w:t>bør</w:t>
      </w:r>
      <w:r>
        <w:t xml:space="preserve"> vi</w:t>
      </w:r>
      <w:r w:rsidR="00C644C8">
        <w:t xml:space="preserve"> utredning med leverprøver, </w:t>
      </w:r>
      <w:r w:rsidR="007940DF">
        <w:t xml:space="preserve">glukose, </w:t>
      </w:r>
      <w:r w:rsidR="00C644C8">
        <w:t>HbA1c, hormon</w:t>
      </w:r>
      <w:r w:rsidR="007940DF">
        <w:t>prøver</w:t>
      </w:r>
      <w:r w:rsidR="00C644C8">
        <w:t xml:space="preserve"> og proBNP. S</w:t>
      </w:r>
      <w:r>
        <w:t xml:space="preserve">om hovedregel </w:t>
      </w:r>
      <w:r w:rsidR="0090788F">
        <w:t xml:space="preserve">anbefales </w:t>
      </w:r>
      <w:r w:rsidR="005B4037">
        <w:t xml:space="preserve">det </w:t>
      </w:r>
      <w:r w:rsidR="004D7C18">
        <w:t xml:space="preserve">å starte </w:t>
      </w:r>
      <w:r w:rsidR="00A26EBF">
        <w:t xml:space="preserve">med </w:t>
      </w:r>
      <w:r w:rsidR="00041137">
        <w:t xml:space="preserve">venesectio </w:t>
      </w:r>
      <w:r>
        <w:t xml:space="preserve">ved ferritinverdier </w:t>
      </w:r>
      <w:r w:rsidR="004D7C18">
        <w:t>&gt;</w:t>
      </w:r>
      <w:r>
        <w:t xml:space="preserve"> 800</w:t>
      </w:r>
      <w:r w:rsidR="004D7C18">
        <w:t xml:space="preserve"> eller ved lavere </w:t>
      </w:r>
      <w:r w:rsidR="00CF12A0">
        <w:t>ferritin</w:t>
      </w:r>
      <w:r w:rsidR="004D7C18">
        <w:t>verd</w:t>
      </w:r>
      <w:r w:rsidR="00B656A4">
        <w:t>i</w:t>
      </w:r>
      <w:r w:rsidR="004D7C18">
        <w:t xml:space="preserve">er </w:t>
      </w:r>
      <w:r w:rsidR="009553F7">
        <w:t>ved</w:t>
      </w:r>
      <w:r w:rsidR="004D7C18">
        <w:t xml:space="preserve"> symptomer</w:t>
      </w:r>
      <w:r w:rsidR="00E903A3">
        <w:t>.</w:t>
      </w:r>
      <w:r>
        <w:t xml:space="preserve"> </w:t>
      </w:r>
      <w:r w:rsidR="004D7C18">
        <w:t>As</w:t>
      </w:r>
      <w:r w:rsidR="00041137">
        <w:t>y</w:t>
      </w:r>
      <w:r w:rsidR="004D7C18">
        <w:t>mptomatiske pasienter med ferritin &lt;800 fore</w:t>
      </w:r>
      <w:r w:rsidR="00BF40A5">
        <w:t>s</w:t>
      </w:r>
      <w:r w:rsidR="004D7C18">
        <w:t>lås fulgt med årlig</w:t>
      </w:r>
      <w:r w:rsidR="005B4037">
        <w:t>e</w:t>
      </w:r>
      <w:r w:rsidR="004D7C18">
        <w:t xml:space="preserve"> ferritinmåling</w:t>
      </w:r>
      <w:r w:rsidR="00BF40A5">
        <w:t>er</w:t>
      </w:r>
      <w:r w:rsidR="004D7C18">
        <w:t xml:space="preserve">. </w:t>
      </w:r>
      <w:r w:rsidR="00B656A4">
        <w:t xml:space="preserve">Ved ferritin &gt;1000 anbefales </w:t>
      </w:r>
      <w:r w:rsidR="009A40EB">
        <w:t xml:space="preserve">MR lever, </w:t>
      </w:r>
      <w:r w:rsidR="007B042C" w:rsidRPr="00E903A3">
        <w:rPr>
          <w:color w:val="000000" w:themeColor="text1"/>
        </w:rPr>
        <w:t>fibroscan</w:t>
      </w:r>
      <w:r w:rsidR="007B042C">
        <w:t xml:space="preserve">, </w:t>
      </w:r>
      <w:r w:rsidR="00BF40A5">
        <w:t>samt</w:t>
      </w:r>
      <w:r w:rsidR="004F697C">
        <w:t xml:space="preserve"> </w:t>
      </w:r>
      <w:r>
        <w:t xml:space="preserve">eventuelt </w:t>
      </w:r>
      <w:r w:rsidR="00A26EBF">
        <w:t xml:space="preserve">EKG </w:t>
      </w:r>
      <w:r w:rsidR="00E903A3">
        <w:t xml:space="preserve">og </w:t>
      </w:r>
      <w:r>
        <w:t>ekko cor</w:t>
      </w:r>
      <w:r w:rsidR="00BF40A5">
        <w:t>.</w:t>
      </w:r>
      <w:r>
        <w:t xml:space="preserve"> Ved påvist cirrhose må pasienten</w:t>
      </w:r>
      <w:r w:rsidR="004F697C">
        <w:t xml:space="preserve"> følges </w:t>
      </w:r>
      <w:r>
        <w:t xml:space="preserve">regelmessig </w:t>
      </w:r>
      <w:r w:rsidR="004F697C">
        <w:t>hos gastroentero</w:t>
      </w:r>
      <w:r w:rsidR="004C2B99">
        <w:t>l</w:t>
      </w:r>
      <w:r w:rsidR="004F697C">
        <w:t>og pga risiko for hepatocellulært carcinom</w:t>
      </w:r>
      <w:r w:rsidR="00BF40A5">
        <w:t>.</w:t>
      </w:r>
    </w:p>
    <w:p w14:paraId="58188B7C" w14:textId="77777777" w:rsidR="00191AB4" w:rsidRDefault="00191AB4">
      <w:pPr>
        <w:pStyle w:val="Brdtekst"/>
        <w:spacing w:before="10"/>
        <w:rPr>
          <w:sz w:val="21"/>
        </w:rPr>
      </w:pPr>
    </w:p>
    <w:p w14:paraId="1DE07A01" w14:textId="7AEB418C" w:rsidR="00191AB4" w:rsidRDefault="00611DA6" w:rsidP="00E903A3">
      <w:pPr>
        <w:ind w:left="408"/>
        <w:sectPr w:rsidR="00191AB4">
          <w:pgSz w:w="11910" w:h="16840"/>
          <w:pgMar w:top="620" w:right="460" w:bottom="280" w:left="300" w:header="708" w:footer="708" w:gutter="0"/>
          <w:cols w:space="708"/>
        </w:sectPr>
      </w:pPr>
      <w:r>
        <w:t>Livsprognosen er utmerket så lenge venesectio startes før det er oppstått alvorlig organskade.</w:t>
      </w:r>
      <w:r w:rsidR="00BF40A5">
        <w:t xml:space="preserve"> </w:t>
      </w:r>
    </w:p>
    <w:p w14:paraId="10F5F005" w14:textId="77777777" w:rsidR="00513300" w:rsidRDefault="00095A58">
      <w:pPr>
        <w:rPr>
          <w:b/>
          <w:sz w:val="32"/>
          <w:u w:val="thick"/>
        </w:rPr>
      </w:pPr>
      <w:r>
        <w:rPr>
          <w:b/>
          <w:noProof/>
          <w:sz w:val="32"/>
          <w:u w:val="thick"/>
          <w:lang w:eastAsia="nb-NO"/>
        </w:rPr>
        <w:lastRenderedPageBreak/>
        <mc:AlternateContent>
          <mc:Choice Requires="wps">
            <w:drawing>
              <wp:anchor distT="0" distB="0" distL="114300" distR="114300" simplePos="0" relativeHeight="251675136" behindDoc="0" locked="0" layoutInCell="1" allowOverlap="1" wp14:anchorId="7BBF71C4" wp14:editId="7A7C5D7E">
                <wp:simplePos x="0" y="0"/>
                <wp:positionH relativeFrom="column">
                  <wp:posOffset>1262063</wp:posOffset>
                </wp:positionH>
                <wp:positionV relativeFrom="paragraph">
                  <wp:posOffset>5684838</wp:posOffset>
                </wp:positionV>
                <wp:extent cx="0" cy="142875"/>
                <wp:effectExtent l="0" t="0" r="19050" b="28575"/>
                <wp:wrapNone/>
                <wp:docPr id="46" name="Rett linje 46"/>
                <wp:cNvGraphicFramePr/>
                <a:graphic xmlns:a="http://schemas.openxmlformats.org/drawingml/2006/main">
                  <a:graphicData uri="http://schemas.microsoft.com/office/word/2010/wordprocessingShape">
                    <wps:wsp>
                      <wps:cNvCnPr/>
                      <wps:spPr>
                        <a:xfrm>
                          <a:off x="0" y="0"/>
                          <a:ext cx="0" cy="142875"/>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D77E2" id="Rett linje 46" o:spid="_x0000_s1026" style="position:absolute;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4pt,447.65pt" to="99.4pt,4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" strokecolor="#4579b8 [3044]" strokeweight="2pt"/>
            </w:pict>
          </mc:Fallback>
        </mc:AlternateContent>
      </w:r>
      <w:r w:rsidR="00925E89">
        <w:rPr>
          <w:b/>
          <w:noProof/>
          <w:sz w:val="32"/>
          <w:u w:val="thick"/>
          <w:lang w:eastAsia="nb-NO"/>
        </w:rPr>
        <mc:AlternateContent>
          <mc:Choice Requires="wps">
            <w:drawing>
              <wp:anchor distT="0" distB="0" distL="114300" distR="114300" simplePos="0" relativeHeight="251674112" behindDoc="0" locked="0" layoutInCell="1" allowOverlap="1" wp14:anchorId="101B9D31" wp14:editId="0E6A225E">
                <wp:simplePos x="0" y="0"/>
                <wp:positionH relativeFrom="column">
                  <wp:posOffset>1262063</wp:posOffset>
                </wp:positionH>
                <wp:positionV relativeFrom="paragraph">
                  <wp:posOffset>5827713</wp:posOffset>
                </wp:positionV>
                <wp:extent cx="695325" cy="0"/>
                <wp:effectExtent l="0" t="0" r="9525" b="19050"/>
                <wp:wrapNone/>
                <wp:docPr id="44" name="Rett linje 44"/>
                <wp:cNvGraphicFramePr/>
                <a:graphic xmlns:a="http://schemas.openxmlformats.org/drawingml/2006/main">
                  <a:graphicData uri="http://schemas.microsoft.com/office/word/2010/wordprocessingShape">
                    <wps:wsp>
                      <wps:cNvCnPr/>
                      <wps:spPr>
                        <a:xfrm flipH="1">
                          <a:off x="0" y="0"/>
                          <a:ext cx="69532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69FAF1" id="Rett linje 44" o:spid="_x0000_s1026" style="position:absolute;flip:x;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9.4pt,458.9pt" to="154.15pt,4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" strokecolor="#4579b8 [3044]" strokeweight="2pt"/>
            </w:pict>
          </mc:Fallback>
        </mc:AlternateContent>
      </w:r>
      <w:r>
        <w:rPr>
          <w:b/>
          <w:noProof/>
          <w:sz w:val="32"/>
          <w:u w:val="thick"/>
          <w:lang w:eastAsia="nb-NO"/>
        </w:rPr>
        <mc:AlternateContent>
          <mc:Choice Requires="wps">
            <w:drawing>
              <wp:anchor distT="0" distB="0" distL="114300" distR="114300" simplePos="0" relativeHeight="251672064" behindDoc="0" locked="0" layoutInCell="1" allowOverlap="1" wp14:anchorId="18B52127" wp14:editId="77C5A710">
                <wp:simplePos x="0" y="0"/>
                <wp:positionH relativeFrom="column">
                  <wp:posOffset>6343650</wp:posOffset>
                </wp:positionH>
                <wp:positionV relativeFrom="paragraph">
                  <wp:posOffset>7880350</wp:posOffset>
                </wp:positionV>
                <wp:extent cx="0" cy="85725"/>
                <wp:effectExtent l="0" t="0" r="19050" b="28575"/>
                <wp:wrapNone/>
                <wp:docPr id="31" name="Rett linje 31"/>
                <wp:cNvGraphicFramePr/>
                <a:graphic xmlns:a="http://schemas.openxmlformats.org/drawingml/2006/main">
                  <a:graphicData uri="http://schemas.microsoft.com/office/word/2010/wordprocessingShape">
                    <wps:wsp>
                      <wps:cNvCnPr/>
                      <wps:spPr>
                        <a:xfrm>
                          <a:off x="0" y="0"/>
                          <a:ext cx="0" cy="85725"/>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DBB3A7" id="Rett linje 31"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620.5pt" to="499.5pt,6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" strokecolor="#4579b8 [3044]" strokeweight="2pt"/>
            </w:pict>
          </mc:Fallback>
        </mc:AlternateContent>
      </w:r>
      <w:r>
        <w:rPr>
          <w:b/>
          <w:noProof/>
          <w:sz w:val="32"/>
          <w:u w:val="thick"/>
          <w:lang w:eastAsia="nb-NO"/>
        </w:rPr>
        <mc:AlternateContent>
          <mc:Choice Requires="wps">
            <w:drawing>
              <wp:anchor distT="0" distB="0" distL="114300" distR="114300" simplePos="0" relativeHeight="251673088" behindDoc="0" locked="0" layoutInCell="1" allowOverlap="1" wp14:anchorId="74A6FF1B" wp14:editId="45959709">
                <wp:simplePos x="0" y="0"/>
                <wp:positionH relativeFrom="column">
                  <wp:posOffset>5248275</wp:posOffset>
                </wp:positionH>
                <wp:positionV relativeFrom="paragraph">
                  <wp:posOffset>7956550</wp:posOffset>
                </wp:positionV>
                <wp:extent cx="1085850" cy="0"/>
                <wp:effectExtent l="0" t="0" r="19050" b="19050"/>
                <wp:wrapNone/>
                <wp:docPr id="38" name="Rett linje 38"/>
                <wp:cNvGraphicFramePr/>
                <a:graphic xmlns:a="http://schemas.openxmlformats.org/drawingml/2006/main">
                  <a:graphicData uri="http://schemas.microsoft.com/office/word/2010/wordprocessingShape">
                    <wps:wsp>
                      <wps:cNvCnPr/>
                      <wps:spPr>
                        <a:xfrm>
                          <a:off x="0" y="0"/>
                          <a:ext cx="1085850"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DB6954" id="Rett linje 38" o:spid="_x0000_s1026" style="position:absolute;z-index:251673088;visibility:visible;mso-wrap-style:square;mso-wrap-distance-left:9pt;mso-wrap-distance-top:0;mso-wrap-distance-right:9pt;mso-wrap-distance-bottom:0;mso-position-horizontal:absolute;mso-position-horizontal-relative:text;mso-position-vertical:absolute;mso-position-vertical-relative:text" from="413.25pt,626.5pt" to="498.75pt,6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" strokecolor="#4579b8 [3044]" strokeweight="2pt"/>
            </w:pict>
          </mc:Fallback>
        </mc:AlternateContent>
      </w:r>
      <w:r w:rsidR="00513300">
        <w:rPr>
          <w:b/>
          <w:noProof/>
          <w:sz w:val="32"/>
          <w:u w:val="thick"/>
          <w:lang w:eastAsia="nb-NO"/>
        </w:rPr>
        <w:drawing>
          <wp:inline distT="0" distB="0" distL="0" distR="0" wp14:anchorId="16D00139" wp14:editId="7CAF88A0">
            <wp:extent cx="7305675" cy="9915525"/>
            <wp:effectExtent l="0" t="0" r="9525" b="85725"/>
            <wp:docPr id="37" name="Diagram 3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605A670" w14:textId="4373F68C" w:rsidR="00191AB4" w:rsidRDefault="00611DA6">
      <w:pPr>
        <w:spacing w:before="73"/>
        <w:ind w:left="408"/>
        <w:rPr>
          <w:b/>
          <w:sz w:val="32"/>
        </w:rPr>
      </w:pPr>
      <w:r>
        <w:rPr>
          <w:b/>
          <w:sz w:val="32"/>
          <w:u w:val="thick"/>
        </w:rPr>
        <w:lastRenderedPageBreak/>
        <w:t>UTFYLLENDE INFORMASJON</w:t>
      </w:r>
    </w:p>
    <w:p w14:paraId="61CF007C" w14:textId="77777777" w:rsidR="00191AB4" w:rsidRDefault="00611DA6">
      <w:pPr>
        <w:spacing w:before="265"/>
        <w:ind w:left="408"/>
        <w:rPr>
          <w:b/>
          <w:sz w:val="32"/>
        </w:rPr>
      </w:pPr>
      <w:r>
        <w:rPr>
          <w:b/>
          <w:sz w:val="32"/>
        </w:rPr>
        <w:t>Definisjoner</w:t>
      </w:r>
    </w:p>
    <w:p w14:paraId="5D52812B" w14:textId="77777777" w:rsidR="00191AB4" w:rsidRDefault="00611DA6">
      <w:pPr>
        <w:spacing w:line="264" w:lineRule="exact"/>
        <w:ind w:left="408"/>
        <w:rPr>
          <w:sz w:val="23"/>
        </w:rPr>
      </w:pPr>
      <w:r>
        <w:rPr>
          <w:b/>
          <w:sz w:val="23"/>
        </w:rPr>
        <w:t xml:space="preserve">Jernopphopning/økte jernlagre: </w:t>
      </w:r>
      <w:r>
        <w:rPr>
          <w:sz w:val="23"/>
        </w:rPr>
        <w:t>Forøket mengde jern i organer i kroppen, reflekteres i forhøyet ferritin</w:t>
      </w:r>
      <w:r w:rsidR="00070835">
        <w:rPr>
          <w:sz w:val="23"/>
        </w:rPr>
        <w:t xml:space="preserve"> (obs akuttfase reaktant)</w:t>
      </w:r>
      <w:r>
        <w:rPr>
          <w:sz w:val="23"/>
        </w:rPr>
        <w:t>.</w:t>
      </w:r>
    </w:p>
    <w:p w14:paraId="41322C95" w14:textId="6EEA51BA" w:rsidR="00794246" w:rsidRDefault="00794246">
      <w:pPr>
        <w:ind w:left="408" w:right="1504"/>
        <w:rPr>
          <w:b/>
          <w:sz w:val="23"/>
        </w:rPr>
      </w:pPr>
      <w:r>
        <w:rPr>
          <w:b/>
          <w:sz w:val="23"/>
        </w:rPr>
        <w:t xml:space="preserve">Primær hemokromatose: </w:t>
      </w:r>
      <w:r w:rsidRPr="00E903A3">
        <w:rPr>
          <w:sz w:val="23"/>
        </w:rPr>
        <w:t xml:space="preserve">Påvist genmutasjon </w:t>
      </w:r>
      <w:r w:rsidR="009553F7">
        <w:rPr>
          <w:sz w:val="23"/>
        </w:rPr>
        <w:t>som</w:t>
      </w:r>
      <w:r w:rsidRPr="00E903A3">
        <w:rPr>
          <w:sz w:val="23"/>
        </w:rPr>
        <w:t xml:space="preserve"> </w:t>
      </w:r>
      <w:r w:rsidR="009553F7">
        <w:rPr>
          <w:sz w:val="23"/>
        </w:rPr>
        <w:t>årsak</w:t>
      </w:r>
      <w:r w:rsidR="009553F7" w:rsidRPr="00E903A3">
        <w:rPr>
          <w:sz w:val="23"/>
        </w:rPr>
        <w:t xml:space="preserve"> </w:t>
      </w:r>
      <w:r w:rsidRPr="00E903A3">
        <w:rPr>
          <w:sz w:val="23"/>
        </w:rPr>
        <w:t>til jernopphopning.</w:t>
      </w:r>
    </w:p>
    <w:p w14:paraId="626B710E" w14:textId="7E526603" w:rsidR="00191AB4" w:rsidRDefault="00611DA6">
      <w:pPr>
        <w:pStyle w:val="Brdtekst"/>
        <w:ind w:left="408" w:right="255"/>
      </w:pPr>
      <w:r>
        <w:rPr>
          <w:b/>
        </w:rPr>
        <w:t xml:space="preserve">Sekundær hemokromatose: </w:t>
      </w:r>
      <w:r>
        <w:t>Jernopphopning som ikke skyldes mutasjoner i gener som styrer jernomsetningen</w:t>
      </w:r>
      <w:r w:rsidR="00794246">
        <w:t>.</w:t>
      </w:r>
      <w:r>
        <w:t xml:space="preserve"> </w:t>
      </w:r>
    </w:p>
    <w:p w14:paraId="4EDD1654" w14:textId="77777777" w:rsidR="00191AB4" w:rsidRDefault="00191AB4">
      <w:pPr>
        <w:pStyle w:val="Brdtekst"/>
        <w:spacing w:before="10"/>
        <w:rPr>
          <w:sz w:val="22"/>
        </w:rPr>
      </w:pPr>
    </w:p>
    <w:p w14:paraId="12AE721B" w14:textId="77777777" w:rsidR="00191AB4" w:rsidRDefault="00611DA6">
      <w:pPr>
        <w:pStyle w:val="Overskrift1"/>
        <w:spacing w:before="1"/>
      </w:pPr>
      <w:r>
        <w:t>Jernhomeostase og mutasjoner</w:t>
      </w:r>
    </w:p>
    <w:p w14:paraId="495C2444" w14:textId="2E4E4309" w:rsidR="00834FE1" w:rsidRDefault="00834FE1" w:rsidP="00834FE1">
      <w:pPr>
        <w:pStyle w:val="Brdtekst"/>
        <w:ind w:left="408" w:right="317"/>
      </w:pPr>
      <w:r>
        <w:t xml:space="preserve">Kroppens normale jernbehov er ca. 1-2 mg/dag. Det foreligger </w:t>
      </w:r>
      <w:r w:rsidR="009553F7">
        <w:t xml:space="preserve">ingen </w:t>
      </w:r>
      <w:r>
        <w:t>mekanisme for aktiv utskillelse av jern, og jernbalansen er derfor avhengig av en sterk regulering av opptaket gjennom proksimale del av tynntarmen.</w:t>
      </w:r>
    </w:p>
    <w:p w14:paraId="6EE80FDB" w14:textId="20839895" w:rsidR="00834FE1" w:rsidRDefault="00834FE1" w:rsidP="00834FE1">
      <w:pPr>
        <w:pStyle w:val="Brdtekst"/>
        <w:ind w:left="408" w:right="326"/>
      </w:pPr>
      <w:r>
        <w:t xml:space="preserve">Absorbsjonen av hemejern er </w:t>
      </w:r>
      <w:r>
        <w:rPr>
          <w:spacing w:val="-5"/>
        </w:rPr>
        <w:t xml:space="preserve">mye </w:t>
      </w:r>
      <w:r>
        <w:rPr>
          <w:spacing w:val="-3"/>
        </w:rPr>
        <w:t xml:space="preserve">mer </w:t>
      </w:r>
      <w:r>
        <w:t>effektiv enn for non-heme jern. Mesteparten av non-heme jernet i kosten foreligger i treverdig form (F</w:t>
      </w:r>
      <w:r w:rsidR="00FE1280">
        <w:t>e</w:t>
      </w:r>
      <w:r w:rsidRPr="00BC2F54">
        <w:rPr>
          <w:vertAlign w:val="superscript"/>
        </w:rPr>
        <w:t>3+</w:t>
      </w:r>
      <w:r>
        <w:t>), som blir redusert til toverdig (Fe</w:t>
      </w:r>
      <w:r w:rsidRPr="00BC2F54">
        <w:rPr>
          <w:vertAlign w:val="superscript"/>
        </w:rPr>
        <w:t>2+</w:t>
      </w:r>
      <w:r>
        <w:t xml:space="preserve">) av ferrireductase i børstesømmen på tarmepitelet, og transporteres gjennom epitelcellemembranen via DMT1 </w:t>
      </w:r>
      <w:r>
        <w:rPr>
          <w:spacing w:val="-3"/>
        </w:rPr>
        <w:t xml:space="preserve">(divalent </w:t>
      </w:r>
      <w:r>
        <w:t xml:space="preserve">metall transportør 1). Jernet blir eksportert ut av cellene av ferroportin, lokalisert i den basolaterale del av epitelcellene. Ferroportin er det eneste cellulære jerneksporterende protein og finnes i </w:t>
      </w:r>
      <w:r>
        <w:rPr>
          <w:spacing w:val="-3"/>
        </w:rPr>
        <w:t xml:space="preserve">alle </w:t>
      </w:r>
      <w:r>
        <w:t xml:space="preserve">celler og vev hvor det er stor jernomsetning. Jernet </w:t>
      </w:r>
      <w:r>
        <w:rPr>
          <w:spacing w:val="-3"/>
        </w:rPr>
        <w:t xml:space="preserve">blir </w:t>
      </w:r>
      <w:r>
        <w:t xml:space="preserve">oksydert </w:t>
      </w:r>
      <w:r>
        <w:rPr>
          <w:spacing w:val="-3"/>
        </w:rPr>
        <w:t xml:space="preserve">fra </w:t>
      </w:r>
      <w:r>
        <w:t xml:space="preserve">toverdig til treverdig av hephaestin i cellemembranen og tas opp av transferrin (Tf), som binder to atomer treverdig jern. Tf avleverer sitt bundne treverdige jern til andre </w:t>
      </w:r>
      <w:r>
        <w:rPr>
          <w:spacing w:val="-3"/>
        </w:rPr>
        <w:t xml:space="preserve">celler </w:t>
      </w:r>
      <w:r>
        <w:t xml:space="preserve">via transferrinreseptor 1 (TfR1), ved reseptormediert endocytose. Erytroblaster har høy ekspresjon av TfR1. Hemoglobinjernet har en betydelig omsetning i kroppen, idet eldre erytrocytter fagocyteres av retikuloendoteliale makrofager (milt), og jernet re- eksporteres </w:t>
      </w:r>
      <w:r>
        <w:rPr>
          <w:spacing w:val="-3"/>
        </w:rPr>
        <w:t xml:space="preserve">fra </w:t>
      </w:r>
      <w:r>
        <w:t xml:space="preserve">makrofagene via ferroportin. Hepatocyttene tar opp jern </w:t>
      </w:r>
      <w:r>
        <w:rPr>
          <w:spacing w:val="-3"/>
        </w:rPr>
        <w:t xml:space="preserve">fra </w:t>
      </w:r>
      <w:r>
        <w:t>sirkulasjonen enten som fritt jern (NTBI, ikke-transferrinbundet</w:t>
      </w:r>
      <w:r>
        <w:rPr>
          <w:spacing w:val="-3"/>
        </w:rPr>
        <w:t xml:space="preserve"> </w:t>
      </w:r>
      <w:r>
        <w:t>jern),</w:t>
      </w:r>
      <w:r>
        <w:rPr>
          <w:spacing w:val="-3"/>
        </w:rPr>
        <w:t xml:space="preserve"> </w:t>
      </w:r>
      <w:r>
        <w:t>eller</w:t>
      </w:r>
      <w:r>
        <w:rPr>
          <w:spacing w:val="-3"/>
        </w:rPr>
        <w:t xml:space="preserve"> </w:t>
      </w:r>
      <w:r>
        <w:t>transferrinbundet</w:t>
      </w:r>
      <w:r>
        <w:rPr>
          <w:spacing w:val="-2"/>
        </w:rPr>
        <w:t xml:space="preserve"> </w:t>
      </w:r>
      <w:r>
        <w:t>gjennom</w:t>
      </w:r>
      <w:r>
        <w:rPr>
          <w:spacing w:val="-10"/>
        </w:rPr>
        <w:t xml:space="preserve"> </w:t>
      </w:r>
      <w:r>
        <w:t>TfR1, og</w:t>
      </w:r>
      <w:r>
        <w:rPr>
          <w:spacing w:val="-6"/>
        </w:rPr>
        <w:t xml:space="preserve"> </w:t>
      </w:r>
      <w:r>
        <w:t>i</w:t>
      </w:r>
      <w:r>
        <w:rPr>
          <w:spacing w:val="-6"/>
        </w:rPr>
        <w:t xml:space="preserve"> </w:t>
      </w:r>
      <w:r>
        <w:t>mindre</w:t>
      </w:r>
      <w:r>
        <w:rPr>
          <w:spacing w:val="-4"/>
        </w:rPr>
        <w:t xml:space="preserve"> </w:t>
      </w:r>
      <w:r>
        <w:t>grad</w:t>
      </w:r>
      <w:r>
        <w:rPr>
          <w:spacing w:val="-2"/>
        </w:rPr>
        <w:t xml:space="preserve"> </w:t>
      </w:r>
      <w:r>
        <w:t>transferrinreseptor</w:t>
      </w:r>
      <w:r>
        <w:rPr>
          <w:spacing w:val="-7"/>
        </w:rPr>
        <w:t xml:space="preserve"> </w:t>
      </w:r>
      <w:r>
        <w:t>2 (TfR2)</w:t>
      </w:r>
      <w:r w:rsidR="00070835">
        <w:t>.</w:t>
      </w:r>
      <w:r w:rsidRPr="00CA26DB">
        <w:t xml:space="preserve"> </w:t>
      </w:r>
      <w:r>
        <w:t>Jernet utnyttes deretter i cellenes stoffskifte, overflødig jern lagres i ferritin</w:t>
      </w:r>
      <w:r w:rsidR="00FE1280">
        <w:t xml:space="preserve"> (figur 1)</w:t>
      </w:r>
      <w:r>
        <w:t xml:space="preserve"> </w:t>
      </w:r>
      <w:r>
        <w:fldChar w:fldCharType="begin">
          <w:fldData xml:space="preserve">PEVuZE5vdGU+PENpdGU+PEF1dGhvcj5BbmRyZXdzPC9BdXRob3I+PFllYXI+MTk5OTwvWWVhcj48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</w:fldData>
        </w:fldChar>
      </w:r>
      <w:r w:rsidR="00E10109">
        <w:instrText xml:space="preserve"> ADDIN EN.CITE </w:instrText>
      </w:r>
      <w:r w:rsidR="00E10109">
        <w:fldChar w:fldCharType="begin">
          <w:fldData xml:space="preserve">PEVuZE5vdGU+PENpdGU+PEF1dGhvcj5BbmRyZXdzPC9BdXRob3I+PFllYXI+MTk5OTwvWWVhcj48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</w:fldData>
        </w:fldChar>
      </w:r>
      <w:r w:rsidR="00E10109">
        <w:instrText xml:space="preserve"> ADDIN EN.CITE.DATA </w:instrText>
      </w:r>
      <w:r w:rsidR="00E10109">
        <w:fldChar w:fldCharType="end"/>
      </w:r>
      <w:r>
        <w:fldChar w:fldCharType="separate"/>
      </w:r>
      <w:r w:rsidR="00F63073">
        <w:rPr>
          <w:noProof/>
        </w:rPr>
        <w:t>[1, 2]</w:t>
      </w:r>
      <w:r>
        <w:fldChar w:fldCharType="end"/>
      </w:r>
      <w:r>
        <w:t>.</w:t>
      </w:r>
    </w:p>
    <w:p w14:paraId="57B52584" w14:textId="77777777" w:rsidR="00834FE1" w:rsidRDefault="00834FE1" w:rsidP="00834FE1">
      <w:pPr>
        <w:pStyle w:val="Brdtekst"/>
        <w:ind w:left="408" w:right="326"/>
      </w:pPr>
    </w:p>
    <w:p w14:paraId="5B6D1497" w14:textId="763D5E9B" w:rsidR="00834FE1" w:rsidRDefault="00834FE1" w:rsidP="00834FE1">
      <w:pPr>
        <w:pStyle w:val="Brdtekst"/>
        <w:ind w:left="408" w:right="326"/>
      </w:pPr>
      <w:r>
        <w:t>Hepcidin er sentral i regulering av jernomsetningen. Hepcidin produseres i leveren, og syntesen øker ved jernoverskudd og synker ved jernmangel. Hepcidin interagerer med sin reseptor</w:t>
      </w:r>
      <w:r w:rsidR="00070835">
        <w:t>,</w:t>
      </w:r>
      <w:r>
        <w:t xml:space="preserve"> ferroportin, som vesentlig er lokalisert på enterocytter og makrofager, og gir internalisering og lysosomal degradering av ferroportin. Derved reduseres den cellulære jerneksporten. Ved jernoverskudd vil økt hepcidinproduksjon hemme eksport av jern fra tynntarmsepitel og fra makrofager, og ved jernunderskudd vil redusert hepcidinproduksjon fasilitere økt jernopptak fra tarm og jerneksport fra makrofager </w:t>
      </w:r>
      <w:r>
        <w:fldChar w:fldCharType="begin">
          <w:fldData xml:space="preserve">PEVuZE5vdGU+PENpdGU+PEF1dGhvcj5BbmRyZXdzPC9BdXRob3I+PFllYXI+MTk5OTwvWWVhcj48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</w:fldData>
        </w:fldChar>
      </w:r>
      <w:r w:rsidR="00E10109">
        <w:instrText xml:space="preserve"> ADDIN EN.CITE </w:instrText>
      </w:r>
      <w:r w:rsidR="00E10109">
        <w:fldChar w:fldCharType="begin">
          <w:fldData xml:space="preserve">PEVuZE5vdGU+PENpdGU+PEF1dGhvcj5BbmRyZXdzPC9BdXRob3I+PFllYXI+MTk5OTwvWWVhcj48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</w:fldData>
        </w:fldChar>
      </w:r>
      <w:r w:rsidR="00E10109">
        <w:instrText xml:space="preserve"> ADDIN EN.CITE.DATA </w:instrText>
      </w:r>
      <w:r w:rsidR="00E10109">
        <w:fldChar w:fldCharType="end"/>
      </w:r>
      <w:r>
        <w:fldChar w:fldCharType="separate"/>
      </w:r>
      <w:r w:rsidR="00F63073">
        <w:rPr>
          <w:noProof/>
        </w:rPr>
        <w:t>[1, 2]</w:t>
      </w:r>
      <w:r>
        <w:fldChar w:fldCharType="end"/>
      </w:r>
      <w:r>
        <w:t xml:space="preserve"> (figur 1).</w:t>
      </w:r>
    </w:p>
    <w:p w14:paraId="02BBC451" w14:textId="77777777" w:rsidR="00834FE1" w:rsidRDefault="00834FE1" w:rsidP="00834FE1">
      <w:pPr>
        <w:pStyle w:val="Brdtekst"/>
        <w:ind w:left="408" w:right="326"/>
      </w:pPr>
    </w:p>
    <w:p w14:paraId="78671AA2" w14:textId="77777777" w:rsidR="00834FE1" w:rsidRDefault="00834FE1" w:rsidP="00834FE1">
      <w:pPr>
        <w:pStyle w:val="Brdtekst"/>
        <w:ind w:left="408" w:right="326"/>
      </w:pPr>
      <w:r>
        <w:rPr>
          <w:noProof/>
          <w:lang w:eastAsia="nb-NO"/>
        </w:rPr>
        <w:drawing>
          <wp:inline distT="0" distB="0" distL="0" distR="0" wp14:anchorId="552F27AA" wp14:editId="0D117F46">
            <wp:extent cx="6524625" cy="4152900"/>
            <wp:effectExtent l="0" t="0" r="9525" b="0"/>
            <wp:docPr id="47" name="Bilde 47"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24625" cy="4152900"/>
                    </a:xfrm>
                    <a:prstGeom prst="rect">
                      <a:avLst/>
                    </a:prstGeom>
                    <a:noFill/>
                    <a:ln>
                      <a:noFill/>
                    </a:ln>
                  </pic:spPr>
                </pic:pic>
              </a:graphicData>
            </a:graphic>
          </wp:inline>
        </w:drawing>
      </w:r>
    </w:p>
    <w:p w14:paraId="2675B670" w14:textId="0C9283DC" w:rsidR="00834FE1" w:rsidRDefault="00834FE1" w:rsidP="00834FE1">
      <w:pPr>
        <w:pStyle w:val="Brdtekst"/>
        <w:spacing w:before="2"/>
      </w:pPr>
      <w:r>
        <w:t xml:space="preserve">Figur 1, jernhomeostasen </w:t>
      </w:r>
      <w:r>
        <w:fldChar w:fldCharType="begin">
          <w:fldData xml:space="preserve">PEVuZE5vdGU+PENpdGU+PEF1dGhvcj5Ccmlzc290PC9BdXRob3I+PFllYXI+MjAxODwvWWVhcj48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</w:fldData>
        </w:fldChar>
      </w:r>
      <w:r w:rsidR="00E10109">
        <w:instrText xml:space="preserve"> ADDIN EN.CITE </w:instrText>
      </w:r>
      <w:r w:rsidR="00E10109">
        <w:fldChar w:fldCharType="begin">
          <w:fldData xml:space="preserve">PEVuZE5vdGU+PENpdGU+PEF1dGhvcj5Ccmlzc290PC9BdXRob3I+PFllYXI+MjAxODwvWWVhcj48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</w:fldData>
        </w:fldChar>
      </w:r>
      <w:r w:rsidR="00E10109">
        <w:instrText xml:space="preserve"> ADDIN EN.CITE.DATA </w:instrText>
      </w:r>
      <w:r w:rsidR="00E10109">
        <w:fldChar w:fldCharType="end"/>
      </w:r>
      <w:r>
        <w:fldChar w:fldCharType="separate"/>
      </w:r>
      <w:r w:rsidR="00F63073">
        <w:rPr>
          <w:noProof/>
        </w:rPr>
        <w:t>[2]</w:t>
      </w:r>
      <w:r>
        <w:fldChar w:fldCharType="end"/>
      </w:r>
      <w:r>
        <w:t>.</w:t>
      </w:r>
    </w:p>
    <w:p w14:paraId="0CE49B5E" w14:textId="77777777" w:rsidR="00834FE1" w:rsidRDefault="00834FE1" w:rsidP="00834FE1">
      <w:pPr>
        <w:pStyle w:val="Brdtekst"/>
        <w:ind w:left="408" w:right="255"/>
      </w:pPr>
    </w:p>
    <w:p w14:paraId="39290CDC" w14:textId="77777777" w:rsidR="00834FE1" w:rsidRDefault="00834FE1" w:rsidP="00834FE1">
      <w:pPr>
        <w:pStyle w:val="Brdtekst"/>
        <w:spacing w:before="1"/>
      </w:pPr>
    </w:p>
    <w:p w14:paraId="76DF3819" w14:textId="77777777" w:rsidR="00834FE1" w:rsidRDefault="00834FE1" w:rsidP="00834FE1">
      <w:pPr>
        <w:pStyle w:val="Brdtekst"/>
        <w:ind w:right="255" w:firstLine="408"/>
      </w:pPr>
      <w:r>
        <w:t xml:space="preserve">Hepcidinproduksjonen blir også stimulert ved inflammasjon, blant annet via interleukin-6, som via sin reseptor </w:t>
      </w:r>
    </w:p>
    <w:p w14:paraId="6C7811AA" w14:textId="77777777" w:rsidR="00834FE1" w:rsidRDefault="00834FE1" w:rsidP="00834FE1">
      <w:pPr>
        <w:pStyle w:val="Brdtekst"/>
        <w:ind w:right="255" w:firstLine="408"/>
      </w:pPr>
      <w:r>
        <w:t>stimulerer JAK-STAT3 signalveien og gir økt transkripsjon av hepcidin. Dette kan være en av mekanismene for</w:t>
      </w:r>
    </w:p>
    <w:p w14:paraId="554A86E4" w14:textId="77777777" w:rsidR="00834FE1" w:rsidRDefault="00834FE1" w:rsidP="00834FE1">
      <w:pPr>
        <w:pStyle w:val="Brdtekst"/>
        <w:ind w:right="255" w:firstLine="408"/>
      </w:pPr>
      <w:r>
        <w:t>anemi ved kroniske inflammatoriske sykdommer.</w:t>
      </w:r>
    </w:p>
    <w:p w14:paraId="2725B478" w14:textId="6E3286EB" w:rsidR="00834FE1" w:rsidRDefault="00834FE1" w:rsidP="00834FE1">
      <w:pPr>
        <w:pStyle w:val="Brdtekst"/>
        <w:ind w:left="408" w:right="731"/>
      </w:pPr>
      <w:r>
        <w:t xml:space="preserve">Økt erytropoietisk behov (hypoxi, anemi, blødning) hemmer hepcidinproduksjonen. Økt produksjon av EPO oppregulerer produksjon av hormonet erythroferron (ERFE) i erytroblaster i benmarg og milt, som i sin tur hemmer produksjonen av hepcidin, men uten at reseptor for ERFE eller signalvei er avklart </w:t>
      </w:r>
      <w:r>
        <w:fldChar w:fldCharType="begin">
          <w:fldData xml:space="preserve">PEVuZE5vdGU+PENpdGU+PEF1dGhvcj5BbmRyZXdzPC9BdXRob3I+PFllYXI+MTk5OTwvWWVhcj48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</w:fldData>
        </w:fldChar>
      </w:r>
      <w:r w:rsidR="00E10109">
        <w:instrText xml:space="preserve"> ADDIN EN.CITE </w:instrText>
      </w:r>
      <w:r w:rsidR="00E10109">
        <w:fldChar w:fldCharType="begin">
          <w:fldData xml:space="preserve">PEVuZE5vdGU+PENpdGU+PEF1dGhvcj5BbmRyZXdzPC9BdXRob3I+PFllYXI+MTk5OTwvWWVhcj48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</w:fldData>
        </w:fldChar>
      </w:r>
      <w:r w:rsidR="00E10109">
        <w:instrText xml:space="preserve"> ADDIN EN.CITE.DATA </w:instrText>
      </w:r>
      <w:r w:rsidR="00E10109">
        <w:fldChar w:fldCharType="end"/>
      </w:r>
      <w:r>
        <w:fldChar w:fldCharType="separate"/>
      </w:r>
      <w:r w:rsidR="00F63073">
        <w:rPr>
          <w:noProof/>
        </w:rPr>
        <w:t>[1, 2]</w:t>
      </w:r>
      <w:r>
        <w:fldChar w:fldCharType="end"/>
      </w:r>
      <w:r>
        <w:t>.</w:t>
      </w:r>
    </w:p>
    <w:p w14:paraId="6C8918B0" w14:textId="77777777" w:rsidR="00834FE1" w:rsidRDefault="00834FE1" w:rsidP="00834FE1">
      <w:pPr>
        <w:pStyle w:val="Brdtekst"/>
        <w:spacing w:line="264" w:lineRule="exact"/>
        <w:ind w:left="408"/>
      </w:pPr>
    </w:p>
    <w:p w14:paraId="62850182" w14:textId="77777777" w:rsidR="00834FE1" w:rsidRDefault="00834FE1" w:rsidP="00834FE1">
      <w:pPr>
        <w:pStyle w:val="Brdtekst"/>
        <w:ind w:left="408" w:right="912"/>
      </w:pPr>
      <w:r>
        <w:t>Jernsensing i hepatocyttene skjer ved interaksjon mellom transferrin-jern og et multiproteinkompleks på hepatocytt- plasmamembranen av «bone morphogenetic proteins» (BMPs), BMP reseptorer, co-reseptorer (hemojuvelin-HJV) og en rekke hjelpeproteiner (inkludert HFE proteinet og transferrin reseptor-2, TfR-2).</w:t>
      </w:r>
    </w:p>
    <w:p w14:paraId="2397D5E2" w14:textId="22366899" w:rsidR="00834FE1" w:rsidRDefault="00834FE1" w:rsidP="00834FE1">
      <w:pPr>
        <w:pStyle w:val="Brdtekst"/>
        <w:ind w:left="408" w:right="339"/>
      </w:pPr>
      <w:r>
        <w:t xml:space="preserve">Økt </w:t>
      </w:r>
      <w:r>
        <w:rPr>
          <w:spacing w:val="-3"/>
        </w:rPr>
        <w:t xml:space="preserve">mengde </w:t>
      </w:r>
      <w:r>
        <w:t xml:space="preserve">jern fører til aktivering av signalveier i hepatocyttene </w:t>
      </w:r>
      <w:r>
        <w:rPr>
          <w:spacing w:val="-3"/>
        </w:rPr>
        <w:t xml:space="preserve">(ERK/MAKP </w:t>
      </w:r>
      <w:r>
        <w:t xml:space="preserve">og BMP/SMAD), som aktiverer HAMP genet og </w:t>
      </w:r>
      <w:r>
        <w:rPr>
          <w:spacing w:val="-3"/>
        </w:rPr>
        <w:t xml:space="preserve">gir </w:t>
      </w:r>
      <w:r>
        <w:t xml:space="preserve">økt produksjon av </w:t>
      </w:r>
      <w:r>
        <w:rPr>
          <w:spacing w:val="-3"/>
        </w:rPr>
        <w:t xml:space="preserve">hepcidin, </w:t>
      </w:r>
      <w:r>
        <w:t xml:space="preserve">og derved redusert jerneksport </w:t>
      </w:r>
      <w:r>
        <w:rPr>
          <w:spacing w:val="-3"/>
        </w:rPr>
        <w:t xml:space="preserve">fra </w:t>
      </w:r>
      <w:r>
        <w:t>duodenalceller og makrofager. Inadekvat hepcidinrespons resulterer i</w:t>
      </w:r>
      <w:r>
        <w:rPr>
          <w:spacing w:val="3"/>
        </w:rPr>
        <w:t xml:space="preserve"> </w:t>
      </w:r>
      <w:r>
        <w:t xml:space="preserve">jernopphopning </w:t>
      </w:r>
      <w:r>
        <w:fldChar w:fldCharType="begin">
          <w:fldData xml:space="preserve">PEVuZE5vdGU+PENpdGU+PEF1dGhvcj5BbmRyZXdzPC9BdXRob3I+PFllYXI+MTk5OTwvWWVhcj48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</w:fldData>
        </w:fldChar>
      </w:r>
      <w:r w:rsidR="00E10109">
        <w:instrText xml:space="preserve"> ADDIN EN.CITE </w:instrText>
      </w:r>
      <w:r w:rsidR="00E10109">
        <w:fldChar w:fldCharType="begin">
          <w:fldData xml:space="preserve">PEVuZE5vdGU+PENpdGU+PEF1dGhvcj5BbmRyZXdzPC9BdXRob3I+PFllYXI+MTk5OTwvWWVhcj48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</w:fldData>
        </w:fldChar>
      </w:r>
      <w:r w:rsidR="00E10109">
        <w:instrText xml:space="preserve"> ADDIN EN.CITE.DATA </w:instrText>
      </w:r>
      <w:r w:rsidR="00E10109">
        <w:fldChar w:fldCharType="end"/>
      </w:r>
      <w:r>
        <w:fldChar w:fldCharType="separate"/>
      </w:r>
      <w:r w:rsidR="00F63073">
        <w:rPr>
          <w:noProof/>
        </w:rPr>
        <w:t>[1-3]</w:t>
      </w:r>
      <w:r>
        <w:fldChar w:fldCharType="end"/>
      </w:r>
      <w:r>
        <w:t>.</w:t>
      </w:r>
    </w:p>
    <w:p w14:paraId="12F50A08" w14:textId="77777777" w:rsidR="00834FE1" w:rsidRDefault="00834FE1" w:rsidP="00834FE1">
      <w:pPr>
        <w:pStyle w:val="Brdtekst"/>
        <w:ind w:left="408" w:right="339"/>
      </w:pPr>
      <w:r>
        <w:t>Det er fortsatt en rekke uavklarte spørsmål vedrørende jernsensing og de molekylære interaksjonene.</w:t>
      </w:r>
    </w:p>
    <w:p w14:paraId="5D8EA0F5" w14:textId="77777777" w:rsidR="00834FE1" w:rsidRDefault="00834FE1" w:rsidP="00834FE1">
      <w:pPr>
        <w:pStyle w:val="Brdtekst"/>
        <w:spacing w:line="264" w:lineRule="exact"/>
        <w:ind w:left="408"/>
      </w:pPr>
    </w:p>
    <w:p w14:paraId="43C1BEDB" w14:textId="77777777" w:rsidR="00834FE1" w:rsidRDefault="00834FE1" w:rsidP="00834FE1">
      <w:pPr>
        <w:ind w:left="408"/>
        <w:rPr>
          <w:b/>
          <w:sz w:val="32"/>
        </w:rPr>
      </w:pPr>
      <w:r>
        <w:rPr>
          <w:b/>
          <w:sz w:val="32"/>
        </w:rPr>
        <w:t>Transferrinmetning og ferritin</w:t>
      </w:r>
    </w:p>
    <w:p w14:paraId="11D7DE56" w14:textId="21B0715A" w:rsidR="00A01B41" w:rsidRDefault="00D40F41" w:rsidP="00A01B41">
      <w:pPr>
        <w:ind w:left="408"/>
      </w:pPr>
      <w:r>
        <w:t xml:space="preserve">Økt transferrinmetning kan </w:t>
      </w:r>
      <w:r w:rsidR="00A01B41">
        <w:t xml:space="preserve">alene </w:t>
      </w:r>
      <w:r>
        <w:t>ikke brukes som indikator på jernopphopning</w:t>
      </w:r>
      <w:r w:rsidR="00A01B41">
        <w:t xml:space="preserve">. Ved fastende transferrinmetning &gt;45% </w:t>
      </w:r>
      <w:r w:rsidR="00FE1280">
        <w:t xml:space="preserve">målt ved to anledninger </w:t>
      </w:r>
      <w:r w:rsidR="00A01B41">
        <w:t xml:space="preserve">i kombinasjon med forhøyet ferritin, anbefales HFE-gentest. </w:t>
      </w:r>
      <w:r w:rsidR="00FE1280">
        <w:t xml:space="preserve">Hemokromatose type 1, 2, 3 og 4B vil gi økt transferrinmetning. </w:t>
      </w:r>
      <w:r w:rsidR="00A01B41">
        <w:t>I praksis vil en normal transferrinmetning utelukke HFE hemokromatose, men utelukker ikke Ferroportin mutasjon type 4A («loss of function»).</w:t>
      </w:r>
    </w:p>
    <w:p w14:paraId="54752BCD" w14:textId="77777777" w:rsidR="00991ABE" w:rsidRDefault="00991ABE" w:rsidP="00D40F41">
      <w:pPr>
        <w:spacing w:before="2"/>
        <w:ind w:left="408" w:right="255"/>
      </w:pPr>
    </w:p>
    <w:p w14:paraId="430E2C7A" w14:textId="2DC65535" w:rsidR="00D40F41" w:rsidRDefault="00D40F41" w:rsidP="00D40F41">
      <w:pPr>
        <w:spacing w:before="2"/>
        <w:ind w:left="408" w:right="255"/>
      </w:pPr>
      <w:r>
        <w:t xml:space="preserve">Ferritin syntetiseres i leverceller og makrofager og skilles ut til blod. Syntesen og serumkonsentrasjonen oppreguleres ved økt intracellulær jernkonsentrasjon, slik at serum ferritin er økt ved økt intracellulært jernlager. </w:t>
      </w:r>
      <w:r w:rsidR="00E10109">
        <w:t xml:space="preserve">Omtrent 20% av menn i den kaukasiske befolkningen har ferritin &gt;300 </w:t>
      </w:r>
      <w:r w:rsidR="00E10109" w:rsidRPr="00E10109">
        <w:t>µg</w:t>
      </w:r>
      <w:r w:rsidR="00E10109">
        <w:t xml:space="preserve">/l uavhengig av alder og hos kvinner stiger andelen med </w:t>
      </w:r>
      <w:r w:rsidR="00C1713D">
        <w:t xml:space="preserve">forhøyet </w:t>
      </w:r>
      <w:r w:rsidR="00E10109">
        <w:t xml:space="preserve">ferritin med alderen. </w:t>
      </w:r>
      <w:r>
        <w:t xml:space="preserve">Økt serum ferritin betyr imidlertid ikke nødvendigvis økt jernkonsentrasjon da det også kan sees ved andre mekanismer </w:t>
      </w:r>
      <w:r w:rsidR="00C1713D">
        <w:t>som ved</w:t>
      </w:r>
      <w:r>
        <w:t xml:space="preserve"> alkoholisme, </w:t>
      </w:r>
      <w:r w:rsidR="00DD7304">
        <w:t>metabolsk syndrom, diabetes mellitus</w:t>
      </w:r>
      <w:r w:rsidR="005F0A4B">
        <w:t>,</w:t>
      </w:r>
      <w:r w:rsidR="00DD7304">
        <w:t xml:space="preserve"> </w:t>
      </w:r>
      <w:r>
        <w:t xml:space="preserve">leversykdom, inflammasjon, malignitet og cytolyse/makrofagaktiveringssyndrom </w:t>
      </w:r>
      <w:r>
        <w:fldChar w:fldCharType="begin">
          <w:fldData xml:space="preserve">PEVuZE5vdGU+PENpdGU+PEF1dGhvcj5Ccmlzc290PC9BdXRob3I+PFllYXI+MjAxODwvWWVhcj48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</w:fldData>
        </w:fldChar>
      </w:r>
      <w:r w:rsidR="00E10109">
        <w:instrText xml:space="preserve"> ADDIN EN.CITE </w:instrText>
      </w:r>
      <w:r w:rsidR="00E10109">
        <w:fldChar w:fldCharType="begin">
          <w:fldData xml:space="preserve">PEVuZE5vdGU+PENpdGU+PEF1dGhvcj5Ccmlzc290PC9BdXRob3I+PFllYXI+MjAxODwvWWVhcj48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</w:fldData>
        </w:fldChar>
      </w:r>
      <w:r w:rsidR="00E10109">
        <w:instrText xml:space="preserve"> ADDIN EN.CITE.DATA </w:instrText>
      </w:r>
      <w:r w:rsidR="00E10109">
        <w:fldChar w:fldCharType="end"/>
      </w:r>
      <w:r>
        <w:fldChar w:fldCharType="separate"/>
      </w:r>
      <w:r w:rsidR="00E10109">
        <w:rPr>
          <w:noProof/>
        </w:rPr>
        <w:t>[2, 4]</w:t>
      </w:r>
      <w:r>
        <w:fldChar w:fldCharType="end"/>
      </w:r>
      <w:r>
        <w:t>.</w:t>
      </w:r>
      <w:r w:rsidR="009F600E">
        <w:t xml:space="preserve"> Hyperferritinemi </w:t>
      </w:r>
      <w:r w:rsidR="00690B4E">
        <w:t>skal</w:t>
      </w:r>
      <w:r w:rsidR="009F600E">
        <w:t xml:space="preserve"> utredes i allmennpraksis.</w:t>
      </w:r>
    </w:p>
    <w:p w14:paraId="1C528C2C" w14:textId="77777777" w:rsidR="005F0A4B" w:rsidRDefault="005F0A4B" w:rsidP="00D40F41">
      <w:pPr>
        <w:spacing w:before="2"/>
        <w:ind w:left="408" w:right="255"/>
      </w:pPr>
    </w:p>
    <w:p w14:paraId="11CD2A4D" w14:textId="77777777" w:rsidR="00D40F41" w:rsidRDefault="00D40F41" w:rsidP="00D40F41">
      <w:pPr>
        <w:spacing w:before="2"/>
        <w:ind w:right="255" w:firstLine="408"/>
      </w:pPr>
      <w:r>
        <w:t>Selv om det er god korrelasjon mellom serum ferritin og total jernmengde hos hemokromatosepasienter som gruppe,</w:t>
      </w:r>
    </w:p>
    <w:p w14:paraId="37B00C92" w14:textId="77777777" w:rsidR="007D389D" w:rsidRDefault="00D40F41" w:rsidP="00E903A3">
      <w:pPr>
        <w:pStyle w:val="Brdtekst"/>
        <w:spacing w:line="264" w:lineRule="exact"/>
        <w:ind w:left="408"/>
      </w:pPr>
      <w:r>
        <w:t>er det svakere korrelasjon hos den enkelte pasient.</w:t>
      </w:r>
      <w:r w:rsidR="007D389D">
        <w:t xml:space="preserve"> </w:t>
      </w:r>
    </w:p>
    <w:p w14:paraId="4CD49B40" w14:textId="578278FB" w:rsidR="00834FE1" w:rsidRDefault="00834FE1" w:rsidP="00B2016F">
      <w:pPr>
        <w:pStyle w:val="Brdtekst"/>
        <w:spacing w:line="264" w:lineRule="exact"/>
        <w:ind w:left="408"/>
      </w:pPr>
    </w:p>
    <w:p w14:paraId="0F87BF76" w14:textId="7DCF63F3" w:rsidR="00191AB4" w:rsidRDefault="00611DA6">
      <w:pPr>
        <w:pStyle w:val="Overskrift1"/>
      </w:pPr>
      <w:r>
        <w:t>Klassifikasjon av primær hemokromatose</w:t>
      </w:r>
    </w:p>
    <w:p w14:paraId="65C8CBB6" w14:textId="77777777" w:rsidR="00191AB4" w:rsidRDefault="00611DA6">
      <w:pPr>
        <w:pStyle w:val="Brdtekst"/>
        <w:spacing w:before="261"/>
        <w:ind w:left="408"/>
      </w:pPr>
      <w:r>
        <w:t>Genetiske endringer som kan endre jernhomeostasen kan deles i 3 forskjellige kategorier:</w:t>
      </w:r>
    </w:p>
    <w:p w14:paraId="633BE7A5" w14:textId="3A9D17C1" w:rsidR="00191AB4" w:rsidRDefault="00611DA6">
      <w:pPr>
        <w:pStyle w:val="Brdtekst"/>
        <w:spacing w:before="3"/>
        <w:ind w:left="408" w:right="514"/>
      </w:pPr>
      <w:r>
        <w:t xml:space="preserve">1) Mutasjon i hepcidingenet, 2) Mutasjoner i gener som koder for HFE, TfR2 og Hemojuvelin, 3) Mutasjoner i genet for ferroportin </w:t>
      </w:r>
      <w:r w:rsidR="00E26E84">
        <w:fldChar w:fldCharType="begin">
          <w:fldData xml:space="preserve">PEVuZE5vdGU+PENpdGU+PEF1dGhvcj5QaWV0cmFuZ2VsbzwvQXV0aG9yPjxZZWFyPjIwMTY8L1ll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</w:fldData>
        </w:fldChar>
      </w:r>
      <w:r w:rsidR="00E10109">
        <w:instrText xml:space="preserve"> ADDIN EN.CITE </w:instrText>
      </w:r>
      <w:r w:rsidR="00E10109">
        <w:fldChar w:fldCharType="begin">
          <w:fldData xml:space="preserve">PEVuZE5vdGU+PENpdGU+PEF1dGhvcj5QaWV0cmFuZ2VsbzwvQXV0aG9yPjxZZWFyPjIwMTY8L1ll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</w:fldData>
        </w:fldChar>
      </w:r>
      <w:r w:rsidR="00E10109">
        <w:instrText xml:space="preserve"> ADDIN EN.CITE.DATA </w:instrText>
      </w:r>
      <w:r w:rsidR="00E10109">
        <w:fldChar w:fldCharType="end"/>
      </w:r>
      <w:r w:rsidR="00E26E84">
        <w:fldChar w:fldCharType="separate"/>
      </w:r>
      <w:r w:rsidR="00E10109">
        <w:rPr>
          <w:noProof/>
        </w:rPr>
        <w:t>[1, 2, 5]</w:t>
      </w:r>
      <w:r w:rsidR="00E26E84">
        <w:fldChar w:fldCharType="end"/>
      </w:r>
      <w:r>
        <w:t>.</w:t>
      </w:r>
    </w:p>
    <w:p w14:paraId="0C329FAD" w14:textId="77777777" w:rsidR="00191AB4" w:rsidRDefault="00191AB4">
      <w:pPr>
        <w:pStyle w:val="Brdtekst"/>
        <w:spacing w:before="10"/>
        <w:rPr>
          <w:sz w:val="22"/>
        </w:rPr>
      </w:pPr>
    </w:p>
    <w:p w14:paraId="0D24778F" w14:textId="6BE44D08" w:rsidR="008414EB" w:rsidRDefault="008414EB" w:rsidP="008414EB">
      <w:pPr>
        <w:pStyle w:val="Brdtekst"/>
        <w:ind w:left="408" w:right="265"/>
      </w:pPr>
      <w:r>
        <w:rPr>
          <w:b/>
        </w:rPr>
        <w:t>HFE hemokromatose</w:t>
      </w:r>
      <w:r>
        <w:t xml:space="preserve">, eller </w:t>
      </w:r>
      <w:r>
        <w:rPr>
          <w:b/>
        </w:rPr>
        <w:t xml:space="preserve">hemokromatose type 1, </w:t>
      </w:r>
      <w:r>
        <w:t>er den vanligste arvelige varianten av klinisk hemokromatosesykdom, og er assosiert med polymorfismer i HFE-genet på kromosom 6p22.2. Dette fører hos noen individer til økt jernabsorpsjon fra tarm, økt transferrinmetning og jernopphopning. Mekanismen er at det muterte HFE proteinet ikke kan danne en funksjonell jernsensor sammen med blant annet Tf reseptor 2, og derfor ikke kan starte en signalkaskade som leder til økt hepcidinproduksjon.</w:t>
      </w:r>
    </w:p>
    <w:p w14:paraId="4B0B55E8" w14:textId="2B281834" w:rsidR="008414EB" w:rsidRDefault="008414EB" w:rsidP="008414EB">
      <w:pPr>
        <w:pStyle w:val="Brdtekst"/>
        <w:spacing w:before="1"/>
        <w:ind w:left="408" w:right="255"/>
      </w:pPr>
      <w:r>
        <w:t>C282Y mutasjonen finnes bare i den kaukasiske befolkning. Heterozygot bærerfrekvens av C282Y mutasjonen i Norge er ca</w:t>
      </w:r>
      <w:r w:rsidR="00947F51">
        <w:t>.</w:t>
      </w:r>
      <w:r>
        <w:t xml:space="preserve"> 15%, og prevalensen av homozygot C282Y mutasjon i Norge er ca. 0,7% </w:t>
      </w:r>
      <w:r>
        <w:fldChar w:fldCharType="begin">
          <w:fldData xml:space="preserve">PEVuZE5vdGU+PENpdGU+PEF1dGhvcj7DhXNiZXJnPC9BdXRob3I+PFllYXI+MjAwMTwvWWVhcj48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</w:fldData>
        </w:fldChar>
      </w:r>
      <w:r w:rsidR="00E10109">
        <w:instrText xml:space="preserve"> ADDIN EN.CITE </w:instrText>
      </w:r>
      <w:r w:rsidR="00E10109">
        <w:fldChar w:fldCharType="begin">
          <w:fldData xml:space="preserve">PEVuZE5vdGU+PENpdGU+PEF1dGhvcj7DhXNiZXJnPC9BdXRob3I+PFllYXI+MjAwMTwvWWVhcj48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</w:fldData>
        </w:fldChar>
      </w:r>
      <w:r w:rsidR="00E10109">
        <w:instrText xml:space="preserve"> ADDIN EN.CITE.DATA </w:instrText>
      </w:r>
      <w:r w:rsidR="00E10109">
        <w:fldChar w:fldCharType="end"/>
      </w:r>
      <w:r>
        <w:fldChar w:fldCharType="separate"/>
      </w:r>
      <w:r w:rsidR="00E10109">
        <w:rPr>
          <w:noProof/>
        </w:rPr>
        <w:t>[6-8]</w:t>
      </w:r>
      <w:r>
        <w:fldChar w:fldCharType="end"/>
      </w:r>
      <w:r>
        <w:t xml:space="preserve">. Denne mutasjonen finnes hos over 80% av pasienter som har fått diagnosen arvelig hemokromatose </w:t>
      </w:r>
      <w:r>
        <w:fldChar w:fldCharType="begin"/>
      </w:r>
      <w:r w:rsidR="00E10109">
        <w:instrText xml:space="preserve"> ADDIN EN.CITE &lt;EndNote&gt;&lt;Cite&gt;&lt;Author&gt;European Association for the Study of the&lt;/Author&gt;&lt;Year&gt;2010&lt;/Year&gt;&lt;RecNum&gt;56&lt;/RecNum&gt;&lt;DisplayText&gt;[9]&lt;/DisplayText&gt;&lt;record&gt;&lt;rec-number&gt;56&lt;/rec-number&gt;&lt;foreign-keys&gt;&lt;key app="EN" db-id="att9zzzrzrtrrietxa5pwfv8pzfa02vr5rwd" timestamp="1632133636"&gt;56&lt;/key&gt;&lt;/foreign-keys&gt;&lt;ref-type name="Journal Article"&gt;17&lt;/ref-type&gt;&lt;contributors&gt;&lt;authors&gt;&lt;author&gt;European Association for the Study of the, Liver&lt;/author&gt;&lt;/authors&gt;&lt;/contributors&gt;&lt;titles&gt;&lt;title&gt;EASL clinical practice guidelines for HFE hemochromatosis&lt;/title&gt;&lt;secondary-title&gt;Journal of Hepatology&lt;/secondary-title&gt;&lt;/titles&gt;&lt;pages&gt;3-22&lt;/pages&gt;&lt;volume&gt;53&lt;/volume&gt;&lt;number&gt;1&lt;/number&gt;&lt;dates&gt;&lt;year&gt;2010&lt;/year&gt;&lt;pub-dates&gt;&lt;date&gt;2010/07/01/&lt;/date&gt;&lt;/pub-dates&gt;&lt;/dates&gt;&lt;isbn&gt;0168-8278&lt;/isbn&gt;&lt;urls&gt;&lt;related-urls&gt;&lt;url&gt;https://www.sciencedirect.com/science/article/pii/S0168827810001972&lt;/url&gt;&lt;/related-urls&gt;&lt;/urls&gt;&lt;electronic-resource-num&gt;https://doi.org/10.1016/j.jhep.2010.03.001&lt;/electronic-resource-num&gt;&lt;/record&gt;&lt;/Cite&gt;&lt;/EndNote&gt;</w:instrText>
      </w:r>
      <w:r>
        <w:fldChar w:fldCharType="separate"/>
      </w:r>
      <w:r w:rsidR="00E10109">
        <w:rPr>
          <w:noProof/>
        </w:rPr>
        <w:t>[9]</w:t>
      </w:r>
      <w:r>
        <w:fldChar w:fldCharType="end"/>
      </w:r>
      <w:r>
        <w:t>.</w:t>
      </w:r>
    </w:p>
    <w:p w14:paraId="0CEB7E86" w14:textId="6AE2A5D3" w:rsidR="008414EB" w:rsidRDefault="008414EB" w:rsidP="008414EB">
      <w:pPr>
        <w:pStyle w:val="Brdtekst"/>
        <w:ind w:left="408" w:right="381"/>
      </w:pPr>
      <w:r>
        <w:t xml:space="preserve">Heterozygote C282Y individer får ofte noe høyere serum ferritin og jernmetning enn normalt, men får sannsynligvis ikke jernavleiringsskader uten at det foreligger tilleggsfaktorer (eks. alkoholmisbruk, hepatitt eller andre leversykdommer) </w:t>
      </w:r>
      <w:r>
        <w:fldChar w:fldCharType="begin">
          <w:fldData xml:space="preserve">PEVuZE5vdGU+PENpdGU+PEF1dGhvcj5CZXV0bGVyPC9BdXRob3I+PFllYXI+MjAwMjwvWWVhcj48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</w:fldData>
        </w:fldChar>
      </w:r>
      <w:r w:rsidR="00E10109">
        <w:instrText xml:space="preserve"> ADDIN EN.CITE </w:instrText>
      </w:r>
      <w:r w:rsidR="00E10109">
        <w:fldChar w:fldCharType="begin">
          <w:fldData xml:space="preserve">PEVuZE5vdGU+PENpdGU+PEF1dGhvcj5CZXV0bGVyPC9BdXRob3I+PFllYXI+MjAwMjwvWWVhcj48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</w:fldData>
        </w:fldChar>
      </w:r>
      <w:r w:rsidR="00E10109">
        <w:instrText xml:space="preserve"> ADDIN EN.CITE.DATA </w:instrText>
      </w:r>
      <w:r w:rsidR="00E10109">
        <w:fldChar w:fldCharType="end"/>
      </w:r>
      <w:r>
        <w:fldChar w:fldCharType="separate"/>
      </w:r>
      <w:r w:rsidR="00E10109">
        <w:rPr>
          <w:noProof/>
        </w:rPr>
        <w:t>[10, 11]</w:t>
      </w:r>
      <w:r>
        <w:fldChar w:fldCharType="end"/>
      </w:r>
      <w:r>
        <w:t>.</w:t>
      </w:r>
    </w:p>
    <w:p w14:paraId="41619AF8" w14:textId="3C3539F7" w:rsidR="008414EB" w:rsidRDefault="008414EB" w:rsidP="008414EB">
      <w:pPr>
        <w:pStyle w:val="Brdtekst"/>
        <w:spacing w:before="2"/>
        <w:ind w:left="408" w:right="341"/>
      </w:pPr>
      <w:r>
        <w:t>H63D mutasjonen har gjennomsnittlig allelfrekvens ca</w:t>
      </w:r>
      <w:r w:rsidR="00947F51">
        <w:t>.</w:t>
      </w:r>
      <w:r>
        <w:t xml:space="preserve"> 14%. Noen få individer (&lt; 2%) med dobbel heterozygoti H63D/C282Y kan ha mild til moderat jernopphopning, men oftest i forbindelse med andre risikofaktorer (alkohol, overvekt, hepatitt og steatose/steatohepatitt) </w:t>
      </w:r>
      <w:r>
        <w:fldChar w:fldCharType="begin">
          <w:fldData xml:space="preserve">PEVuZE5vdGU+PENpdGU+PEF1dGhvcj5HdXJyaW48L0F1dGhvcj48WWVhcj4yMDA5PC9ZZWFyPjxS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</w:fldData>
        </w:fldChar>
      </w:r>
      <w:r w:rsidR="00E10109">
        <w:instrText xml:space="preserve"> ADDIN EN.CITE </w:instrText>
      </w:r>
      <w:r w:rsidR="00E10109">
        <w:fldChar w:fldCharType="begin">
          <w:fldData xml:space="preserve">PEVuZE5vdGU+PENpdGU+PEF1dGhvcj5HdXJyaW48L0F1dGhvcj48WWVhcj4yMDA5PC9ZZWFyPjxS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</w:fldData>
        </w:fldChar>
      </w:r>
      <w:r w:rsidR="00E10109">
        <w:instrText xml:space="preserve"> ADDIN EN.CITE.DATA </w:instrText>
      </w:r>
      <w:r w:rsidR="00E10109">
        <w:fldChar w:fldCharType="end"/>
      </w:r>
      <w:r>
        <w:fldChar w:fldCharType="separate"/>
      </w:r>
      <w:r w:rsidR="00E10109">
        <w:rPr>
          <w:noProof/>
        </w:rPr>
        <w:t>[12]</w:t>
      </w:r>
      <w:r>
        <w:fldChar w:fldCharType="end"/>
      </w:r>
      <w:r>
        <w:t>. H63D homozygote er vanlige i befolkningen, men får svært sjelden jernopphopning.</w:t>
      </w:r>
    </w:p>
    <w:p w14:paraId="5882F016" w14:textId="03EE9EB7" w:rsidR="008414EB" w:rsidRDefault="008414EB" w:rsidP="008414EB">
      <w:pPr>
        <w:pStyle w:val="Brdtekst"/>
        <w:ind w:left="408" w:right="255"/>
      </w:pPr>
      <w:r>
        <w:t xml:space="preserve">S65C polymorfismen i HFE genet har blitt assosiert med økt jernopphopning i sjeldne tilfeller hvor den forekommer sammen med C282Y mutasjonen. Heterozygote eller homozygote S65C mutasjoner </w:t>
      </w:r>
      <w:r w:rsidR="00947F51">
        <w:t xml:space="preserve">alene </w:t>
      </w:r>
      <w:r>
        <w:t xml:space="preserve">er ikke assosierte med patologisk jernopphopning </w:t>
      </w:r>
      <w:r>
        <w:fldChar w:fldCharType="begin"/>
      </w:r>
      <w:r w:rsidR="00E10109">
        <w:instrText xml:space="preserve"> ADDIN EN.CITE &lt;EndNote&gt;&lt;Cite&gt;&lt;Author&gt;Kowdley&lt;/Author&gt;&lt;Year&gt;2019&lt;/Year&gt;&lt;RecNum&gt;44&lt;/RecNum&gt;&lt;DisplayText&gt;[13]&lt;/DisplayText&gt;&lt;record&gt;&lt;rec-number&gt;44&lt;/rec-number&gt;&lt;foreign-keys&gt;&lt;key app="EN" db-id="att9zzzrzrtrrietxa5pwfv8pzfa02vr5rwd" timestamp="1632127610"&gt;44&lt;/key&gt;&lt;/foreign-keys&gt;&lt;ref-type name="Journal Article"&gt;17&lt;/ref-type&gt;&lt;contributors&gt;&lt;authors&gt;&lt;author&gt;Kowdley, K. V.&lt;/author&gt;&lt;author&gt;Brown, K. E.&lt;/author&gt;&lt;author&gt;Ahn, J.&lt;/author&gt;&lt;author&gt;Sundaram, V.&lt;/author&gt;&lt;/authors&gt;&lt;/contributors&gt;&lt;auth-address&gt;Organ Care Research and Liver Care Network, Swedish Medical Center, Seattle, Washington.&amp;#xD;Iowa City Veterans Administration Medical Center, Iowa City, Iowa.&amp;#xD;Department of Internal Medicine, Division of Gastroenterology-Hepatology, University of Iowa, Iowa City, Iowa.&amp;#xD;Free Radical and Radiation Biology Program, Roy J. and Lucille A. Carver College of Medicine, University of Iowa, Iowa City, Iowa.&amp;#xD;Division of Gastroenterology and Hepatology, Oregon Health and Sciences University, Portland, Oregon.&amp;#xD;Department of Medicine and Comprehensive Transplant Center, Cedars-Sinai Medical Center, Los Angeles, California.&lt;/auth-address&gt;&lt;titles&gt;&lt;title&gt;ACG Clinical Guideline: Hereditary Hemochromatosis&lt;/title&gt;&lt;secondary-title&gt;Am J Gastroenterol&lt;/secondary-title&gt;&lt;/titles&gt;&lt;pages&gt;1202-1218&lt;/pages&gt;&lt;volume&gt;114&lt;/volume&gt;&lt;number&gt;8&lt;/number&gt;&lt;edition&gt;2019/07/25&lt;/edition&gt;&lt;keywords&gt;&lt;keyword&gt;Biomarkers/blood&lt;/keyword&gt;&lt;keyword&gt;Chelating Agents/therapeutic use&lt;/keyword&gt;&lt;keyword&gt;Ferritins/blood&lt;/keyword&gt;&lt;keyword&gt;Genetic Testing&lt;/keyword&gt;&lt;keyword&gt;Genotype&lt;/keyword&gt;&lt;keyword&gt;Hemochromatosis/diagnosis/*genetics/therapy&lt;/keyword&gt;&lt;keyword&gt;Humans&lt;/keyword&gt;&lt;keyword&gt;Phenotype&lt;/keyword&gt;&lt;keyword&gt;Phlebotomy&lt;/keyword&gt;&lt;/keywords&gt;&lt;dates&gt;&lt;year&gt;2019&lt;/year&gt;&lt;pub-dates&gt;&lt;date&gt;Aug&lt;/date&gt;&lt;/pub-dates&gt;&lt;/dates&gt;&lt;isbn&gt;0002-9270&lt;/isbn&gt;&lt;accession-num&gt;31335359&lt;/accession-num&gt;&lt;urls&gt;&lt;/urls&gt;&lt;electronic-resource-num&gt;10.14309/ajg.0000000000000315&lt;/electronic-resource-num&gt;&lt;remote-database-provider&gt;NLM&lt;/remote-database-provider&gt;&lt;language&gt;eng&lt;/language&gt;&lt;/record&gt;&lt;/Cite&gt;&lt;/EndNote&gt;</w:instrText>
      </w:r>
      <w:r>
        <w:fldChar w:fldCharType="separate"/>
      </w:r>
      <w:r w:rsidR="00E10109">
        <w:rPr>
          <w:noProof/>
        </w:rPr>
        <w:t>[13]</w:t>
      </w:r>
      <w:r>
        <w:fldChar w:fldCharType="end"/>
      </w:r>
      <w:r w:rsidR="00386BF8">
        <w:t>.</w:t>
      </w:r>
    </w:p>
    <w:p w14:paraId="1315D50F" w14:textId="77777777" w:rsidR="008414EB" w:rsidRDefault="008414EB" w:rsidP="008414EB">
      <w:pPr>
        <w:pStyle w:val="Brdtekst"/>
        <w:spacing w:before="8"/>
        <w:rPr>
          <w:sz w:val="22"/>
        </w:rPr>
      </w:pPr>
    </w:p>
    <w:p w14:paraId="479B5174" w14:textId="77777777" w:rsidR="008414EB" w:rsidRDefault="008414EB" w:rsidP="008414EB">
      <w:pPr>
        <w:spacing w:before="1"/>
        <w:ind w:left="408"/>
        <w:rPr>
          <w:sz w:val="23"/>
        </w:rPr>
      </w:pPr>
      <w:r>
        <w:rPr>
          <w:b/>
          <w:sz w:val="23"/>
        </w:rPr>
        <w:lastRenderedPageBreak/>
        <w:t xml:space="preserve">Hemokromatose type 2 (juvenil hemokromatose) </w:t>
      </w:r>
      <w:r>
        <w:rPr>
          <w:sz w:val="23"/>
        </w:rPr>
        <w:t xml:space="preserve">er en ytterst sjelden, </w:t>
      </w:r>
      <w:r>
        <w:rPr>
          <w:spacing w:val="-3"/>
          <w:sz w:val="23"/>
        </w:rPr>
        <w:t xml:space="preserve">men </w:t>
      </w:r>
      <w:r>
        <w:rPr>
          <w:sz w:val="23"/>
        </w:rPr>
        <w:t>alvorlig, arvelig</w:t>
      </w:r>
      <w:r>
        <w:rPr>
          <w:spacing w:val="-23"/>
          <w:sz w:val="23"/>
        </w:rPr>
        <w:t xml:space="preserve"> </w:t>
      </w:r>
      <w:r>
        <w:rPr>
          <w:sz w:val="23"/>
        </w:rPr>
        <w:t>lidelse.</w:t>
      </w:r>
    </w:p>
    <w:p w14:paraId="2C90A10A" w14:textId="1C3652D8" w:rsidR="008414EB" w:rsidRDefault="008414EB" w:rsidP="008414EB">
      <w:pPr>
        <w:pStyle w:val="Brdtekst"/>
        <w:spacing w:before="3"/>
        <w:ind w:left="408" w:right="373"/>
      </w:pPr>
      <w:r>
        <w:t xml:space="preserve">Ved type 2A skyldes jernopphopingen mutasjoner i genet for </w:t>
      </w:r>
      <w:r>
        <w:rPr>
          <w:b/>
        </w:rPr>
        <w:t>hemojuvelin</w:t>
      </w:r>
      <w:r>
        <w:t>, og betydelig redusert hepcidin produksjon. Genfrekvensen er 1:5 000 000.</w:t>
      </w:r>
    </w:p>
    <w:p w14:paraId="437EC490" w14:textId="1DDB9B55" w:rsidR="008414EB" w:rsidRDefault="008414EB" w:rsidP="008414EB">
      <w:pPr>
        <w:pStyle w:val="Brdtekst"/>
        <w:ind w:left="408" w:right="278"/>
      </w:pPr>
      <w:r>
        <w:t xml:space="preserve">Ved type 2B er det mutasjon i genet for </w:t>
      </w:r>
      <w:r>
        <w:rPr>
          <w:b/>
        </w:rPr>
        <w:t>hepcidin</w:t>
      </w:r>
      <w:r>
        <w:t>. Genfrekvensen er enda lavere enn for type 2A.</w:t>
      </w:r>
    </w:p>
    <w:p w14:paraId="7147B089" w14:textId="75FB67E0" w:rsidR="008414EB" w:rsidRPr="00156887" w:rsidRDefault="008414EB" w:rsidP="008414EB">
      <w:pPr>
        <w:pStyle w:val="Brdtekst"/>
        <w:ind w:left="408" w:right="857"/>
      </w:pPr>
      <w:r w:rsidRPr="001304C9">
        <w:t>Ved begge disse typene skjer det tidlig uttalt akkumulering av jern, tidlig symptomdebut (oftest &lt; 20 år) og alvorlig klinisk forløp med cardiom</w:t>
      </w:r>
      <w:r w:rsidRPr="00156887">
        <w:t xml:space="preserve">yopati og endokrin sykdom (diabetes, hypogonadisme) </w:t>
      </w:r>
      <w:r w:rsidRPr="00156887">
        <w:fldChar w:fldCharType="begin">
          <w:fldData xml:space="preserve">PEVuZE5vdGU+PENpdGU+PEF1dGhvcj5PbHlueWs8L0F1dGhvcj48WWVhcj4yMDA4PC9ZZWFyPjxS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</w:fldData>
        </w:fldChar>
      </w:r>
      <w:r w:rsidR="00E10109">
        <w:instrText xml:space="preserve"> ADDIN EN.CITE </w:instrText>
      </w:r>
      <w:r w:rsidR="00E10109">
        <w:fldChar w:fldCharType="begin">
          <w:fldData xml:space="preserve">PEVuZE5vdGU+PENpdGU+PEF1dGhvcj5PbHlueWs8L0F1dGhvcj48WWVhcj4yMDA4PC9ZZWFyPjxS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</w:fldData>
        </w:fldChar>
      </w:r>
      <w:r w:rsidR="00E10109">
        <w:instrText xml:space="preserve"> ADDIN EN.CITE.DATA </w:instrText>
      </w:r>
      <w:r w:rsidR="00E10109">
        <w:fldChar w:fldCharType="end"/>
      </w:r>
      <w:r w:rsidRPr="00156887">
        <w:fldChar w:fldCharType="separate"/>
      </w:r>
      <w:r w:rsidR="00E10109">
        <w:rPr>
          <w:noProof/>
        </w:rPr>
        <w:t>[3, 14]</w:t>
      </w:r>
      <w:r w:rsidRPr="00156887">
        <w:fldChar w:fldCharType="end"/>
      </w:r>
      <w:r w:rsidR="004E12BE" w:rsidRPr="001304C9">
        <w:t>.</w:t>
      </w:r>
    </w:p>
    <w:p w14:paraId="664C6B02" w14:textId="77777777" w:rsidR="008414EB" w:rsidRPr="00EB22FE" w:rsidRDefault="008414EB" w:rsidP="008414EB">
      <w:pPr>
        <w:pStyle w:val="Brdtekst"/>
        <w:spacing w:before="1"/>
      </w:pPr>
    </w:p>
    <w:p w14:paraId="1CB213A8" w14:textId="2148A272" w:rsidR="008414EB" w:rsidRPr="00156887" w:rsidRDefault="008414EB" w:rsidP="008414EB">
      <w:pPr>
        <w:pStyle w:val="Brdtekst"/>
        <w:ind w:left="408" w:right="255"/>
      </w:pPr>
      <w:r w:rsidRPr="00EB22FE">
        <w:rPr>
          <w:b/>
        </w:rPr>
        <w:t xml:space="preserve">Hemokromatose type 3 </w:t>
      </w:r>
      <w:r w:rsidRPr="00EB22FE">
        <w:t xml:space="preserve">skyldes mutasjoner i genet for </w:t>
      </w:r>
      <w:r w:rsidRPr="00307586">
        <w:rPr>
          <w:b/>
        </w:rPr>
        <w:t>transferrin reseptor 2</w:t>
      </w:r>
      <w:r w:rsidRPr="00307586">
        <w:t>. Det kliniske bilde likner HFE hemokromatos</w:t>
      </w:r>
      <w:r w:rsidRPr="00B702B4">
        <w:t xml:space="preserve">e og er i alvorlighetsgrad en mellomting mellom juvenil hemokromatose og HFE hemokromatose. Tilstanden er også meget sjelden, genfrekvens 1/6 000 000 </w:t>
      </w:r>
      <w:r w:rsidRPr="00156887">
        <w:fldChar w:fldCharType="begin"/>
      </w:r>
      <w:r w:rsidR="00E10109">
        <w:instrText xml:space="preserve"> ADDIN EN.CITE &lt;EndNote&gt;&lt;Cite&gt;&lt;Author&gt;Wallace&lt;/Author&gt;&lt;Year&gt;2016&lt;/Year&gt;&lt;RecNum&gt;6&lt;/RecNum&gt;&lt;DisplayText&gt;[15]&lt;/DisplayText&gt;&lt;record&gt;&lt;rec-number&gt;6&lt;/rec-number&gt;&lt;foreign-keys&gt;&lt;key app="EN" db-id="att9zzzrzrtrrietxa5pwfv8pzfa02vr5rwd" timestamp="1632126177"&gt;6&lt;/key&gt;&lt;/foreign-keys&gt;&lt;ref-type name="Journal Article"&gt;17&lt;/ref-type&gt;&lt;contributors&gt;&lt;authors&gt;&lt;author&gt;Wallace, D. F.&lt;/author&gt;&lt;author&gt;Subramaniam, V. N.&lt;/author&gt;&lt;/authors&gt;&lt;/contributors&gt;&lt;auth-address&gt;Membrane Transport Laboratory, QIMR Berghofer Medical Research Institute, Brisbane, Australia.&amp;#xD;Faculty of Medicine and Biomedical Sciences, The University of Queensland, Brisbane, Queensland, Australia.&lt;/auth-address&gt;&lt;titles&gt;&lt;title&gt;The global prevalence of HFE and non-HFE hemochromatosis estimated from analysis of next-generation sequencing data&lt;/title&gt;&lt;secondary-title&gt;Genet Med&lt;/secondary-title&gt;&lt;/titles&gt;&lt;pages&gt;618-26&lt;/pages&gt;&lt;volume&gt;18&lt;/volume&gt;&lt;number&gt;6&lt;/number&gt;&lt;edition&gt;2015/12/04&lt;/edition&gt;&lt;keywords&gt;&lt;keyword&gt;African Continental Ancestry Group/genetics&lt;/keyword&gt;&lt;keyword&gt;Cation Transport Proteins/*genetics&lt;/keyword&gt;&lt;keyword&gt;Female&lt;/keyword&gt;&lt;keyword&gt;GPI-Linked Proteins/*genetics&lt;/keyword&gt;&lt;keyword&gt;Gene Frequency&lt;/keyword&gt;&lt;keyword&gt;Genetic Association Studies&lt;/keyword&gt;&lt;keyword&gt;Genotype&lt;/keyword&gt;&lt;keyword&gt;Hemochromatosis/*genetics/physiopathology&lt;/keyword&gt;&lt;keyword&gt;Hemochromatosis Protein/genetics&lt;/keyword&gt;&lt;keyword&gt;Hepcidins/*genetics&lt;/keyword&gt;&lt;keyword&gt;High-Throughput Nucleotide Sequencing&lt;/keyword&gt;&lt;keyword&gt;Humans&lt;/keyword&gt;&lt;keyword&gt;Iron Overload/genetics/pathology&lt;/keyword&gt;&lt;keyword&gt;Male&lt;/keyword&gt;&lt;keyword&gt;Mutation&lt;/keyword&gt;&lt;keyword&gt;Receptors, Transferrin/*genetics&lt;/keyword&gt;&lt;/keywords&gt;&lt;dates&gt;&lt;year&gt;2016&lt;/year&gt;&lt;pub-dates&gt;&lt;date&gt;Jun&lt;/date&gt;&lt;/pub-dates&gt;&lt;/dates&gt;&lt;isbn&gt;1098-3600&lt;/isbn&gt;&lt;accession-num&gt;26633544&lt;/accession-num&gt;&lt;urls&gt;&lt;/urls&gt;&lt;electronic-resource-num&gt;10.1038/gim.2015.140&lt;/electronic-resource-num&gt;&lt;remote-database-provider&gt;NLM&lt;/remote-database-provider&gt;&lt;language&gt;eng&lt;/language&gt;&lt;/record&gt;&lt;/Cite&gt;&lt;/EndNote&gt;</w:instrText>
      </w:r>
      <w:r w:rsidRPr="00156887">
        <w:fldChar w:fldCharType="separate"/>
      </w:r>
      <w:r w:rsidR="00E10109">
        <w:rPr>
          <w:noProof/>
        </w:rPr>
        <w:t>[15]</w:t>
      </w:r>
      <w:r w:rsidRPr="00156887">
        <w:fldChar w:fldCharType="end"/>
      </w:r>
      <w:r w:rsidRPr="00156887">
        <w:t>.</w:t>
      </w:r>
    </w:p>
    <w:p w14:paraId="76A8C508" w14:textId="77777777" w:rsidR="008414EB" w:rsidRPr="00E903A3" w:rsidRDefault="008414EB" w:rsidP="008414EB">
      <w:pPr>
        <w:pStyle w:val="Brdtekst"/>
        <w:spacing w:before="9"/>
      </w:pPr>
    </w:p>
    <w:p w14:paraId="439BBC2B" w14:textId="08F953BA" w:rsidR="008414EB" w:rsidRPr="00EB22FE" w:rsidRDefault="008414EB" w:rsidP="008414EB">
      <w:pPr>
        <w:pStyle w:val="Brdtekst"/>
        <w:ind w:left="408" w:right="297"/>
      </w:pPr>
      <w:r w:rsidRPr="001304C9">
        <w:rPr>
          <w:b/>
        </w:rPr>
        <w:t xml:space="preserve">Hemokromatose type 4 </w:t>
      </w:r>
      <w:r w:rsidRPr="00156887">
        <w:t xml:space="preserve">skyldes mutasjoner i genet for </w:t>
      </w:r>
      <w:r w:rsidRPr="00156887">
        <w:rPr>
          <w:b/>
        </w:rPr>
        <w:t>ferroportin</w:t>
      </w:r>
      <w:r w:rsidRPr="00EB22FE">
        <w:t>. Det er to hovedkategorier av mutasjoner, begge er autosomalt dominante.</w:t>
      </w:r>
    </w:p>
    <w:p w14:paraId="488E85A1" w14:textId="18FB1948" w:rsidR="008414EB" w:rsidRPr="00156887" w:rsidRDefault="008414EB" w:rsidP="008414EB">
      <w:pPr>
        <w:pStyle w:val="Brdtekst"/>
        <w:ind w:left="408" w:right="368"/>
      </w:pPr>
      <w:r w:rsidRPr="00307586">
        <w:t xml:space="preserve">Type </w:t>
      </w:r>
      <w:r w:rsidRPr="00307586">
        <w:rPr>
          <w:b/>
        </w:rPr>
        <w:t xml:space="preserve">4A </w:t>
      </w:r>
      <w:proofErr w:type="gramStart"/>
      <w:r w:rsidRPr="00307586">
        <w:t>(</w:t>
      </w:r>
      <w:r w:rsidRPr="00E903A3">
        <w:t>”Loss</w:t>
      </w:r>
      <w:proofErr w:type="gramEnd"/>
      <w:r w:rsidRPr="00E903A3">
        <w:t xml:space="preserve"> of function”) </w:t>
      </w:r>
      <w:r w:rsidRPr="001304C9">
        <w:t>skyldes mutasjon i ferroportingenet som medfører defekt funksjon, og jerneksporten gjennom det gjenværende vill-type ferroportin blir inadekva</w:t>
      </w:r>
      <w:r w:rsidRPr="00156887">
        <w:t>t for makrofagene. Dette gir lav transferrinmetning, høy ferritin, og jernopphopning i makrofager, men med ingen eller kun milde jernrelaterte komplikasjoner. Serum-ferritin er vanligvis mye høyere enn ved hepcidin-relatert hemokromatose, og samsvarer ikke så godt med jernopphopningen. Venesectio tolereres dårligere ved type 4A, hvor anemi utvikles lettere pga redusert jerneksport</w:t>
      </w:r>
      <w:r w:rsidRPr="00EB22FE">
        <w:t xml:space="preserve"> </w:t>
      </w:r>
      <w:r w:rsidRPr="00156887">
        <w:fldChar w:fldCharType="begin"/>
      </w:r>
      <w:r w:rsidR="00E10109">
        <w:instrText xml:space="preserve"> ADDIN EN.CITE &lt;EndNote&gt;&lt;Cite&gt;&lt;Author&gt;De Domenico&lt;/Author&gt;&lt;Year&gt;2006&lt;/Year&gt;&lt;RecNum&gt;7&lt;/RecNum&gt;&lt;DisplayText&gt;[16]&lt;/DisplayText&gt;&lt;record&gt;&lt;rec-number&gt;7&lt;/rec-number&gt;&lt;foreign-keys&gt;&lt;key app="EN" db-id="att9zzzrzrtrrietxa5pwfv8pzfa02vr5rwd" timestamp="1632126216"&gt;7&lt;/key&gt;&lt;/foreign-keys&gt;&lt;ref-type name="Journal Article"&gt;17&lt;/ref-type&gt;&lt;contributors&gt;&lt;authors&gt;&lt;author&gt;De Domenico, I.&lt;/author&gt;&lt;author&gt;Ward, D. M.&lt;/author&gt;&lt;author&gt;Musci, G.&lt;/author&gt;&lt;author&gt;Kaplan, J.&lt;/author&gt;&lt;/authors&gt;&lt;/contributors&gt;&lt;auth-address&gt;Dipartimento di Scienze Microbiologiche Genetiche e Molecolari, Università di Messina, Messina, Italy.&lt;/auth-address&gt;&lt;titles&gt;&lt;title&gt;Iron overload due to mutations in ferroportin&lt;/title&gt;&lt;secondary-title&gt;Haematologica&lt;/secondary-title&gt;&lt;/titles&gt;&lt;pages&gt;92-5&lt;/pages&gt;&lt;volume&gt;91&lt;/volume&gt;&lt;number&gt;1&lt;/number&gt;&lt;edition&gt;2006/01/26&lt;/edition&gt;&lt;keywords&gt;&lt;keyword&gt;Cation Transport Proteins/*genetics&lt;/keyword&gt;&lt;keyword&gt;Humans&lt;/keyword&gt;&lt;keyword&gt;Iron/metabolism&lt;/keyword&gt;&lt;keyword&gt;Iron Overload/etiology/*genetics/metabolism&lt;/keyword&gt;&lt;keyword&gt;*Mutation&lt;/keyword&gt;&lt;/keywords&gt;&lt;dates&gt;&lt;year&gt;2006&lt;/year&gt;&lt;pub-dates&gt;&lt;date&gt;Jan&lt;/date&gt;&lt;/pub-dates&gt;&lt;/dates&gt;&lt;isbn&gt;0390-6078 (Print)&amp;#xD;0390-6078&lt;/isbn&gt;&lt;accession-num&gt;16434376&lt;/accession-num&gt;&lt;urls&gt;&lt;/urls&gt;&lt;custom2&gt;PMC3718253&lt;/custom2&gt;&lt;custom6&gt;NIHMS487584&lt;/custom6&gt;&lt;remote-database-provider&gt;NLM&lt;/remote-database-provider&gt;&lt;language&gt;eng&lt;/language&gt;&lt;/record&gt;&lt;/Cite&gt;&lt;/EndNote&gt;</w:instrText>
      </w:r>
      <w:r w:rsidRPr="00156887">
        <w:fldChar w:fldCharType="separate"/>
      </w:r>
      <w:r w:rsidR="00E10109">
        <w:rPr>
          <w:noProof/>
        </w:rPr>
        <w:t>[16]</w:t>
      </w:r>
      <w:r w:rsidRPr="00156887">
        <w:fldChar w:fldCharType="end"/>
      </w:r>
      <w:r w:rsidRPr="00156887">
        <w:t>.</w:t>
      </w:r>
    </w:p>
    <w:p w14:paraId="1EA93A52" w14:textId="3D641BCC" w:rsidR="008414EB" w:rsidRPr="00156887" w:rsidRDefault="008414EB" w:rsidP="008414EB">
      <w:pPr>
        <w:pStyle w:val="Brdtekst"/>
        <w:spacing w:before="1"/>
        <w:ind w:left="408" w:right="234"/>
      </w:pPr>
      <w:r w:rsidRPr="00156887">
        <w:t xml:space="preserve">Type </w:t>
      </w:r>
      <w:r w:rsidRPr="00EB22FE">
        <w:rPr>
          <w:b/>
        </w:rPr>
        <w:t xml:space="preserve">4B </w:t>
      </w:r>
      <w:r w:rsidRPr="00EB22FE">
        <w:t xml:space="preserve">skyldes mutasjoner som forhindrer hepcidinmediert internalisering og degradering av ferroportin </w:t>
      </w:r>
      <w:proofErr w:type="gramStart"/>
      <w:r w:rsidRPr="00EB22FE">
        <w:t>(</w:t>
      </w:r>
      <w:r w:rsidRPr="00E903A3">
        <w:t>”</w:t>
      </w:r>
      <w:r w:rsidRPr="001304C9">
        <w:t>hepcidinresistens</w:t>
      </w:r>
      <w:proofErr w:type="gramEnd"/>
      <w:r w:rsidRPr="00E903A3">
        <w:t>”</w:t>
      </w:r>
      <w:r w:rsidRPr="001304C9">
        <w:t>). Dette øker antallet ferroportin proteiner på celleoverflaten og gir økt jerneffluks</w:t>
      </w:r>
      <w:r w:rsidRPr="00156887">
        <w:t xml:space="preserve"> fra tynntarmceller og makrofager. Resultatet er økt absorbsjon av jern med økt transferrinmetning og jernopphopning i leverparenkym og i andre organer </w:t>
      </w:r>
      <w:r w:rsidRPr="00156887">
        <w:fldChar w:fldCharType="begin">
          <w:fldData xml:space="preserve">PEVuZE5vdGU+PENpdGU+PEF1dGhvcj5EZSBEb21lbmljbzwvQXV0aG9yPjxZZWFyPjIwMDY8L1ll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</w:fldData>
        </w:fldChar>
      </w:r>
      <w:r w:rsidR="00E10109">
        <w:instrText xml:space="preserve"> ADDIN EN.CITE </w:instrText>
      </w:r>
      <w:r w:rsidR="00E10109">
        <w:fldChar w:fldCharType="begin">
          <w:fldData xml:space="preserve">PEVuZE5vdGU+PENpdGU+PEF1dGhvcj5EZSBEb21lbmljbzwvQXV0aG9yPjxZZWFyPjIwMDY8L1ll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</w:fldData>
        </w:fldChar>
      </w:r>
      <w:r w:rsidR="00E10109">
        <w:instrText xml:space="preserve"> ADDIN EN.CITE.DATA </w:instrText>
      </w:r>
      <w:r w:rsidR="00E10109">
        <w:fldChar w:fldCharType="end"/>
      </w:r>
      <w:r w:rsidRPr="00156887">
        <w:fldChar w:fldCharType="separate"/>
      </w:r>
      <w:r w:rsidR="00E10109">
        <w:rPr>
          <w:noProof/>
        </w:rPr>
        <w:t>[16, 17]</w:t>
      </w:r>
      <w:r w:rsidRPr="00156887">
        <w:fldChar w:fldCharType="end"/>
      </w:r>
      <w:r w:rsidRPr="00156887">
        <w:t>.</w:t>
      </w:r>
    </w:p>
    <w:p w14:paraId="7499D0A5" w14:textId="77777777" w:rsidR="008414EB" w:rsidRPr="00156887" w:rsidRDefault="008414EB" w:rsidP="008414EB">
      <w:pPr>
        <w:pStyle w:val="Brdtekst"/>
        <w:spacing w:line="264" w:lineRule="exact"/>
        <w:ind w:left="408"/>
      </w:pPr>
    </w:p>
    <w:p w14:paraId="59BAA196" w14:textId="40F69A5A" w:rsidR="008414EB" w:rsidRPr="006A38D6" w:rsidRDefault="008414EB" w:rsidP="00E903A3">
      <w:pPr>
        <w:pStyle w:val="Brdtekst"/>
        <w:spacing w:before="1"/>
        <w:ind w:left="408" w:right="278"/>
      </w:pPr>
      <w:r w:rsidRPr="00EB22FE">
        <w:rPr>
          <w:b/>
        </w:rPr>
        <w:t xml:space="preserve">Juvenil hemokromatose </w:t>
      </w:r>
      <w:r w:rsidRPr="00EB22FE">
        <w:t>(både hemojuvelin- og hepcidinmutasjoner) fremviser alvorlig jernopphopning allerede i tenårene, med hypogonadotrop hyogonadisme, diabetes, infertilitet, dilatert cardiomyopati, og levercirrhose</w:t>
      </w:r>
      <w:r w:rsidRPr="00307586">
        <w:t xml:space="preserve"> </w:t>
      </w:r>
      <w:r w:rsidRPr="00156887">
        <w:fldChar w:fldCharType="begin"/>
      </w:r>
      <w:r w:rsidR="00E10109">
        <w:instrText xml:space="preserve"> ADDIN EN.CITE &lt;EndNote&gt;&lt;Cite&gt;&lt;Author&gt;Kowdley&lt;/Author&gt;&lt;Year&gt;2019&lt;/Year&gt;&lt;RecNum&gt;44&lt;/RecNum&gt;&lt;DisplayText&gt;[13]&lt;/DisplayText&gt;&lt;record&gt;&lt;rec-number&gt;44&lt;/rec-number&gt;&lt;foreign-keys&gt;&lt;key app="EN" db-id="att9zzzrzrtrrietxa5pwfv8pzfa02vr5rwd" timestamp="1632127610"&gt;44&lt;/key&gt;&lt;/foreign-keys&gt;&lt;ref-type name="Journal Article"&gt;17&lt;/ref-type&gt;&lt;contributors&gt;&lt;authors&gt;&lt;author&gt;Kowdley, K. V.&lt;/author&gt;&lt;author&gt;Brown, K. E.&lt;/author&gt;&lt;author&gt;Ahn, J.&lt;/author&gt;&lt;author&gt;Sundaram, V.&lt;/author&gt;&lt;/authors&gt;&lt;/contributors&gt;&lt;auth-address&gt;Organ Care Research and Liver Care Network, Swedish Medical Center, Seattle, Washington.&amp;#xD;Iowa City Veterans Administration Medical Center, Iowa City, Iowa.&amp;#xD;Department of Internal Medicine, Division of Gastroenterology-Hepatology, University of Iowa, Iowa City, Iowa.&amp;#xD;Free Radical and Radiation Biology Program, Roy J. and Lucille A. Carver College of Medicine, University of Iowa, Iowa City, Iowa.&amp;#xD;Division of Gastroenterology and Hepatology, Oregon Health and Sciences University, Portland, Oregon.&amp;#xD;Department of Medicine and Comprehensive Transplant Center, Cedars-Sinai Medical Center, Los Angeles, California.&lt;/auth-address&gt;&lt;titles&gt;&lt;title&gt;ACG Clinical Guideline: Hereditary Hemochromatosis&lt;/title&gt;&lt;secondary-title&gt;Am J Gastroenterol&lt;/secondary-title&gt;&lt;/titles&gt;&lt;pages&gt;1202-1218&lt;/pages&gt;&lt;volume&gt;114&lt;/volume&gt;&lt;number&gt;8&lt;/number&gt;&lt;edition&gt;2019/07/25&lt;/edition&gt;&lt;keywords&gt;&lt;keyword&gt;Biomarkers/blood&lt;/keyword&gt;&lt;keyword&gt;Chelating Agents/therapeutic use&lt;/keyword&gt;&lt;keyword&gt;Ferritins/blood&lt;/keyword&gt;&lt;keyword&gt;Genetic Testing&lt;/keyword&gt;&lt;keyword&gt;Genotype&lt;/keyword&gt;&lt;keyword&gt;Hemochromatosis/diagnosis/*genetics/therapy&lt;/keyword&gt;&lt;keyword&gt;Humans&lt;/keyword&gt;&lt;keyword&gt;Phenotype&lt;/keyword&gt;&lt;keyword&gt;Phlebotomy&lt;/keyword&gt;&lt;/keywords&gt;&lt;dates&gt;&lt;year&gt;2019&lt;/year&gt;&lt;pub-dates&gt;&lt;date&gt;Aug&lt;/date&gt;&lt;/pub-dates&gt;&lt;/dates&gt;&lt;isbn&gt;0002-9270&lt;/isbn&gt;&lt;accession-num&gt;31335359&lt;/accession-num&gt;&lt;urls&gt;&lt;/urls&gt;&lt;electronic-resource-num&gt;10.14309/ajg.0000000000000315&lt;/electronic-resource-num&gt;&lt;remote-database-provider&gt;NLM&lt;/remote-database-provider&gt;&lt;language&gt;eng&lt;/language&gt;&lt;/record&gt;&lt;/Cite&gt;&lt;/EndNote&gt;</w:instrText>
      </w:r>
      <w:r w:rsidRPr="00156887">
        <w:fldChar w:fldCharType="separate"/>
      </w:r>
      <w:r w:rsidR="00E10109">
        <w:rPr>
          <w:noProof/>
        </w:rPr>
        <w:t>[13]</w:t>
      </w:r>
      <w:r w:rsidRPr="00156887">
        <w:fldChar w:fldCharType="end"/>
      </w:r>
      <w:r w:rsidRPr="001304C9">
        <w:t>.</w:t>
      </w:r>
      <w:r w:rsidR="00991ABE">
        <w:t xml:space="preserve"> </w:t>
      </w:r>
      <w:r w:rsidRPr="00156887">
        <w:t xml:space="preserve">Ved ubehandlet juvenil hemokromatose er </w:t>
      </w:r>
      <w:r w:rsidRPr="00EB22FE">
        <w:t>hjertekomplikasjoner hovedsakelig dødsårsaken</w:t>
      </w:r>
      <w:r w:rsidRPr="00307586">
        <w:t xml:space="preserve"> </w:t>
      </w:r>
      <w:r w:rsidRPr="006A38D6">
        <w:fldChar w:fldCharType="begin">
          <w:fldData xml:space="preserve">PEVuZE5vdGU+PENpdGU+PEF1dGhvcj5EZSBHb2JiaTwvQXV0aG9yPjxZZWFyPjIwMDI8L1llYXI+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</w:fldData>
        </w:fldChar>
      </w:r>
      <w:r w:rsidR="00E10109">
        <w:instrText xml:space="preserve"> ADDIN EN.CITE </w:instrText>
      </w:r>
      <w:r w:rsidR="00E10109">
        <w:fldChar w:fldCharType="begin">
          <w:fldData xml:space="preserve">PEVuZE5vdGU+PENpdGU+PEF1dGhvcj5EZSBHb2JiaTwvQXV0aG9yPjxZZWFyPjIwMDI8L1llYXI+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</w:fldData>
        </w:fldChar>
      </w:r>
      <w:r w:rsidR="00E10109">
        <w:instrText xml:space="preserve"> ADDIN EN.CITE.DATA </w:instrText>
      </w:r>
      <w:r w:rsidR="00E10109">
        <w:fldChar w:fldCharType="end"/>
      </w:r>
      <w:r w:rsidRPr="006A38D6">
        <w:fldChar w:fldCharType="separate"/>
      </w:r>
      <w:r w:rsidR="00E10109">
        <w:rPr>
          <w:noProof/>
        </w:rPr>
        <w:t>[18]</w:t>
      </w:r>
      <w:r w:rsidRPr="006A38D6">
        <w:fldChar w:fldCharType="end"/>
      </w:r>
      <w:r w:rsidRPr="006A38D6">
        <w:t>.</w:t>
      </w:r>
    </w:p>
    <w:p w14:paraId="67D5EDE0" w14:textId="52ED0B45" w:rsidR="008414EB" w:rsidRDefault="008414EB" w:rsidP="00E903A3">
      <w:pPr>
        <w:pStyle w:val="Brdtekst"/>
        <w:spacing w:line="264" w:lineRule="exact"/>
        <w:sectPr w:rsidR="008414EB">
          <w:pgSz w:w="11910" w:h="16840"/>
          <w:pgMar w:top="880" w:right="460" w:bottom="280" w:left="300" w:header="708" w:footer="708" w:gutter="0"/>
          <w:cols w:space="708"/>
        </w:sectPr>
      </w:pPr>
    </w:p>
    <w:p w14:paraId="1513AA48" w14:textId="6AD635BF" w:rsidR="008414EB" w:rsidRDefault="008414EB" w:rsidP="008414EB">
      <w:pPr>
        <w:pStyle w:val="Overskrift1"/>
        <w:spacing w:before="66"/>
        <w:ind w:left="0"/>
      </w:pPr>
      <w:r>
        <w:lastRenderedPageBreak/>
        <w:t>Klassifikasjon av primær hemokromatose</w:t>
      </w:r>
    </w:p>
    <w:p w14:paraId="2E7841F5" w14:textId="77777777" w:rsidR="008414EB" w:rsidRDefault="008414EB" w:rsidP="008414EB">
      <w:pPr>
        <w:pStyle w:val="Brdtekst"/>
        <w:rPr>
          <w:b/>
          <w:sz w:val="20"/>
        </w:rPr>
      </w:pPr>
    </w:p>
    <w:p w14:paraId="56871783" w14:textId="77777777" w:rsidR="008414EB" w:rsidRDefault="008414EB" w:rsidP="008414EB">
      <w:pPr>
        <w:pStyle w:val="Brdtekst"/>
        <w:rPr>
          <w:b/>
          <w:sz w:val="20"/>
        </w:rPr>
      </w:pPr>
    </w:p>
    <w:p w14:paraId="179DEFAF" w14:textId="77777777" w:rsidR="008414EB" w:rsidRDefault="008414EB" w:rsidP="008414EB">
      <w:pPr>
        <w:pStyle w:val="Brdtekst"/>
        <w:spacing w:before="1"/>
        <w:rPr>
          <w:b/>
          <w:sz w:val="29"/>
        </w:rPr>
      </w:pPr>
    </w:p>
    <w:tbl>
      <w:tblPr>
        <w:tblStyle w:val="TableNormal"/>
        <w:tblW w:w="0" w:type="auto"/>
        <w:tblInd w:w="1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805"/>
        <w:gridCol w:w="465"/>
        <w:gridCol w:w="1453"/>
        <w:gridCol w:w="1809"/>
        <w:gridCol w:w="1705"/>
        <w:gridCol w:w="1277"/>
        <w:gridCol w:w="1133"/>
        <w:gridCol w:w="1246"/>
      </w:tblGrid>
      <w:tr w:rsidR="008414EB" w14:paraId="6DCD4836" w14:textId="77777777" w:rsidTr="008414EB">
        <w:trPr>
          <w:trHeight w:val="1148"/>
        </w:trPr>
        <w:tc>
          <w:tcPr>
            <w:tcW w:w="2270" w:type="dxa"/>
            <w:gridSpan w:val="2"/>
            <w:shd w:val="clear" w:color="auto" w:fill="D9D9D9"/>
          </w:tcPr>
          <w:p w14:paraId="2100C00D" w14:textId="77777777" w:rsidR="008414EB" w:rsidRDefault="008414EB" w:rsidP="008414EB">
            <w:pPr>
              <w:pStyle w:val="TableParagraph"/>
              <w:spacing w:before="6"/>
              <w:rPr>
                <w:b/>
                <w:sz w:val="19"/>
              </w:rPr>
            </w:pPr>
          </w:p>
          <w:p w14:paraId="34D48465" w14:textId="77777777" w:rsidR="008414EB" w:rsidRDefault="008414EB" w:rsidP="008414EB">
            <w:pPr>
              <w:pStyle w:val="TableParagraph"/>
              <w:spacing w:before="1"/>
              <w:ind w:left="110" w:right="937"/>
              <w:rPr>
                <w:b/>
                <w:sz w:val="20"/>
              </w:rPr>
            </w:pPr>
            <w:r>
              <w:rPr>
                <w:b/>
                <w:sz w:val="20"/>
              </w:rPr>
              <w:t>Type Frekvens</w:t>
            </w:r>
          </w:p>
        </w:tc>
        <w:tc>
          <w:tcPr>
            <w:tcW w:w="1453" w:type="dxa"/>
            <w:shd w:val="clear" w:color="auto" w:fill="D9D9D9"/>
          </w:tcPr>
          <w:p w14:paraId="57E7F014" w14:textId="77777777" w:rsidR="008414EB" w:rsidRDefault="008414EB" w:rsidP="008414EB">
            <w:pPr>
              <w:pStyle w:val="TableParagraph"/>
              <w:spacing w:before="6"/>
              <w:rPr>
                <w:b/>
                <w:sz w:val="19"/>
              </w:rPr>
            </w:pPr>
          </w:p>
          <w:p w14:paraId="77F223DA" w14:textId="77777777" w:rsidR="008414EB" w:rsidRDefault="008414EB" w:rsidP="008414EB">
            <w:pPr>
              <w:pStyle w:val="TableParagraph"/>
              <w:spacing w:before="1"/>
              <w:ind w:left="109" w:right="319"/>
              <w:jc w:val="both"/>
              <w:rPr>
                <w:b/>
                <w:sz w:val="20"/>
              </w:rPr>
            </w:pPr>
            <w:r>
              <w:rPr>
                <w:b/>
                <w:sz w:val="20"/>
              </w:rPr>
              <w:t xml:space="preserve">Affisert </w:t>
            </w:r>
            <w:r>
              <w:rPr>
                <w:b/>
                <w:spacing w:val="-7"/>
                <w:sz w:val="20"/>
              </w:rPr>
              <w:t xml:space="preserve">gen </w:t>
            </w:r>
            <w:r>
              <w:rPr>
                <w:b/>
                <w:sz w:val="20"/>
              </w:rPr>
              <w:t>Kromosom Arvegang</w:t>
            </w:r>
          </w:p>
        </w:tc>
        <w:tc>
          <w:tcPr>
            <w:tcW w:w="1809" w:type="dxa"/>
            <w:shd w:val="clear" w:color="auto" w:fill="D9D9D9"/>
          </w:tcPr>
          <w:p w14:paraId="1F565450" w14:textId="77777777" w:rsidR="008414EB" w:rsidRDefault="008414EB" w:rsidP="008414EB">
            <w:pPr>
              <w:pStyle w:val="TableParagraph"/>
              <w:spacing w:before="6"/>
              <w:rPr>
                <w:b/>
                <w:sz w:val="19"/>
              </w:rPr>
            </w:pPr>
          </w:p>
          <w:p w14:paraId="4DED4D1D" w14:textId="77777777" w:rsidR="008414EB" w:rsidRDefault="008414EB" w:rsidP="008414EB">
            <w:pPr>
              <w:pStyle w:val="TableParagraph"/>
              <w:spacing w:before="1"/>
              <w:ind w:left="108" w:right="694"/>
              <w:rPr>
                <w:b/>
                <w:sz w:val="20"/>
              </w:rPr>
            </w:pPr>
            <w:r>
              <w:rPr>
                <w:b/>
                <w:sz w:val="20"/>
              </w:rPr>
              <w:t>Molekylær mekanisme</w:t>
            </w:r>
          </w:p>
        </w:tc>
        <w:tc>
          <w:tcPr>
            <w:tcW w:w="1705" w:type="dxa"/>
            <w:shd w:val="clear" w:color="auto" w:fill="D9D9D9"/>
          </w:tcPr>
          <w:p w14:paraId="23B43963" w14:textId="77777777" w:rsidR="008414EB" w:rsidRDefault="008414EB" w:rsidP="008414EB">
            <w:pPr>
              <w:pStyle w:val="TableParagraph"/>
              <w:spacing w:before="6"/>
              <w:rPr>
                <w:b/>
                <w:sz w:val="19"/>
              </w:rPr>
            </w:pPr>
          </w:p>
          <w:p w14:paraId="540A5B5D" w14:textId="77777777" w:rsidR="008414EB" w:rsidRDefault="008414EB" w:rsidP="008414EB">
            <w:pPr>
              <w:pStyle w:val="TableParagraph"/>
              <w:spacing w:before="1"/>
              <w:ind w:left="108"/>
              <w:rPr>
                <w:b/>
                <w:sz w:val="20"/>
              </w:rPr>
            </w:pPr>
            <w:r>
              <w:rPr>
                <w:b/>
                <w:sz w:val="20"/>
              </w:rPr>
              <w:t>Jern-parametre</w:t>
            </w:r>
          </w:p>
        </w:tc>
        <w:tc>
          <w:tcPr>
            <w:tcW w:w="1277" w:type="dxa"/>
            <w:shd w:val="clear" w:color="auto" w:fill="D9D9D9"/>
          </w:tcPr>
          <w:p w14:paraId="2C5FD4CE" w14:textId="77777777" w:rsidR="008414EB" w:rsidRDefault="008414EB" w:rsidP="008414EB">
            <w:pPr>
              <w:pStyle w:val="TableParagraph"/>
              <w:spacing w:before="6"/>
              <w:rPr>
                <w:b/>
                <w:sz w:val="19"/>
              </w:rPr>
            </w:pPr>
          </w:p>
          <w:p w14:paraId="7373AA64" w14:textId="77777777" w:rsidR="008414EB" w:rsidRDefault="008414EB" w:rsidP="008414EB">
            <w:pPr>
              <w:pStyle w:val="TableParagraph"/>
              <w:spacing w:before="1"/>
              <w:ind w:left="107"/>
              <w:rPr>
                <w:b/>
                <w:sz w:val="20"/>
              </w:rPr>
            </w:pPr>
            <w:r>
              <w:rPr>
                <w:b/>
                <w:sz w:val="20"/>
              </w:rPr>
              <w:t>Debut Alvorlighet</w:t>
            </w:r>
          </w:p>
        </w:tc>
        <w:tc>
          <w:tcPr>
            <w:tcW w:w="1133" w:type="dxa"/>
            <w:shd w:val="clear" w:color="auto" w:fill="D9D9D9"/>
          </w:tcPr>
          <w:p w14:paraId="375CAA13" w14:textId="77777777" w:rsidR="008414EB" w:rsidRDefault="008414EB" w:rsidP="008414EB">
            <w:pPr>
              <w:pStyle w:val="TableParagraph"/>
              <w:spacing w:before="6"/>
              <w:rPr>
                <w:b/>
                <w:sz w:val="19"/>
              </w:rPr>
            </w:pPr>
          </w:p>
          <w:p w14:paraId="78F57C88" w14:textId="77777777" w:rsidR="008414EB" w:rsidRDefault="008414EB" w:rsidP="008414EB">
            <w:pPr>
              <w:pStyle w:val="TableParagraph"/>
              <w:spacing w:before="1"/>
              <w:ind w:left="106" w:right="120"/>
              <w:rPr>
                <w:b/>
                <w:sz w:val="20"/>
              </w:rPr>
            </w:pPr>
            <w:r>
              <w:rPr>
                <w:b/>
                <w:sz w:val="20"/>
              </w:rPr>
              <w:t>Respons på venesectio</w:t>
            </w:r>
          </w:p>
        </w:tc>
        <w:tc>
          <w:tcPr>
            <w:tcW w:w="1246" w:type="dxa"/>
            <w:shd w:val="clear" w:color="auto" w:fill="D9D9D9"/>
          </w:tcPr>
          <w:p w14:paraId="7CB7613E" w14:textId="77777777" w:rsidR="008414EB" w:rsidRDefault="008414EB" w:rsidP="008414EB">
            <w:pPr>
              <w:pStyle w:val="TableParagraph"/>
              <w:spacing w:before="6"/>
              <w:rPr>
                <w:b/>
                <w:sz w:val="19"/>
              </w:rPr>
            </w:pPr>
          </w:p>
          <w:p w14:paraId="221A80D6" w14:textId="77777777" w:rsidR="008414EB" w:rsidRDefault="008414EB" w:rsidP="008414EB">
            <w:pPr>
              <w:pStyle w:val="TableParagraph"/>
              <w:spacing w:before="1"/>
              <w:ind w:left="106"/>
              <w:rPr>
                <w:b/>
                <w:sz w:val="20"/>
              </w:rPr>
            </w:pPr>
            <w:r>
              <w:rPr>
                <w:b/>
                <w:sz w:val="20"/>
              </w:rPr>
              <w:t>Hepcidin</w:t>
            </w:r>
          </w:p>
        </w:tc>
      </w:tr>
      <w:tr w:rsidR="008414EB" w14:paraId="08CBDC07" w14:textId="77777777" w:rsidTr="008414EB">
        <w:trPr>
          <w:trHeight w:val="920"/>
        </w:trPr>
        <w:tc>
          <w:tcPr>
            <w:tcW w:w="1805" w:type="dxa"/>
            <w:tcBorders>
              <w:bottom w:val="nil"/>
            </w:tcBorders>
            <w:shd w:val="clear" w:color="auto" w:fill="D9D9D9"/>
          </w:tcPr>
          <w:p w14:paraId="775841D7" w14:textId="77777777" w:rsidR="008414EB" w:rsidRDefault="008414EB" w:rsidP="008414EB">
            <w:pPr>
              <w:pStyle w:val="TableParagraph"/>
              <w:spacing w:before="10"/>
              <w:rPr>
                <w:b/>
                <w:sz w:val="19"/>
              </w:rPr>
            </w:pPr>
          </w:p>
          <w:p w14:paraId="0FE2C99F" w14:textId="77777777" w:rsidR="008414EB" w:rsidRDefault="008414EB" w:rsidP="008414EB">
            <w:pPr>
              <w:pStyle w:val="TableParagraph"/>
              <w:spacing w:before="1"/>
              <w:ind w:left="110"/>
              <w:rPr>
                <w:b/>
                <w:sz w:val="20"/>
              </w:rPr>
            </w:pPr>
            <w:r>
              <w:rPr>
                <w:b/>
                <w:sz w:val="20"/>
              </w:rPr>
              <w:t>HFE- klassisk Hemokromatose</w:t>
            </w:r>
          </w:p>
        </w:tc>
        <w:tc>
          <w:tcPr>
            <w:tcW w:w="465" w:type="dxa"/>
            <w:tcBorders>
              <w:bottom w:val="nil"/>
            </w:tcBorders>
          </w:tcPr>
          <w:p w14:paraId="0A5D9DA0" w14:textId="77777777" w:rsidR="008414EB" w:rsidRDefault="008414EB" w:rsidP="008414EB">
            <w:pPr>
              <w:pStyle w:val="TableParagraph"/>
              <w:spacing w:before="8"/>
              <w:rPr>
                <w:b/>
              </w:rPr>
            </w:pPr>
          </w:p>
          <w:p w14:paraId="4474B3D4" w14:textId="77777777" w:rsidR="008414EB" w:rsidRDefault="008414EB" w:rsidP="008414EB">
            <w:pPr>
              <w:pStyle w:val="TableParagraph"/>
              <w:ind w:left="109"/>
              <w:rPr>
                <w:sz w:val="23"/>
              </w:rPr>
            </w:pPr>
            <w:r>
              <w:rPr>
                <w:sz w:val="23"/>
              </w:rPr>
              <w:t>1</w:t>
            </w:r>
          </w:p>
        </w:tc>
        <w:tc>
          <w:tcPr>
            <w:tcW w:w="1453" w:type="dxa"/>
            <w:tcBorders>
              <w:bottom w:val="nil"/>
            </w:tcBorders>
          </w:tcPr>
          <w:p w14:paraId="4C23A867" w14:textId="77777777" w:rsidR="008414EB" w:rsidRDefault="008414EB" w:rsidP="008414EB">
            <w:pPr>
              <w:pStyle w:val="TableParagraph"/>
              <w:spacing w:line="242" w:lineRule="auto"/>
              <w:ind w:left="109"/>
              <w:rPr>
                <w:sz w:val="20"/>
              </w:rPr>
            </w:pPr>
            <w:r>
              <w:rPr>
                <w:sz w:val="20"/>
              </w:rPr>
              <w:t>HFE genet 6p22.2</w:t>
            </w:r>
          </w:p>
          <w:p w14:paraId="0F004FD6" w14:textId="77777777" w:rsidR="008414EB" w:rsidRDefault="008414EB" w:rsidP="008414EB">
            <w:pPr>
              <w:pStyle w:val="TableParagraph"/>
              <w:spacing w:line="225" w:lineRule="exact"/>
              <w:ind w:left="109"/>
              <w:rPr>
                <w:sz w:val="20"/>
              </w:rPr>
            </w:pPr>
            <w:r>
              <w:rPr>
                <w:sz w:val="20"/>
              </w:rPr>
              <w:t>Recessiv</w:t>
            </w:r>
          </w:p>
        </w:tc>
        <w:tc>
          <w:tcPr>
            <w:tcW w:w="1809" w:type="dxa"/>
            <w:tcBorders>
              <w:bottom w:val="nil"/>
            </w:tcBorders>
          </w:tcPr>
          <w:p w14:paraId="1A03851C" w14:textId="77777777" w:rsidR="008414EB" w:rsidRDefault="008414EB" w:rsidP="008414EB">
            <w:pPr>
              <w:pStyle w:val="TableParagraph"/>
              <w:ind w:left="108" w:right="88"/>
              <w:rPr>
                <w:sz w:val="20"/>
              </w:rPr>
            </w:pPr>
            <w:r>
              <w:rPr>
                <w:sz w:val="20"/>
              </w:rPr>
              <w:t xml:space="preserve">Regulerer hepcidin i samarbeid </w:t>
            </w:r>
            <w:r>
              <w:rPr>
                <w:spacing w:val="-3"/>
                <w:sz w:val="20"/>
              </w:rPr>
              <w:t xml:space="preserve">med </w:t>
            </w:r>
            <w:r>
              <w:rPr>
                <w:sz w:val="20"/>
              </w:rPr>
              <w:t>bl.a. TfR1, TfR2</w:t>
            </w:r>
            <w:r>
              <w:rPr>
                <w:spacing w:val="-6"/>
                <w:sz w:val="20"/>
              </w:rPr>
              <w:t xml:space="preserve"> </w:t>
            </w:r>
            <w:r>
              <w:rPr>
                <w:sz w:val="20"/>
              </w:rPr>
              <w:t>og</w:t>
            </w:r>
          </w:p>
          <w:p w14:paraId="141637C6" w14:textId="77777777" w:rsidR="008414EB" w:rsidRDefault="008414EB" w:rsidP="008414EB">
            <w:pPr>
              <w:pStyle w:val="TableParagraph"/>
              <w:spacing w:line="215" w:lineRule="exact"/>
              <w:ind w:left="108"/>
              <w:rPr>
                <w:sz w:val="20"/>
              </w:rPr>
            </w:pPr>
            <w:r>
              <w:rPr>
                <w:sz w:val="20"/>
              </w:rPr>
              <w:t>ferritin.</w:t>
            </w:r>
          </w:p>
        </w:tc>
        <w:tc>
          <w:tcPr>
            <w:tcW w:w="1705" w:type="dxa"/>
            <w:tcBorders>
              <w:bottom w:val="nil"/>
            </w:tcBorders>
          </w:tcPr>
          <w:p w14:paraId="33666E0A" w14:textId="77777777" w:rsidR="008414EB" w:rsidRDefault="008414EB" w:rsidP="008414EB">
            <w:pPr>
              <w:pStyle w:val="TableParagraph"/>
              <w:spacing w:line="242" w:lineRule="auto"/>
              <w:ind w:left="108" w:right="152"/>
              <w:rPr>
                <w:sz w:val="20"/>
              </w:rPr>
            </w:pPr>
            <w:r>
              <w:rPr>
                <w:sz w:val="20"/>
              </w:rPr>
              <w:t>Økt Tf metning og ferritin.</w:t>
            </w:r>
          </w:p>
          <w:p w14:paraId="7B983791" w14:textId="77777777" w:rsidR="008414EB" w:rsidRDefault="008414EB" w:rsidP="008414EB">
            <w:pPr>
              <w:pStyle w:val="TableParagraph"/>
              <w:spacing w:line="225" w:lineRule="exact"/>
              <w:ind w:left="108"/>
              <w:rPr>
                <w:sz w:val="20"/>
              </w:rPr>
            </w:pPr>
            <w:r>
              <w:rPr>
                <w:sz w:val="20"/>
              </w:rPr>
              <w:t>Hepatocellulær</w:t>
            </w:r>
          </w:p>
          <w:p w14:paraId="1998AFE3" w14:textId="77777777" w:rsidR="008414EB" w:rsidRDefault="008414EB" w:rsidP="008414EB">
            <w:pPr>
              <w:pStyle w:val="TableParagraph"/>
              <w:spacing w:line="215" w:lineRule="exact"/>
              <w:ind w:left="108"/>
              <w:rPr>
                <w:sz w:val="20"/>
              </w:rPr>
            </w:pPr>
            <w:r>
              <w:rPr>
                <w:sz w:val="20"/>
              </w:rPr>
              <w:t>jernopphopning</w:t>
            </w:r>
          </w:p>
        </w:tc>
        <w:tc>
          <w:tcPr>
            <w:tcW w:w="1277" w:type="dxa"/>
            <w:tcBorders>
              <w:bottom w:val="nil"/>
            </w:tcBorders>
          </w:tcPr>
          <w:p w14:paraId="11A054D6" w14:textId="77777777" w:rsidR="008414EB" w:rsidRDefault="008414EB" w:rsidP="008414EB">
            <w:pPr>
              <w:pStyle w:val="TableParagraph"/>
              <w:spacing w:line="223" w:lineRule="exact"/>
              <w:ind w:left="107"/>
              <w:rPr>
                <w:sz w:val="20"/>
              </w:rPr>
            </w:pPr>
            <w:r>
              <w:rPr>
                <w:sz w:val="20"/>
              </w:rPr>
              <w:t>&gt;30 år</w:t>
            </w:r>
          </w:p>
          <w:p w14:paraId="4EE34027" w14:textId="77777777" w:rsidR="008414EB" w:rsidRDefault="008414EB" w:rsidP="008414EB">
            <w:pPr>
              <w:pStyle w:val="TableParagraph"/>
              <w:spacing w:before="2"/>
              <w:ind w:left="107"/>
              <w:rPr>
                <w:sz w:val="20"/>
              </w:rPr>
            </w:pPr>
            <w:r>
              <w:rPr>
                <w:sz w:val="20"/>
              </w:rPr>
              <w:t>(ofte 40-50)</w:t>
            </w:r>
          </w:p>
          <w:p w14:paraId="7F20EAA9" w14:textId="77777777" w:rsidR="008414EB" w:rsidRDefault="008414EB" w:rsidP="008414EB">
            <w:pPr>
              <w:pStyle w:val="TableParagraph"/>
              <w:rPr>
                <w:b/>
                <w:sz w:val="20"/>
              </w:rPr>
            </w:pPr>
          </w:p>
          <w:p w14:paraId="2CD75513" w14:textId="77777777" w:rsidR="008414EB" w:rsidRDefault="008414EB" w:rsidP="008414EB">
            <w:pPr>
              <w:pStyle w:val="TableParagraph"/>
              <w:spacing w:line="215" w:lineRule="exact"/>
              <w:ind w:left="107"/>
              <w:rPr>
                <w:sz w:val="20"/>
              </w:rPr>
            </w:pPr>
            <w:r>
              <w:rPr>
                <w:sz w:val="20"/>
              </w:rPr>
              <w:t>Mild</w:t>
            </w:r>
          </w:p>
        </w:tc>
        <w:tc>
          <w:tcPr>
            <w:tcW w:w="1133" w:type="dxa"/>
            <w:tcBorders>
              <w:bottom w:val="nil"/>
            </w:tcBorders>
          </w:tcPr>
          <w:p w14:paraId="5BE78128" w14:textId="77777777" w:rsidR="008414EB" w:rsidRDefault="008414EB" w:rsidP="008414EB">
            <w:pPr>
              <w:pStyle w:val="TableParagraph"/>
              <w:spacing w:before="6"/>
              <w:rPr>
                <w:b/>
                <w:sz w:val="19"/>
              </w:rPr>
            </w:pPr>
          </w:p>
          <w:p w14:paraId="5B52D1C4" w14:textId="77777777" w:rsidR="008414EB" w:rsidRDefault="008414EB" w:rsidP="008414EB">
            <w:pPr>
              <w:pStyle w:val="TableParagraph"/>
              <w:spacing w:before="1"/>
              <w:ind w:left="106"/>
              <w:rPr>
                <w:sz w:val="20"/>
              </w:rPr>
            </w:pPr>
            <w:r>
              <w:rPr>
                <w:sz w:val="20"/>
              </w:rPr>
              <w:t>God</w:t>
            </w:r>
          </w:p>
        </w:tc>
        <w:tc>
          <w:tcPr>
            <w:tcW w:w="1246" w:type="dxa"/>
            <w:tcBorders>
              <w:bottom w:val="nil"/>
            </w:tcBorders>
          </w:tcPr>
          <w:p w14:paraId="13463E2C" w14:textId="77777777" w:rsidR="008414EB" w:rsidRDefault="008414EB" w:rsidP="008414EB">
            <w:pPr>
              <w:pStyle w:val="TableParagraph"/>
              <w:spacing w:line="242" w:lineRule="auto"/>
              <w:ind w:left="106" w:right="255"/>
              <w:rPr>
                <w:sz w:val="20"/>
              </w:rPr>
            </w:pPr>
            <w:r>
              <w:rPr>
                <w:sz w:val="20"/>
              </w:rPr>
              <w:t>Lav- subnormal</w:t>
            </w:r>
          </w:p>
        </w:tc>
      </w:tr>
      <w:tr w:rsidR="008414EB" w14:paraId="1FEF9A9B" w14:textId="77777777" w:rsidTr="008414EB">
        <w:trPr>
          <w:trHeight w:val="243"/>
        </w:trPr>
        <w:tc>
          <w:tcPr>
            <w:tcW w:w="1805" w:type="dxa"/>
            <w:tcBorders>
              <w:top w:val="nil"/>
            </w:tcBorders>
            <w:shd w:val="clear" w:color="auto" w:fill="D9D9D9"/>
          </w:tcPr>
          <w:p w14:paraId="0FC4BB4F" w14:textId="77777777" w:rsidR="008414EB" w:rsidRDefault="008414EB" w:rsidP="008414EB">
            <w:pPr>
              <w:pStyle w:val="TableParagraph"/>
              <w:spacing w:line="223" w:lineRule="exact"/>
              <w:ind w:left="110"/>
              <w:rPr>
                <w:b/>
                <w:sz w:val="20"/>
              </w:rPr>
            </w:pPr>
            <w:r>
              <w:rPr>
                <w:b/>
                <w:sz w:val="20"/>
              </w:rPr>
              <w:t>0,7% homozygote</w:t>
            </w:r>
          </w:p>
        </w:tc>
        <w:tc>
          <w:tcPr>
            <w:tcW w:w="465" w:type="dxa"/>
            <w:tcBorders>
              <w:top w:val="nil"/>
            </w:tcBorders>
          </w:tcPr>
          <w:p w14:paraId="0952731C" w14:textId="77777777" w:rsidR="008414EB" w:rsidRDefault="008414EB" w:rsidP="008414EB">
            <w:pPr>
              <w:pStyle w:val="TableParagraph"/>
              <w:rPr>
                <w:sz w:val="16"/>
              </w:rPr>
            </w:pPr>
          </w:p>
        </w:tc>
        <w:tc>
          <w:tcPr>
            <w:tcW w:w="1453" w:type="dxa"/>
            <w:tcBorders>
              <w:top w:val="nil"/>
            </w:tcBorders>
          </w:tcPr>
          <w:p w14:paraId="3B16AF7F" w14:textId="77777777" w:rsidR="008414EB" w:rsidRDefault="008414EB" w:rsidP="008414EB">
            <w:pPr>
              <w:pStyle w:val="TableParagraph"/>
              <w:rPr>
                <w:sz w:val="16"/>
              </w:rPr>
            </w:pPr>
          </w:p>
        </w:tc>
        <w:tc>
          <w:tcPr>
            <w:tcW w:w="1809" w:type="dxa"/>
            <w:tcBorders>
              <w:top w:val="nil"/>
            </w:tcBorders>
          </w:tcPr>
          <w:p w14:paraId="7057690F" w14:textId="77777777" w:rsidR="008414EB" w:rsidRDefault="008414EB" w:rsidP="008414EB">
            <w:pPr>
              <w:pStyle w:val="TableParagraph"/>
              <w:rPr>
                <w:sz w:val="16"/>
              </w:rPr>
            </w:pPr>
          </w:p>
        </w:tc>
        <w:tc>
          <w:tcPr>
            <w:tcW w:w="1705" w:type="dxa"/>
            <w:tcBorders>
              <w:top w:val="nil"/>
            </w:tcBorders>
          </w:tcPr>
          <w:p w14:paraId="6466610E" w14:textId="77777777" w:rsidR="008414EB" w:rsidRDefault="008414EB" w:rsidP="008414EB">
            <w:pPr>
              <w:pStyle w:val="TableParagraph"/>
              <w:rPr>
                <w:sz w:val="16"/>
              </w:rPr>
            </w:pPr>
          </w:p>
        </w:tc>
        <w:tc>
          <w:tcPr>
            <w:tcW w:w="1277" w:type="dxa"/>
            <w:tcBorders>
              <w:top w:val="nil"/>
            </w:tcBorders>
          </w:tcPr>
          <w:p w14:paraId="46A6329F" w14:textId="77777777" w:rsidR="008414EB" w:rsidRDefault="008414EB" w:rsidP="008414EB">
            <w:pPr>
              <w:pStyle w:val="TableParagraph"/>
              <w:rPr>
                <w:sz w:val="16"/>
              </w:rPr>
            </w:pPr>
          </w:p>
        </w:tc>
        <w:tc>
          <w:tcPr>
            <w:tcW w:w="1133" w:type="dxa"/>
            <w:tcBorders>
              <w:top w:val="nil"/>
            </w:tcBorders>
          </w:tcPr>
          <w:p w14:paraId="70F0E41C" w14:textId="77777777" w:rsidR="008414EB" w:rsidRDefault="008414EB" w:rsidP="008414EB">
            <w:pPr>
              <w:pStyle w:val="TableParagraph"/>
              <w:rPr>
                <w:sz w:val="16"/>
              </w:rPr>
            </w:pPr>
          </w:p>
        </w:tc>
        <w:tc>
          <w:tcPr>
            <w:tcW w:w="1246" w:type="dxa"/>
            <w:tcBorders>
              <w:top w:val="nil"/>
            </w:tcBorders>
          </w:tcPr>
          <w:p w14:paraId="646C0B05" w14:textId="77777777" w:rsidR="008414EB" w:rsidRDefault="008414EB" w:rsidP="008414EB">
            <w:pPr>
              <w:pStyle w:val="TableParagraph"/>
              <w:rPr>
                <w:sz w:val="16"/>
              </w:rPr>
            </w:pPr>
          </w:p>
        </w:tc>
      </w:tr>
      <w:tr w:rsidR="008414EB" w14:paraId="4B990365" w14:textId="77777777" w:rsidTr="008414EB">
        <w:trPr>
          <w:trHeight w:val="1148"/>
        </w:trPr>
        <w:tc>
          <w:tcPr>
            <w:tcW w:w="1805" w:type="dxa"/>
            <w:vMerge w:val="restart"/>
            <w:shd w:val="clear" w:color="auto" w:fill="D9D9D9"/>
          </w:tcPr>
          <w:p w14:paraId="460AF357" w14:textId="77777777" w:rsidR="008414EB" w:rsidRDefault="008414EB" w:rsidP="008414EB">
            <w:pPr>
              <w:pStyle w:val="TableParagraph"/>
              <w:spacing w:before="6"/>
              <w:rPr>
                <w:b/>
                <w:sz w:val="19"/>
              </w:rPr>
            </w:pPr>
          </w:p>
          <w:p w14:paraId="2D2631F0" w14:textId="77777777" w:rsidR="008414EB" w:rsidRDefault="008414EB" w:rsidP="008414EB">
            <w:pPr>
              <w:pStyle w:val="TableParagraph"/>
              <w:spacing w:before="1" w:line="242" w:lineRule="auto"/>
              <w:ind w:left="110"/>
              <w:rPr>
                <w:b/>
                <w:sz w:val="20"/>
              </w:rPr>
            </w:pPr>
            <w:r>
              <w:rPr>
                <w:b/>
                <w:sz w:val="20"/>
              </w:rPr>
              <w:t>Juvenil Hemokromatose</w:t>
            </w:r>
          </w:p>
          <w:p w14:paraId="2D569C28" w14:textId="77777777" w:rsidR="008414EB" w:rsidRDefault="008414EB" w:rsidP="008414EB">
            <w:pPr>
              <w:pStyle w:val="TableParagraph"/>
              <w:spacing w:before="9"/>
              <w:rPr>
                <w:b/>
                <w:sz w:val="19"/>
              </w:rPr>
            </w:pPr>
          </w:p>
          <w:p w14:paraId="6EB16772" w14:textId="77777777" w:rsidR="008414EB" w:rsidRDefault="008414EB" w:rsidP="008414EB">
            <w:pPr>
              <w:pStyle w:val="TableParagraph"/>
              <w:ind w:left="110"/>
              <w:rPr>
                <w:b/>
                <w:sz w:val="20"/>
              </w:rPr>
            </w:pPr>
            <w:r>
              <w:rPr>
                <w:b/>
                <w:sz w:val="20"/>
              </w:rPr>
              <w:t>Meget sjelden</w:t>
            </w:r>
          </w:p>
        </w:tc>
        <w:tc>
          <w:tcPr>
            <w:tcW w:w="465" w:type="dxa"/>
          </w:tcPr>
          <w:p w14:paraId="26DA741B" w14:textId="77777777" w:rsidR="008414EB" w:rsidRDefault="008414EB" w:rsidP="008414EB">
            <w:pPr>
              <w:pStyle w:val="TableParagraph"/>
              <w:rPr>
                <w:b/>
              </w:rPr>
            </w:pPr>
          </w:p>
          <w:p w14:paraId="25A4F4AB" w14:textId="77777777" w:rsidR="008414EB" w:rsidRDefault="008414EB" w:rsidP="008414EB">
            <w:pPr>
              <w:pStyle w:val="TableParagraph"/>
              <w:spacing w:before="9"/>
              <w:rPr>
                <w:b/>
                <w:sz w:val="17"/>
              </w:rPr>
            </w:pPr>
          </w:p>
          <w:p w14:paraId="444B1B30" w14:textId="77777777" w:rsidR="008414EB" w:rsidRDefault="008414EB" w:rsidP="008414EB">
            <w:pPr>
              <w:pStyle w:val="TableParagraph"/>
              <w:ind w:left="109"/>
              <w:rPr>
                <w:b/>
                <w:sz w:val="20"/>
              </w:rPr>
            </w:pPr>
            <w:r>
              <w:rPr>
                <w:b/>
                <w:sz w:val="20"/>
              </w:rPr>
              <w:t>2A</w:t>
            </w:r>
          </w:p>
        </w:tc>
        <w:tc>
          <w:tcPr>
            <w:tcW w:w="1453" w:type="dxa"/>
          </w:tcPr>
          <w:p w14:paraId="105EDCD4" w14:textId="77777777" w:rsidR="008414EB" w:rsidRDefault="008414EB" w:rsidP="008414EB">
            <w:pPr>
              <w:pStyle w:val="TableParagraph"/>
              <w:spacing w:line="237" w:lineRule="auto"/>
              <w:ind w:left="109" w:right="754"/>
              <w:rPr>
                <w:sz w:val="20"/>
              </w:rPr>
            </w:pPr>
            <w:r>
              <w:rPr>
                <w:sz w:val="20"/>
              </w:rPr>
              <w:t>HJV 1q21.1</w:t>
            </w:r>
          </w:p>
          <w:p w14:paraId="224A6312" w14:textId="77777777" w:rsidR="008414EB" w:rsidRDefault="008414EB" w:rsidP="008414EB">
            <w:pPr>
              <w:pStyle w:val="TableParagraph"/>
              <w:ind w:left="109"/>
              <w:rPr>
                <w:sz w:val="20"/>
              </w:rPr>
            </w:pPr>
            <w:r>
              <w:rPr>
                <w:sz w:val="20"/>
              </w:rPr>
              <w:t>Recessiv</w:t>
            </w:r>
          </w:p>
        </w:tc>
        <w:tc>
          <w:tcPr>
            <w:tcW w:w="1809" w:type="dxa"/>
          </w:tcPr>
          <w:p w14:paraId="1AC769E8" w14:textId="77777777" w:rsidR="008414EB" w:rsidRDefault="008414EB" w:rsidP="008414EB">
            <w:pPr>
              <w:pStyle w:val="TableParagraph"/>
              <w:spacing w:line="237" w:lineRule="auto"/>
              <w:ind w:left="108" w:right="391"/>
              <w:rPr>
                <w:sz w:val="20"/>
              </w:rPr>
            </w:pPr>
            <w:r>
              <w:rPr>
                <w:sz w:val="20"/>
              </w:rPr>
              <w:t>Hemojuvelin er co-reseptor for</w:t>
            </w:r>
          </w:p>
          <w:p w14:paraId="6F369DE1" w14:textId="77777777" w:rsidR="008414EB" w:rsidRDefault="008414EB" w:rsidP="008414EB">
            <w:pPr>
              <w:pStyle w:val="TableParagraph"/>
              <w:spacing w:line="237" w:lineRule="auto"/>
              <w:ind w:left="108"/>
              <w:rPr>
                <w:sz w:val="20"/>
              </w:rPr>
            </w:pPr>
            <w:r>
              <w:rPr>
                <w:sz w:val="20"/>
              </w:rPr>
              <w:t>BMP6 og aktiverer SMAD/hepcidin</w:t>
            </w:r>
          </w:p>
          <w:p w14:paraId="1D53AE36" w14:textId="77777777" w:rsidR="008414EB" w:rsidRDefault="008414EB" w:rsidP="008414EB">
            <w:pPr>
              <w:pStyle w:val="TableParagraph"/>
              <w:spacing w:before="3" w:line="215" w:lineRule="exact"/>
              <w:ind w:left="108"/>
              <w:rPr>
                <w:sz w:val="20"/>
              </w:rPr>
            </w:pPr>
            <w:r>
              <w:rPr>
                <w:sz w:val="20"/>
              </w:rPr>
              <w:t>signalveien</w:t>
            </w:r>
          </w:p>
        </w:tc>
        <w:tc>
          <w:tcPr>
            <w:tcW w:w="1705" w:type="dxa"/>
            <w:vMerge w:val="restart"/>
          </w:tcPr>
          <w:p w14:paraId="2E4F0FA1" w14:textId="77777777" w:rsidR="008414EB" w:rsidRDefault="008414EB" w:rsidP="008414EB">
            <w:pPr>
              <w:pStyle w:val="TableParagraph"/>
              <w:spacing w:line="237" w:lineRule="auto"/>
              <w:ind w:left="108" w:right="152"/>
              <w:rPr>
                <w:sz w:val="20"/>
              </w:rPr>
            </w:pPr>
            <w:r>
              <w:rPr>
                <w:sz w:val="20"/>
              </w:rPr>
              <w:t>Økt Tf metning og ferritin.</w:t>
            </w:r>
          </w:p>
          <w:p w14:paraId="2A176E4E" w14:textId="77777777" w:rsidR="008414EB" w:rsidRDefault="008414EB" w:rsidP="008414EB">
            <w:pPr>
              <w:pStyle w:val="TableParagraph"/>
              <w:spacing w:line="237" w:lineRule="auto"/>
              <w:ind w:left="108"/>
              <w:rPr>
                <w:sz w:val="20"/>
              </w:rPr>
            </w:pPr>
            <w:r>
              <w:rPr>
                <w:sz w:val="20"/>
              </w:rPr>
              <w:t>Hepatocellulær jernopphopning.</w:t>
            </w:r>
          </w:p>
        </w:tc>
        <w:tc>
          <w:tcPr>
            <w:tcW w:w="1277" w:type="dxa"/>
            <w:vMerge w:val="restart"/>
          </w:tcPr>
          <w:p w14:paraId="7D2FC867" w14:textId="77777777" w:rsidR="008414EB" w:rsidRDefault="008414EB" w:rsidP="008414EB">
            <w:pPr>
              <w:pStyle w:val="TableParagraph"/>
              <w:spacing w:before="5"/>
              <w:rPr>
                <w:b/>
                <w:sz w:val="17"/>
              </w:rPr>
            </w:pPr>
          </w:p>
          <w:p w14:paraId="2D2810E1" w14:textId="77777777" w:rsidR="008414EB" w:rsidRDefault="008414EB" w:rsidP="008414EB">
            <w:pPr>
              <w:pStyle w:val="TableParagraph"/>
              <w:ind w:left="107"/>
              <w:rPr>
                <w:sz w:val="20"/>
              </w:rPr>
            </w:pPr>
            <w:r>
              <w:rPr>
                <w:sz w:val="20"/>
              </w:rPr>
              <w:t>&lt; 20 (30) år.</w:t>
            </w:r>
          </w:p>
          <w:p w14:paraId="751C4C25" w14:textId="77777777" w:rsidR="008414EB" w:rsidRDefault="008414EB" w:rsidP="008414EB">
            <w:pPr>
              <w:pStyle w:val="TableParagraph"/>
              <w:spacing w:before="2"/>
              <w:rPr>
                <w:b/>
                <w:sz w:val="20"/>
              </w:rPr>
            </w:pPr>
          </w:p>
          <w:p w14:paraId="59A2216C" w14:textId="77777777" w:rsidR="008414EB" w:rsidRDefault="008414EB" w:rsidP="008414EB">
            <w:pPr>
              <w:pStyle w:val="TableParagraph"/>
              <w:spacing w:line="237" w:lineRule="auto"/>
              <w:ind w:left="107" w:right="37"/>
              <w:rPr>
                <w:sz w:val="20"/>
              </w:rPr>
            </w:pPr>
            <w:r>
              <w:rPr>
                <w:sz w:val="20"/>
              </w:rPr>
              <w:t>Meget alvorlig</w:t>
            </w:r>
          </w:p>
        </w:tc>
        <w:tc>
          <w:tcPr>
            <w:tcW w:w="1133" w:type="dxa"/>
            <w:vMerge w:val="restart"/>
          </w:tcPr>
          <w:p w14:paraId="79B1297F" w14:textId="77777777" w:rsidR="008414EB" w:rsidRDefault="008414EB" w:rsidP="008414EB">
            <w:pPr>
              <w:pStyle w:val="TableParagraph"/>
              <w:rPr>
                <w:b/>
              </w:rPr>
            </w:pPr>
          </w:p>
          <w:p w14:paraId="1C91E8FF" w14:textId="77777777" w:rsidR="008414EB" w:rsidRDefault="008414EB" w:rsidP="008414EB">
            <w:pPr>
              <w:pStyle w:val="TableParagraph"/>
              <w:spacing w:before="175"/>
              <w:ind w:left="106"/>
              <w:rPr>
                <w:sz w:val="20"/>
              </w:rPr>
            </w:pPr>
            <w:r>
              <w:rPr>
                <w:sz w:val="20"/>
              </w:rPr>
              <w:t>God</w:t>
            </w:r>
          </w:p>
        </w:tc>
        <w:tc>
          <w:tcPr>
            <w:tcW w:w="1246" w:type="dxa"/>
          </w:tcPr>
          <w:p w14:paraId="24A43BDB" w14:textId="77777777" w:rsidR="008414EB" w:rsidRDefault="008414EB" w:rsidP="008414EB">
            <w:pPr>
              <w:pStyle w:val="TableParagraph"/>
              <w:spacing w:line="223" w:lineRule="exact"/>
              <w:ind w:left="106"/>
              <w:rPr>
                <w:sz w:val="20"/>
              </w:rPr>
            </w:pPr>
            <w:r>
              <w:rPr>
                <w:sz w:val="20"/>
              </w:rPr>
              <w:t>Meget lav</w:t>
            </w:r>
          </w:p>
        </w:tc>
      </w:tr>
      <w:tr w:rsidR="008414EB" w14:paraId="11C17D3C" w14:textId="77777777" w:rsidTr="008414EB">
        <w:trPr>
          <w:trHeight w:val="920"/>
        </w:trPr>
        <w:tc>
          <w:tcPr>
            <w:tcW w:w="1805" w:type="dxa"/>
            <w:vMerge/>
            <w:tcBorders>
              <w:top w:val="nil"/>
            </w:tcBorders>
            <w:shd w:val="clear" w:color="auto" w:fill="D9D9D9"/>
          </w:tcPr>
          <w:p w14:paraId="4824146E" w14:textId="77777777" w:rsidR="008414EB" w:rsidRDefault="008414EB" w:rsidP="008414EB">
            <w:pPr>
              <w:rPr>
                <w:sz w:val="2"/>
                <w:szCs w:val="2"/>
              </w:rPr>
            </w:pPr>
          </w:p>
        </w:tc>
        <w:tc>
          <w:tcPr>
            <w:tcW w:w="465" w:type="dxa"/>
          </w:tcPr>
          <w:p w14:paraId="2B309887" w14:textId="77777777" w:rsidR="008414EB" w:rsidRDefault="008414EB" w:rsidP="008414EB">
            <w:pPr>
              <w:pStyle w:val="TableParagraph"/>
              <w:spacing w:before="11"/>
              <w:rPr>
                <w:b/>
                <w:sz w:val="19"/>
              </w:rPr>
            </w:pPr>
          </w:p>
          <w:p w14:paraId="02584159" w14:textId="77777777" w:rsidR="008414EB" w:rsidRDefault="008414EB" w:rsidP="008414EB">
            <w:pPr>
              <w:pStyle w:val="TableParagraph"/>
              <w:ind w:left="109"/>
              <w:rPr>
                <w:b/>
                <w:sz w:val="20"/>
              </w:rPr>
            </w:pPr>
            <w:r>
              <w:rPr>
                <w:b/>
                <w:sz w:val="20"/>
              </w:rPr>
              <w:t>2B</w:t>
            </w:r>
          </w:p>
        </w:tc>
        <w:tc>
          <w:tcPr>
            <w:tcW w:w="1453" w:type="dxa"/>
          </w:tcPr>
          <w:p w14:paraId="0ECF9FB1" w14:textId="77777777" w:rsidR="008414EB" w:rsidRDefault="008414EB" w:rsidP="008414EB">
            <w:pPr>
              <w:pStyle w:val="TableParagraph"/>
              <w:spacing w:line="242" w:lineRule="auto"/>
              <w:ind w:left="109" w:right="554"/>
              <w:rPr>
                <w:sz w:val="20"/>
              </w:rPr>
            </w:pPr>
            <w:r>
              <w:rPr>
                <w:sz w:val="20"/>
              </w:rPr>
              <w:t>HAMP 19q13.12</w:t>
            </w:r>
          </w:p>
          <w:p w14:paraId="4E2E1129" w14:textId="77777777" w:rsidR="008414EB" w:rsidRDefault="008414EB" w:rsidP="008414EB">
            <w:pPr>
              <w:pStyle w:val="TableParagraph"/>
              <w:spacing w:line="226" w:lineRule="exact"/>
              <w:ind w:left="109"/>
              <w:rPr>
                <w:sz w:val="20"/>
              </w:rPr>
            </w:pPr>
            <w:r>
              <w:rPr>
                <w:sz w:val="20"/>
              </w:rPr>
              <w:t>Recessiv</w:t>
            </w:r>
          </w:p>
        </w:tc>
        <w:tc>
          <w:tcPr>
            <w:tcW w:w="1809" w:type="dxa"/>
          </w:tcPr>
          <w:p w14:paraId="585523CA" w14:textId="77777777" w:rsidR="008414EB" w:rsidRDefault="008414EB" w:rsidP="008414EB">
            <w:pPr>
              <w:pStyle w:val="TableParagraph"/>
              <w:ind w:left="108" w:right="444"/>
              <w:rPr>
                <w:sz w:val="20"/>
              </w:rPr>
            </w:pPr>
            <w:r>
              <w:rPr>
                <w:sz w:val="20"/>
              </w:rPr>
              <w:t>Hepcidingenet. Hepcidin inaktiverer</w:t>
            </w:r>
          </w:p>
          <w:p w14:paraId="554AEAAD" w14:textId="77777777" w:rsidR="008414EB" w:rsidRDefault="008414EB" w:rsidP="008414EB">
            <w:pPr>
              <w:pStyle w:val="TableParagraph"/>
              <w:spacing w:line="215" w:lineRule="exact"/>
              <w:ind w:left="108"/>
              <w:rPr>
                <w:sz w:val="20"/>
              </w:rPr>
            </w:pPr>
            <w:r>
              <w:rPr>
                <w:sz w:val="20"/>
              </w:rPr>
              <w:t>ferroportin.</w:t>
            </w:r>
          </w:p>
        </w:tc>
        <w:tc>
          <w:tcPr>
            <w:tcW w:w="1705" w:type="dxa"/>
            <w:vMerge/>
            <w:tcBorders>
              <w:top w:val="nil"/>
            </w:tcBorders>
          </w:tcPr>
          <w:p w14:paraId="3619D713" w14:textId="77777777" w:rsidR="008414EB" w:rsidRDefault="008414EB" w:rsidP="008414EB">
            <w:pPr>
              <w:rPr>
                <w:sz w:val="2"/>
                <w:szCs w:val="2"/>
              </w:rPr>
            </w:pPr>
          </w:p>
        </w:tc>
        <w:tc>
          <w:tcPr>
            <w:tcW w:w="1277" w:type="dxa"/>
            <w:vMerge/>
            <w:tcBorders>
              <w:top w:val="nil"/>
            </w:tcBorders>
          </w:tcPr>
          <w:p w14:paraId="185CC0C8" w14:textId="77777777" w:rsidR="008414EB" w:rsidRDefault="008414EB" w:rsidP="008414EB">
            <w:pPr>
              <w:rPr>
                <w:sz w:val="2"/>
                <w:szCs w:val="2"/>
              </w:rPr>
            </w:pPr>
          </w:p>
        </w:tc>
        <w:tc>
          <w:tcPr>
            <w:tcW w:w="1133" w:type="dxa"/>
            <w:vMerge/>
            <w:tcBorders>
              <w:top w:val="nil"/>
            </w:tcBorders>
          </w:tcPr>
          <w:p w14:paraId="395C7A12" w14:textId="77777777" w:rsidR="008414EB" w:rsidRDefault="008414EB" w:rsidP="008414EB">
            <w:pPr>
              <w:rPr>
                <w:sz w:val="2"/>
                <w:szCs w:val="2"/>
              </w:rPr>
            </w:pPr>
          </w:p>
        </w:tc>
        <w:tc>
          <w:tcPr>
            <w:tcW w:w="1246" w:type="dxa"/>
          </w:tcPr>
          <w:p w14:paraId="2BC3CDF8" w14:textId="77777777" w:rsidR="008414EB" w:rsidRDefault="008414EB" w:rsidP="008414EB">
            <w:pPr>
              <w:pStyle w:val="TableParagraph"/>
              <w:spacing w:line="242" w:lineRule="auto"/>
              <w:ind w:left="106"/>
              <w:rPr>
                <w:sz w:val="20"/>
              </w:rPr>
            </w:pPr>
            <w:r>
              <w:rPr>
                <w:sz w:val="20"/>
              </w:rPr>
              <w:t>Meget lav- fraværende</w:t>
            </w:r>
          </w:p>
        </w:tc>
      </w:tr>
      <w:tr w:rsidR="008414EB" w14:paraId="5A7686EB" w14:textId="77777777" w:rsidTr="008414EB">
        <w:trPr>
          <w:trHeight w:val="1612"/>
        </w:trPr>
        <w:tc>
          <w:tcPr>
            <w:tcW w:w="1805" w:type="dxa"/>
            <w:shd w:val="clear" w:color="auto" w:fill="D9D9D9"/>
          </w:tcPr>
          <w:p w14:paraId="46EE2DFB" w14:textId="77777777" w:rsidR="008414EB" w:rsidRDefault="008414EB" w:rsidP="008414EB">
            <w:pPr>
              <w:pStyle w:val="TableParagraph"/>
              <w:spacing w:line="227" w:lineRule="exact"/>
              <w:ind w:left="110"/>
              <w:rPr>
                <w:b/>
                <w:sz w:val="20"/>
              </w:rPr>
            </w:pPr>
            <w:r>
              <w:rPr>
                <w:b/>
                <w:sz w:val="20"/>
              </w:rPr>
              <w:t>TfR2</w:t>
            </w:r>
          </w:p>
          <w:p w14:paraId="3A66BF17" w14:textId="77777777" w:rsidR="008414EB" w:rsidRDefault="008414EB" w:rsidP="008414EB">
            <w:pPr>
              <w:pStyle w:val="TableParagraph"/>
              <w:spacing w:before="2"/>
              <w:ind w:left="110"/>
              <w:rPr>
                <w:b/>
                <w:sz w:val="20"/>
              </w:rPr>
            </w:pPr>
            <w:r>
              <w:rPr>
                <w:b/>
                <w:sz w:val="20"/>
              </w:rPr>
              <w:t>Transferrin reseptor 2 sykdom</w:t>
            </w:r>
          </w:p>
          <w:p w14:paraId="12BDA515" w14:textId="77777777" w:rsidR="008414EB" w:rsidRDefault="008414EB" w:rsidP="008414EB">
            <w:pPr>
              <w:pStyle w:val="TableParagraph"/>
              <w:spacing w:before="9"/>
              <w:rPr>
                <w:b/>
                <w:sz w:val="19"/>
              </w:rPr>
            </w:pPr>
          </w:p>
          <w:p w14:paraId="1072D44C" w14:textId="77777777" w:rsidR="008414EB" w:rsidRDefault="008414EB" w:rsidP="008414EB">
            <w:pPr>
              <w:pStyle w:val="TableParagraph"/>
              <w:spacing w:before="1"/>
              <w:ind w:left="110"/>
              <w:rPr>
                <w:b/>
                <w:sz w:val="20"/>
              </w:rPr>
            </w:pPr>
            <w:r>
              <w:rPr>
                <w:b/>
                <w:sz w:val="20"/>
              </w:rPr>
              <w:t>Meget sjelden</w:t>
            </w:r>
          </w:p>
        </w:tc>
        <w:tc>
          <w:tcPr>
            <w:tcW w:w="465" w:type="dxa"/>
          </w:tcPr>
          <w:p w14:paraId="20472DE5" w14:textId="77777777" w:rsidR="008414EB" w:rsidRDefault="008414EB" w:rsidP="008414EB">
            <w:pPr>
              <w:pStyle w:val="TableParagraph"/>
              <w:rPr>
                <w:b/>
              </w:rPr>
            </w:pPr>
          </w:p>
          <w:p w14:paraId="65B86C34" w14:textId="77777777" w:rsidR="008414EB" w:rsidRDefault="008414EB" w:rsidP="008414EB">
            <w:pPr>
              <w:pStyle w:val="TableParagraph"/>
              <w:spacing w:before="8"/>
              <w:rPr>
                <w:b/>
                <w:sz w:val="17"/>
              </w:rPr>
            </w:pPr>
          </w:p>
          <w:p w14:paraId="6F1BE1B3" w14:textId="77777777" w:rsidR="008414EB" w:rsidRDefault="008414EB" w:rsidP="008414EB">
            <w:pPr>
              <w:pStyle w:val="TableParagraph"/>
              <w:spacing w:before="1"/>
              <w:ind w:left="109"/>
              <w:rPr>
                <w:b/>
                <w:sz w:val="20"/>
              </w:rPr>
            </w:pPr>
            <w:r>
              <w:rPr>
                <w:b/>
                <w:sz w:val="20"/>
              </w:rPr>
              <w:t>3</w:t>
            </w:r>
          </w:p>
        </w:tc>
        <w:tc>
          <w:tcPr>
            <w:tcW w:w="1453" w:type="dxa"/>
          </w:tcPr>
          <w:p w14:paraId="1BAE95ED" w14:textId="77777777" w:rsidR="008414EB" w:rsidRDefault="008414EB" w:rsidP="008414EB">
            <w:pPr>
              <w:pStyle w:val="TableParagraph"/>
              <w:spacing w:line="242" w:lineRule="auto"/>
              <w:ind w:left="109"/>
              <w:rPr>
                <w:sz w:val="20"/>
              </w:rPr>
            </w:pPr>
            <w:r>
              <w:rPr>
                <w:sz w:val="20"/>
              </w:rPr>
              <w:t>TfR2 genet 7q22.1</w:t>
            </w:r>
          </w:p>
          <w:p w14:paraId="13BA6F5B" w14:textId="77777777" w:rsidR="008414EB" w:rsidRDefault="008414EB" w:rsidP="008414EB">
            <w:pPr>
              <w:pStyle w:val="TableParagraph"/>
              <w:spacing w:line="225" w:lineRule="exact"/>
              <w:ind w:left="109"/>
              <w:rPr>
                <w:sz w:val="20"/>
              </w:rPr>
            </w:pPr>
            <w:r>
              <w:rPr>
                <w:sz w:val="20"/>
              </w:rPr>
              <w:t>Recessiv</w:t>
            </w:r>
          </w:p>
        </w:tc>
        <w:tc>
          <w:tcPr>
            <w:tcW w:w="1809" w:type="dxa"/>
          </w:tcPr>
          <w:p w14:paraId="724EA9C2" w14:textId="77777777" w:rsidR="008414EB" w:rsidRDefault="008414EB" w:rsidP="008414EB">
            <w:pPr>
              <w:pStyle w:val="TableParagraph"/>
              <w:ind w:left="108" w:right="278"/>
              <w:rPr>
                <w:sz w:val="20"/>
              </w:rPr>
            </w:pPr>
            <w:r>
              <w:rPr>
                <w:sz w:val="20"/>
              </w:rPr>
              <w:t>Jernsensor i kompleks med HFE og ferritin. Mutasjonen reduserer negativ</w:t>
            </w:r>
          </w:p>
          <w:p w14:paraId="4ED35E0E" w14:textId="77777777" w:rsidR="008414EB" w:rsidRDefault="008414EB" w:rsidP="008414EB">
            <w:pPr>
              <w:pStyle w:val="TableParagraph"/>
              <w:spacing w:line="228" w:lineRule="exact"/>
              <w:ind w:left="108" w:right="266"/>
              <w:rPr>
                <w:sz w:val="20"/>
              </w:rPr>
            </w:pPr>
            <w:r>
              <w:rPr>
                <w:sz w:val="20"/>
              </w:rPr>
              <w:t>tilbakekobling på hepcidin.</w:t>
            </w:r>
          </w:p>
        </w:tc>
        <w:tc>
          <w:tcPr>
            <w:tcW w:w="1705" w:type="dxa"/>
          </w:tcPr>
          <w:p w14:paraId="1DCC0C31" w14:textId="77777777" w:rsidR="008414EB" w:rsidRDefault="008414EB" w:rsidP="008414EB">
            <w:pPr>
              <w:pStyle w:val="TableParagraph"/>
              <w:spacing w:line="242" w:lineRule="auto"/>
              <w:ind w:left="108" w:right="152"/>
              <w:rPr>
                <w:sz w:val="20"/>
              </w:rPr>
            </w:pPr>
            <w:r>
              <w:rPr>
                <w:sz w:val="20"/>
              </w:rPr>
              <w:t>Økt Tf metning og ferritin.</w:t>
            </w:r>
          </w:p>
          <w:p w14:paraId="37FC63C1" w14:textId="77777777" w:rsidR="008414EB" w:rsidRDefault="008414EB" w:rsidP="008414EB">
            <w:pPr>
              <w:pStyle w:val="TableParagraph"/>
              <w:spacing w:line="242" w:lineRule="auto"/>
              <w:ind w:left="108"/>
              <w:rPr>
                <w:sz w:val="20"/>
              </w:rPr>
            </w:pPr>
            <w:r>
              <w:rPr>
                <w:sz w:val="20"/>
              </w:rPr>
              <w:t>Hepatocellulær jernopphopning</w:t>
            </w:r>
          </w:p>
        </w:tc>
        <w:tc>
          <w:tcPr>
            <w:tcW w:w="1277" w:type="dxa"/>
          </w:tcPr>
          <w:p w14:paraId="688BC68A" w14:textId="77777777" w:rsidR="008414EB" w:rsidRDefault="008414EB" w:rsidP="008414EB">
            <w:pPr>
              <w:pStyle w:val="TableParagraph"/>
              <w:spacing w:line="480" w:lineRule="auto"/>
              <w:ind w:left="107"/>
              <w:rPr>
                <w:sz w:val="20"/>
              </w:rPr>
            </w:pPr>
            <w:r>
              <w:rPr>
                <w:sz w:val="20"/>
              </w:rPr>
              <w:t>&lt;30år Intermediær</w:t>
            </w:r>
          </w:p>
        </w:tc>
        <w:tc>
          <w:tcPr>
            <w:tcW w:w="1133" w:type="dxa"/>
          </w:tcPr>
          <w:p w14:paraId="554C9DC2" w14:textId="77777777" w:rsidR="008414EB" w:rsidRDefault="008414EB" w:rsidP="008414EB">
            <w:pPr>
              <w:pStyle w:val="TableParagraph"/>
              <w:spacing w:before="6"/>
              <w:rPr>
                <w:b/>
                <w:sz w:val="19"/>
              </w:rPr>
            </w:pPr>
          </w:p>
          <w:p w14:paraId="774CFE74" w14:textId="77777777" w:rsidR="008414EB" w:rsidRDefault="008414EB" w:rsidP="008414EB">
            <w:pPr>
              <w:pStyle w:val="TableParagraph"/>
              <w:ind w:left="106"/>
              <w:rPr>
                <w:sz w:val="20"/>
              </w:rPr>
            </w:pPr>
            <w:r>
              <w:rPr>
                <w:sz w:val="20"/>
              </w:rPr>
              <w:t>God</w:t>
            </w:r>
          </w:p>
        </w:tc>
        <w:tc>
          <w:tcPr>
            <w:tcW w:w="1246" w:type="dxa"/>
          </w:tcPr>
          <w:p w14:paraId="5FCAA651" w14:textId="77777777" w:rsidR="008414EB" w:rsidRDefault="008414EB" w:rsidP="008414EB">
            <w:pPr>
              <w:pStyle w:val="TableParagraph"/>
              <w:spacing w:before="6"/>
              <w:rPr>
                <w:b/>
                <w:sz w:val="19"/>
              </w:rPr>
            </w:pPr>
          </w:p>
          <w:p w14:paraId="7C5B6D21" w14:textId="77777777" w:rsidR="008414EB" w:rsidRDefault="008414EB" w:rsidP="008414EB">
            <w:pPr>
              <w:pStyle w:val="TableParagraph"/>
              <w:ind w:left="106"/>
              <w:rPr>
                <w:sz w:val="20"/>
              </w:rPr>
            </w:pPr>
            <w:r>
              <w:rPr>
                <w:sz w:val="20"/>
              </w:rPr>
              <w:t>Lav</w:t>
            </w:r>
          </w:p>
        </w:tc>
      </w:tr>
      <w:tr w:rsidR="008414EB" w14:paraId="22CD8290" w14:textId="77777777" w:rsidTr="008414EB">
        <w:trPr>
          <w:trHeight w:val="1380"/>
        </w:trPr>
        <w:tc>
          <w:tcPr>
            <w:tcW w:w="1805" w:type="dxa"/>
            <w:tcBorders>
              <w:bottom w:val="nil"/>
            </w:tcBorders>
            <w:shd w:val="clear" w:color="auto" w:fill="D9D9D9"/>
          </w:tcPr>
          <w:p w14:paraId="1022CFFF" w14:textId="77777777" w:rsidR="008414EB" w:rsidRDefault="008414EB" w:rsidP="008414EB">
            <w:pPr>
              <w:pStyle w:val="TableParagraph"/>
              <w:rPr>
                <w:b/>
              </w:rPr>
            </w:pPr>
          </w:p>
          <w:p w14:paraId="22922F52" w14:textId="77777777" w:rsidR="008414EB" w:rsidRDefault="008414EB" w:rsidP="008414EB">
            <w:pPr>
              <w:pStyle w:val="TableParagraph"/>
              <w:rPr>
                <w:b/>
              </w:rPr>
            </w:pPr>
          </w:p>
          <w:p w14:paraId="5D2E33C8" w14:textId="77777777" w:rsidR="008414EB" w:rsidRDefault="008414EB" w:rsidP="008414EB">
            <w:pPr>
              <w:pStyle w:val="TableParagraph"/>
              <w:rPr>
                <w:b/>
              </w:rPr>
            </w:pPr>
          </w:p>
          <w:p w14:paraId="50855513" w14:textId="77777777" w:rsidR="008414EB" w:rsidRDefault="008414EB" w:rsidP="008414EB">
            <w:pPr>
              <w:pStyle w:val="TableParagraph"/>
              <w:spacing w:before="162" w:line="228" w:lineRule="exact"/>
              <w:ind w:left="110"/>
              <w:rPr>
                <w:b/>
                <w:sz w:val="20"/>
              </w:rPr>
            </w:pPr>
            <w:r>
              <w:rPr>
                <w:b/>
                <w:sz w:val="20"/>
              </w:rPr>
              <w:t>Ferroportin Sykdom</w:t>
            </w:r>
          </w:p>
        </w:tc>
        <w:tc>
          <w:tcPr>
            <w:tcW w:w="465" w:type="dxa"/>
          </w:tcPr>
          <w:p w14:paraId="261D9671" w14:textId="77777777" w:rsidR="008414EB" w:rsidRDefault="008414EB" w:rsidP="008414EB">
            <w:pPr>
              <w:pStyle w:val="TableParagraph"/>
              <w:rPr>
                <w:b/>
              </w:rPr>
            </w:pPr>
          </w:p>
          <w:p w14:paraId="58212D0A" w14:textId="77777777" w:rsidR="008414EB" w:rsidRDefault="008414EB" w:rsidP="008414EB">
            <w:pPr>
              <w:pStyle w:val="TableParagraph"/>
              <w:spacing w:before="8"/>
              <w:rPr>
                <w:b/>
                <w:sz w:val="17"/>
              </w:rPr>
            </w:pPr>
          </w:p>
          <w:p w14:paraId="0BC9B71F" w14:textId="77777777" w:rsidR="008414EB" w:rsidRDefault="008414EB" w:rsidP="008414EB">
            <w:pPr>
              <w:pStyle w:val="TableParagraph"/>
              <w:spacing w:before="1"/>
              <w:ind w:left="109"/>
              <w:rPr>
                <w:b/>
                <w:sz w:val="20"/>
              </w:rPr>
            </w:pPr>
            <w:r>
              <w:rPr>
                <w:b/>
                <w:sz w:val="20"/>
              </w:rPr>
              <w:t>4A</w:t>
            </w:r>
          </w:p>
        </w:tc>
        <w:tc>
          <w:tcPr>
            <w:tcW w:w="1453" w:type="dxa"/>
          </w:tcPr>
          <w:p w14:paraId="5482D59C" w14:textId="77777777" w:rsidR="008414EB" w:rsidRDefault="008414EB" w:rsidP="008414EB">
            <w:pPr>
              <w:pStyle w:val="TableParagraph"/>
              <w:spacing w:line="237" w:lineRule="auto"/>
              <w:ind w:left="109"/>
              <w:rPr>
                <w:sz w:val="20"/>
              </w:rPr>
            </w:pPr>
            <w:r>
              <w:rPr>
                <w:sz w:val="20"/>
              </w:rPr>
              <w:t>SLC40A1 2q32.2</w:t>
            </w:r>
          </w:p>
          <w:p w14:paraId="3A49A819" w14:textId="77777777" w:rsidR="008414EB" w:rsidRDefault="008414EB" w:rsidP="008414EB">
            <w:pPr>
              <w:pStyle w:val="TableParagraph"/>
              <w:ind w:left="109" w:right="526"/>
              <w:jc w:val="both"/>
              <w:rPr>
                <w:sz w:val="20"/>
              </w:rPr>
            </w:pPr>
            <w:r>
              <w:rPr>
                <w:spacing w:val="-1"/>
                <w:sz w:val="20"/>
              </w:rPr>
              <w:t xml:space="preserve">Dominant </w:t>
            </w:r>
            <w:r>
              <w:rPr>
                <w:sz w:val="20"/>
              </w:rPr>
              <w:t>(Klassisk fenotype)</w:t>
            </w:r>
          </w:p>
        </w:tc>
        <w:tc>
          <w:tcPr>
            <w:tcW w:w="1809" w:type="dxa"/>
          </w:tcPr>
          <w:p w14:paraId="36C2AC89" w14:textId="77777777" w:rsidR="008414EB" w:rsidRDefault="008414EB" w:rsidP="008414EB">
            <w:pPr>
              <w:pStyle w:val="TableParagraph"/>
              <w:spacing w:line="237" w:lineRule="auto"/>
              <w:ind w:left="108" w:right="266"/>
              <w:rPr>
                <w:sz w:val="20"/>
              </w:rPr>
            </w:pPr>
            <w:r>
              <w:rPr>
                <w:sz w:val="20"/>
              </w:rPr>
              <w:t>Ferroportingenet. Jerneksportør.</w:t>
            </w:r>
          </w:p>
          <w:p w14:paraId="6561DB5C" w14:textId="77777777" w:rsidR="008414EB" w:rsidRDefault="008414EB" w:rsidP="008414EB">
            <w:pPr>
              <w:pStyle w:val="TableParagraph"/>
              <w:ind w:left="108"/>
              <w:rPr>
                <w:sz w:val="20"/>
              </w:rPr>
            </w:pPr>
            <w:r>
              <w:rPr>
                <w:sz w:val="20"/>
              </w:rPr>
              <w:t>Mutasjonen gir nedsatt funksjon.</w:t>
            </w:r>
          </w:p>
        </w:tc>
        <w:tc>
          <w:tcPr>
            <w:tcW w:w="1705" w:type="dxa"/>
          </w:tcPr>
          <w:p w14:paraId="76293F38" w14:textId="77777777" w:rsidR="008414EB" w:rsidRDefault="008414EB" w:rsidP="008414EB">
            <w:pPr>
              <w:pStyle w:val="TableParagraph"/>
              <w:spacing w:line="237" w:lineRule="auto"/>
              <w:ind w:left="108" w:right="152"/>
              <w:rPr>
                <w:sz w:val="20"/>
              </w:rPr>
            </w:pPr>
            <w:r>
              <w:rPr>
                <w:sz w:val="20"/>
              </w:rPr>
              <w:t>Lav Tf metning, økt ferritin.</w:t>
            </w:r>
          </w:p>
          <w:p w14:paraId="276B4FA4" w14:textId="77777777" w:rsidR="008414EB" w:rsidRDefault="008414EB" w:rsidP="008414EB">
            <w:pPr>
              <w:pStyle w:val="TableParagraph"/>
              <w:ind w:left="108" w:right="152"/>
              <w:rPr>
                <w:sz w:val="20"/>
              </w:rPr>
            </w:pPr>
            <w:r>
              <w:rPr>
                <w:sz w:val="20"/>
              </w:rPr>
              <w:t>Reticulo- endotelial jernopphopning,</w:t>
            </w:r>
          </w:p>
          <w:p w14:paraId="5ADB09A3" w14:textId="77777777" w:rsidR="008414EB" w:rsidRDefault="008414EB" w:rsidP="008414EB">
            <w:pPr>
              <w:pStyle w:val="TableParagraph"/>
              <w:spacing w:line="217" w:lineRule="exact"/>
              <w:ind w:left="108"/>
              <w:rPr>
                <w:sz w:val="20"/>
              </w:rPr>
            </w:pPr>
            <w:r>
              <w:rPr>
                <w:sz w:val="20"/>
              </w:rPr>
              <w:t>lite jern i lever.</w:t>
            </w:r>
          </w:p>
        </w:tc>
        <w:tc>
          <w:tcPr>
            <w:tcW w:w="1277" w:type="dxa"/>
          </w:tcPr>
          <w:p w14:paraId="200DA1DC" w14:textId="77777777" w:rsidR="008414EB" w:rsidRDefault="008414EB" w:rsidP="008414EB">
            <w:pPr>
              <w:pStyle w:val="TableParagraph"/>
              <w:spacing w:line="223" w:lineRule="exact"/>
              <w:ind w:left="107"/>
              <w:rPr>
                <w:sz w:val="20"/>
              </w:rPr>
            </w:pPr>
            <w:r>
              <w:rPr>
                <w:sz w:val="20"/>
              </w:rPr>
              <w:t>40-50 år</w:t>
            </w:r>
          </w:p>
          <w:p w14:paraId="46074120" w14:textId="77777777" w:rsidR="008414EB" w:rsidRDefault="008414EB" w:rsidP="008414EB">
            <w:pPr>
              <w:pStyle w:val="TableParagraph"/>
              <w:rPr>
                <w:b/>
                <w:sz w:val="20"/>
              </w:rPr>
            </w:pPr>
          </w:p>
          <w:p w14:paraId="1F5A380D" w14:textId="77777777" w:rsidR="008414EB" w:rsidRDefault="008414EB" w:rsidP="008414EB">
            <w:pPr>
              <w:pStyle w:val="TableParagraph"/>
              <w:ind w:left="107"/>
              <w:rPr>
                <w:sz w:val="20"/>
              </w:rPr>
            </w:pPr>
            <w:r>
              <w:rPr>
                <w:sz w:val="20"/>
              </w:rPr>
              <w:t>Mild</w:t>
            </w:r>
          </w:p>
        </w:tc>
        <w:tc>
          <w:tcPr>
            <w:tcW w:w="1133" w:type="dxa"/>
          </w:tcPr>
          <w:p w14:paraId="632512E0" w14:textId="77777777" w:rsidR="008414EB" w:rsidRDefault="008414EB" w:rsidP="008414EB">
            <w:pPr>
              <w:pStyle w:val="TableParagraph"/>
              <w:ind w:left="106" w:right="87"/>
              <w:rPr>
                <w:sz w:val="20"/>
              </w:rPr>
            </w:pPr>
            <w:r>
              <w:rPr>
                <w:sz w:val="20"/>
              </w:rPr>
              <w:t>Tendens til anemi pga redusert jerneksport</w:t>
            </w:r>
          </w:p>
        </w:tc>
        <w:tc>
          <w:tcPr>
            <w:tcW w:w="1246" w:type="dxa"/>
          </w:tcPr>
          <w:p w14:paraId="20521882" w14:textId="77777777" w:rsidR="008414EB" w:rsidRDefault="008414EB" w:rsidP="008414EB">
            <w:pPr>
              <w:pStyle w:val="TableParagraph"/>
              <w:spacing w:before="2"/>
              <w:rPr>
                <w:b/>
                <w:sz w:val="19"/>
              </w:rPr>
            </w:pPr>
          </w:p>
          <w:p w14:paraId="0882F3BE" w14:textId="77777777" w:rsidR="008414EB" w:rsidRDefault="008414EB" w:rsidP="008414EB">
            <w:pPr>
              <w:pStyle w:val="TableParagraph"/>
              <w:ind w:left="106"/>
              <w:rPr>
                <w:sz w:val="20"/>
              </w:rPr>
            </w:pPr>
            <w:r>
              <w:rPr>
                <w:sz w:val="20"/>
              </w:rPr>
              <w:t>Lav -normal</w:t>
            </w:r>
          </w:p>
        </w:tc>
      </w:tr>
      <w:tr w:rsidR="008414EB" w14:paraId="72A81D0C" w14:textId="77777777" w:rsidTr="008414EB">
        <w:trPr>
          <w:trHeight w:val="1379"/>
        </w:trPr>
        <w:tc>
          <w:tcPr>
            <w:tcW w:w="1805" w:type="dxa"/>
            <w:tcBorders>
              <w:top w:val="nil"/>
            </w:tcBorders>
            <w:shd w:val="clear" w:color="auto" w:fill="D9D9D9"/>
          </w:tcPr>
          <w:p w14:paraId="41168D2D" w14:textId="77777777" w:rsidR="008414EB" w:rsidRDefault="008414EB" w:rsidP="008414EB">
            <w:pPr>
              <w:pStyle w:val="TableParagraph"/>
              <w:spacing w:before="9"/>
              <w:rPr>
                <w:b/>
                <w:sz w:val="17"/>
              </w:rPr>
            </w:pPr>
          </w:p>
          <w:p w14:paraId="1932E066" w14:textId="4CBBB612" w:rsidR="008414EB" w:rsidRDefault="007D2014" w:rsidP="008414EB">
            <w:pPr>
              <w:pStyle w:val="TableParagraph"/>
              <w:spacing w:line="242" w:lineRule="auto"/>
              <w:ind w:left="110"/>
              <w:rPr>
                <w:b/>
                <w:sz w:val="20"/>
              </w:rPr>
            </w:pPr>
            <w:r>
              <w:rPr>
                <w:b/>
                <w:sz w:val="20"/>
              </w:rPr>
              <w:t>Sjelden</w:t>
            </w:r>
          </w:p>
        </w:tc>
        <w:tc>
          <w:tcPr>
            <w:tcW w:w="465" w:type="dxa"/>
          </w:tcPr>
          <w:p w14:paraId="4FD775DB" w14:textId="77777777" w:rsidR="008414EB" w:rsidRDefault="008414EB" w:rsidP="008414EB">
            <w:pPr>
              <w:pStyle w:val="TableParagraph"/>
              <w:spacing w:before="6"/>
              <w:rPr>
                <w:b/>
                <w:sz w:val="19"/>
              </w:rPr>
            </w:pPr>
          </w:p>
          <w:p w14:paraId="17D1335E" w14:textId="77777777" w:rsidR="008414EB" w:rsidRDefault="008414EB" w:rsidP="008414EB">
            <w:pPr>
              <w:pStyle w:val="TableParagraph"/>
              <w:spacing w:before="1"/>
              <w:ind w:left="109"/>
              <w:rPr>
                <w:b/>
                <w:sz w:val="20"/>
              </w:rPr>
            </w:pPr>
            <w:r>
              <w:rPr>
                <w:b/>
                <w:sz w:val="20"/>
              </w:rPr>
              <w:t>4B</w:t>
            </w:r>
          </w:p>
        </w:tc>
        <w:tc>
          <w:tcPr>
            <w:tcW w:w="1453" w:type="dxa"/>
          </w:tcPr>
          <w:p w14:paraId="4FAC6AB3" w14:textId="77777777" w:rsidR="008414EB" w:rsidRDefault="008414EB" w:rsidP="008414EB">
            <w:pPr>
              <w:pStyle w:val="TableParagraph"/>
              <w:spacing w:line="237" w:lineRule="auto"/>
              <w:ind w:left="109"/>
              <w:rPr>
                <w:sz w:val="20"/>
              </w:rPr>
            </w:pPr>
            <w:r>
              <w:rPr>
                <w:sz w:val="20"/>
              </w:rPr>
              <w:t>SLC40A1 2q32.2</w:t>
            </w:r>
          </w:p>
          <w:p w14:paraId="24862ECB" w14:textId="77777777" w:rsidR="008414EB" w:rsidRDefault="008414EB" w:rsidP="008414EB">
            <w:pPr>
              <w:pStyle w:val="TableParagraph"/>
              <w:ind w:left="109" w:right="113"/>
              <w:rPr>
                <w:sz w:val="20"/>
              </w:rPr>
            </w:pPr>
            <w:r>
              <w:rPr>
                <w:sz w:val="20"/>
              </w:rPr>
              <w:t>Dominant (Ikke- klassisk fenotype)</w:t>
            </w:r>
          </w:p>
        </w:tc>
        <w:tc>
          <w:tcPr>
            <w:tcW w:w="1809" w:type="dxa"/>
          </w:tcPr>
          <w:p w14:paraId="4ABDEC73" w14:textId="77777777" w:rsidR="008414EB" w:rsidRDefault="008414EB" w:rsidP="008414EB">
            <w:pPr>
              <w:pStyle w:val="TableParagraph"/>
              <w:spacing w:line="237" w:lineRule="auto"/>
              <w:ind w:left="108" w:right="266"/>
              <w:rPr>
                <w:sz w:val="20"/>
              </w:rPr>
            </w:pPr>
            <w:r>
              <w:rPr>
                <w:sz w:val="20"/>
              </w:rPr>
              <w:t>Ferroportingenet. Jerneksportør.</w:t>
            </w:r>
          </w:p>
          <w:p w14:paraId="7324D549" w14:textId="77777777" w:rsidR="008414EB" w:rsidRDefault="008414EB" w:rsidP="008414EB">
            <w:pPr>
              <w:pStyle w:val="TableParagraph"/>
              <w:ind w:left="108" w:right="228"/>
              <w:rPr>
                <w:sz w:val="20"/>
              </w:rPr>
            </w:pPr>
            <w:r>
              <w:rPr>
                <w:sz w:val="20"/>
              </w:rPr>
              <w:t>Mutasjonen gir økt funksjon og hepcidinresistens.</w:t>
            </w:r>
          </w:p>
        </w:tc>
        <w:tc>
          <w:tcPr>
            <w:tcW w:w="1705" w:type="dxa"/>
          </w:tcPr>
          <w:p w14:paraId="671745BB" w14:textId="77777777" w:rsidR="008414EB" w:rsidRDefault="008414EB" w:rsidP="008414EB">
            <w:pPr>
              <w:pStyle w:val="TableParagraph"/>
              <w:ind w:left="108" w:right="260"/>
              <w:jc w:val="both"/>
              <w:rPr>
                <w:sz w:val="20"/>
              </w:rPr>
            </w:pPr>
            <w:r>
              <w:rPr>
                <w:sz w:val="20"/>
              </w:rPr>
              <w:t>Økt Tf metning og høy ferritin. Hepatocellulær jernopphopning.</w:t>
            </w:r>
          </w:p>
        </w:tc>
        <w:tc>
          <w:tcPr>
            <w:tcW w:w="1277" w:type="dxa"/>
          </w:tcPr>
          <w:p w14:paraId="02DB0CA6" w14:textId="77777777" w:rsidR="008414EB" w:rsidRDefault="008414EB" w:rsidP="008414EB">
            <w:pPr>
              <w:pStyle w:val="TableParagraph"/>
              <w:spacing w:line="223" w:lineRule="exact"/>
              <w:ind w:left="107"/>
              <w:rPr>
                <w:sz w:val="20"/>
              </w:rPr>
            </w:pPr>
            <w:r>
              <w:rPr>
                <w:sz w:val="20"/>
              </w:rPr>
              <w:t>40-50 år</w:t>
            </w:r>
          </w:p>
          <w:p w14:paraId="2880FD7E" w14:textId="77777777" w:rsidR="008414EB" w:rsidRDefault="008414EB" w:rsidP="008414EB">
            <w:pPr>
              <w:pStyle w:val="TableParagraph"/>
              <w:rPr>
                <w:b/>
                <w:sz w:val="20"/>
              </w:rPr>
            </w:pPr>
          </w:p>
          <w:p w14:paraId="7789A5A9" w14:textId="77777777" w:rsidR="008414EB" w:rsidRDefault="008414EB" w:rsidP="008414EB">
            <w:pPr>
              <w:pStyle w:val="TableParagraph"/>
              <w:ind w:left="107"/>
              <w:rPr>
                <w:sz w:val="20"/>
              </w:rPr>
            </w:pPr>
            <w:r>
              <w:rPr>
                <w:sz w:val="20"/>
              </w:rPr>
              <w:t>Mild</w:t>
            </w:r>
          </w:p>
        </w:tc>
        <w:tc>
          <w:tcPr>
            <w:tcW w:w="1133" w:type="dxa"/>
          </w:tcPr>
          <w:p w14:paraId="76A541E5" w14:textId="77777777" w:rsidR="008414EB" w:rsidRDefault="008414EB" w:rsidP="008414EB">
            <w:pPr>
              <w:pStyle w:val="TableParagraph"/>
              <w:spacing w:before="2"/>
              <w:rPr>
                <w:b/>
                <w:sz w:val="19"/>
              </w:rPr>
            </w:pPr>
          </w:p>
          <w:p w14:paraId="3CDDF7FC" w14:textId="77777777" w:rsidR="008414EB" w:rsidRDefault="008414EB" w:rsidP="008414EB">
            <w:pPr>
              <w:pStyle w:val="TableParagraph"/>
              <w:ind w:left="106"/>
              <w:rPr>
                <w:sz w:val="20"/>
              </w:rPr>
            </w:pPr>
            <w:r>
              <w:rPr>
                <w:sz w:val="20"/>
              </w:rPr>
              <w:t>God</w:t>
            </w:r>
          </w:p>
        </w:tc>
        <w:tc>
          <w:tcPr>
            <w:tcW w:w="1246" w:type="dxa"/>
          </w:tcPr>
          <w:p w14:paraId="2A7F59E3" w14:textId="77777777" w:rsidR="008414EB" w:rsidRDefault="008414EB" w:rsidP="008414EB">
            <w:pPr>
              <w:pStyle w:val="TableParagraph"/>
              <w:spacing w:line="223" w:lineRule="exact"/>
              <w:ind w:left="106"/>
              <w:rPr>
                <w:sz w:val="20"/>
              </w:rPr>
            </w:pPr>
            <w:r>
              <w:rPr>
                <w:sz w:val="20"/>
              </w:rPr>
              <w:t>Høy</w:t>
            </w:r>
          </w:p>
        </w:tc>
      </w:tr>
    </w:tbl>
    <w:p w14:paraId="366F4F6B" w14:textId="77777777" w:rsidR="008414EB" w:rsidRDefault="008414EB" w:rsidP="008414EB">
      <w:pPr>
        <w:spacing w:line="223" w:lineRule="exact"/>
        <w:rPr>
          <w:sz w:val="20"/>
        </w:rPr>
      </w:pPr>
    </w:p>
    <w:p w14:paraId="674691A9" w14:textId="3C7961E3" w:rsidR="008414EB" w:rsidRPr="00E903A3" w:rsidRDefault="008414EB" w:rsidP="008414EB">
      <w:r w:rsidRPr="00E903A3">
        <w:t>C282Y</w:t>
      </w:r>
      <w:r w:rsidR="000F6D81" w:rsidRPr="00E903A3">
        <w:t xml:space="preserve"> og</w:t>
      </w:r>
      <w:r w:rsidRPr="00E903A3">
        <w:t xml:space="preserve"> H63D</w:t>
      </w:r>
      <w:r w:rsidR="000F6D81" w:rsidRPr="00E903A3">
        <w:t xml:space="preserve"> analyseres ved flere sykehus.</w:t>
      </w:r>
      <w:r w:rsidR="000F6D81" w:rsidRPr="00156887">
        <w:rPr>
          <w:rStyle w:val="Merknadsreferanse"/>
        </w:rPr>
        <w:t xml:space="preserve"> </w:t>
      </w:r>
      <w:r w:rsidRPr="00E903A3">
        <w:t>S65C er tilgjengelig på RH og Haukeland</w:t>
      </w:r>
      <w:r w:rsidR="00DC2BA2" w:rsidRPr="00E903A3">
        <w:t xml:space="preserve"> sykehus.</w:t>
      </w:r>
    </w:p>
    <w:p w14:paraId="194EFFC6" w14:textId="77777777" w:rsidR="008414EB" w:rsidRPr="00E903A3" w:rsidRDefault="008414EB" w:rsidP="008414EB">
      <w:r w:rsidRPr="00E903A3">
        <w:t>Ferroportin 4 (SLC40A1) er tilgjengelig på Haukeland</w:t>
      </w:r>
    </w:p>
    <w:p w14:paraId="06B720AE" w14:textId="600DCBBA" w:rsidR="008414EB" w:rsidRPr="00E903A3" w:rsidRDefault="008414EB" w:rsidP="008414EB">
      <w:r w:rsidRPr="00E903A3">
        <w:t xml:space="preserve">De øvrige er veldig sjeldne i Norge og </w:t>
      </w:r>
      <w:r w:rsidR="00947F51">
        <w:t>analyseres</w:t>
      </w:r>
      <w:r w:rsidRPr="00E903A3">
        <w:t xml:space="preserve"> ikke regelmessig i Norge eller de nordiske landene, men </w:t>
      </w:r>
      <w:r w:rsidR="00ED0E0F">
        <w:t xml:space="preserve">biokjemisk avdeling </w:t>
      </w:r>
      <w:r w:rsidRPr="00E903A3">
        <w:t xml:space="preserve">OUS kan kontaktes for nærmere informasjon om hvor man kan få dem analysert. </w:t>
      </w:r>
    </w:p>
    <w:p w14:paraId="3A6D6D35" w14:textId="77777777" w:rsidR="008414EB" w:rsidRDefault="008414EB" w:rsidP="008414EB"/>
    <w:p w14:paraId="1303545C" w14:textId="77777777" w:rsidR="008414EB" w:rsidRDefault="008414EB" w:rsidP="008414EB">
      <w:pPr>
        <w:rPr>
          <w:b/>
          <w:bCs/>
          <w:sz w:val="32"/>
          <w:szCs w:val="32"/>
        </w:rPr>
      </w:pPr>
      <w:r>
        <w:br w:type="page"/>
      </w:r>
    </w:p>
    <w:p w14:paraId="01C8198E" w14:textId="77777777" w:rsidR="008414EB" w:rsidRDefault="008414EB" w:rsidP="008414EB">
      <w:pPr>
        <w:pStyle w:val="Overskrift1"/>
      </w:pPr>
      <w:r>
        <w:lastRenderedPageBreak/>
        <w:t>Penetrans og klinikk</w:t>
      </w:r>
    </w:p>
    <w:p w14:paraId="7488FEAD" w14:textId="646F24C3" w:rsidR="008414EB" w:rsidRPr="00EB22FE" w:rsidRDefault="008414EB" w:rsidP="008414EB">
      <w:pPr>
        <w:pStyle w:val="Brdtekst"/>
        <w:spacing w:before="261"/>
        <w:ind w:left="408" w:right="254"/>
      </w:pPr>
      <w:r w:rsidRPr="001304C9">
        <w:t xml:space="preserve">Penetransen av </w:t>
      </w:r>
      <w:r w:rsidR="00947F51">
        <w:t xml:space="preserve">homozygot </w:t>
      </w:r>
      <w:r w:rsidRPr="001304C9">
        <w:rPr>
          <w:b/>
          <w:spacing w:val="-3"/>
        </w:rPr>
        <w:t xml:space="preserve">HFE </w:t>
      </w:r>
      <w:r w:rsidRPr="00156887">
        <w:rPr>
          <w:b/>
        </w:rPr>
        <w:t xml:space="preserve">C282Y mutasjonen </w:t>
      </w:r>
      <w:r w:rsidRPr="00EB22FE">
        <w:t xml:space="preserve">er liten </w:t>
      </w:r>
      <w:r w:rsidRPr="001304C9">
        <w:fldChar w:fldCharType="begin">
          <w:fldData xml:space="preserve">PEVuZE5vdGU+PENpdGU+PEF1dGhvcj7DhXNiZXJnPC9BdXRob3I+PFllYXI+MjAwMTwvWWVhcj48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</w:fldData>
        </w:fldChar>
      </w:r>
      <w:r w:rsidR="00E10109">
        <w:instrText xml:space="preserve"> ADDIN EN.CITE </w:instrText>
      </w:r>
      <w:r w:rsidR="00E10109">
        <w:fldChar w:fldCharType="begin">
          <w:fldData xml:space="preserve">PEVuZE5vdGU+PENpdGU+PEF1dGhvcj7DhXNiZXJnPC9BdXRob3I+PFllYXI+MjAwMTwvWWVhcj48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</w:fldData>
        </w:fldChar>
      </w:r>
      <w:r w:rsidR="00E10109">
        <w:instrText xml:space="preserve"> ADDIN EN.CITE.DATA </w:instrText>
      </w:r>
      <w:r w:rsidR="00E10109">
        <w:fldChar w:fldCharType="end"/>
      </w:r>
      <w:r w:rsidRPr="001304C9">
        <w:fldChar w:fldCharType="separate"/>
      </w:r>
      <w:r w:rsidR="00E10109">
        <w:rPr>
          <w:noProof/>
        </w:rPr>
        <w:t>[6, 10]</w:t>
      </w:r>
      <w:r w:rsidRPr="001304C9">
        <w:fldChar w:fldCharType="end"/>
      </w:r>
      <w:r w:rsidRPr="00156887">
        <w:t xml:space="preserve">, og det er ikke påvist redusert levetid for homozygote pasienter sammenlignet </w:t>
      </w:r>
      <w:r w:rsidRPr="00156887">
        <w:rPr>
          <w:spacing w:val="-3"/>
        </w:rPr>
        <w:t xml:space="preserve">med </w:t>
      </w:r>
      <w:r w:rsidRPr="00EB22FE">
        <w:t>normalbefolkningen såfremt behandling (hvis indikasjon for behandling er til stede</w:t>
      </w:r>
      <w:r w:rsidRPr="00307586">
        <w:t xml:space="preserve">) igangsettes i tide </w:t>
      </w:r>
      <w:r w:rsidRPr="001304C9">
        <w:fldChar w:fldCharType="begin"/>
      </w:r>
      <w:r w:rsidR="00E10109">
        <w:instrText xml:space="preserve"> ADDIN EN.CITE &lt;EndNote&gt;&lt;Cite&gt;&lt;Author&gt;Niederau&lt;/Author&gt;&lt;Year&gt;1996&lt;/Year&gt;&lt;RecNum&gt;32&lt;/RecNum&gt;&lt;DisplayText&gt;[19]&lt;/DisplayText&gt;&lt;record&gt;&lt;rec-number&gt;32&lt;/rec-number&gt;&lt;foreign-keys&gt;&lt;key app="EN" db-id="att9zzzrzrtrrietxa5pwfv8pzfa02vr5rwd" timestamp="1632127124"&gt;32&lt;/key&gt;&lt;/foreign-keys&gt;&lt;ref-type name="Journal Article"&gt;17&lt;/ref-type&gt;&lt;contributors&gt;&lt;authors&gt;&lt;author&gt;Niederau, C.&lt;/author&gt;&lt;author&gt;Fischer, R.&lt;/author&gt;&lt;author&gt;Pürschel, A.&lt;/author&gt;&lt;author&gt;Stremmel, W.&lt;/author&gt;&lt;author&gt;Häussinger, D.&lt;/author&gt;&lt;author&gt;Strohmeyer, G.&lt;/author&gt;&lt;/authors&gt;&lt;/contributors&gt;&lt;auth-address&gt;Division of Gastroenterology, Hepatology and Infectious Diseases, Department of Medicine, Heinrich-Heine-Universität Düsseldorf, Germany.&lt;/auth-address&gt;&lt;titles&gt;&lt;title&gt;Long-term survival in patients with hereditary hemochromatosis&lt;/title&gt;&lt;secondary-title&gt;Gastroenterology&lt;/secondary-title&gt;&lt;/titles&gt;&lt;pages&gt;1107-19&lt;/pages&gt;&lt;volume&gt;110&lt;/volume&gt;&lt;number&gt;4&lt;/number&gt;&lt;edition&gt;1996/04/01&lt;/edition&gt;&lt;keywords&gt;&lt;keyword&gt;Adolescent&lt;/keyword&gt;&lt;keyword&gt;Adult&lt;/keyword&gt;&lt;keyword&gt;Aged&lt;/keyword&gt;&lt;keyword&gt;Cause of Death&lt;/keyword&gt;&lt;keyword&gt;Cohort Studies&lt;/keyword&gt;&lt;keyword&gt;Diabetes Mellitus/etiology&lt;/keyword&gt;&lt;keyword&gt;Female&lt;/keyword&gt;&lt;keyword&gt;Follow-Up Studies&lt;/keyword&gt;&lt;keyword&gt;Hemochromatosis/complications/genetics/*mortality/therapy&lt;/keyword&gt;&lt;keyword&gt;Humans&lt;/keyword&gt;&lt;keyword&gt;Iron/metabolism&lt;/keyword&gt;&lt;keyword&gt;Liver/metabolism&lt;/keyword&gt;&lt;keyword&gt;Liver Cirrhosis/etiology&lt;/keyword&gt;&lt;keyword&gt;Liver Neoplasms/etiology&lt;/keyword&gt;&lt;keyword&gt;Male&lt;/keyword&gt;&lt;keyword&gt;Middle Aged&lt;/keyword&gt;&lt;keyword&gt;Multivariate Analysis&lt;/keyword&gt;&lt;keyword&gt;Phlebotomy&lt;/keyword&gt;&lt;keyword&gt;Prognosis&lt;/keyword&gt;&lt;keyword&gt;Survival Rate&lt;/keyword&gt;&lt;/keywords&gt;&lt;dates&gt;&lt;year&gt;1996&lt;/year&gt;&lt;pub-dates&gt;&lt;date&gt;Apr&lt;/date&gt;&lt;/pub-dates&gt;&lt;/dates&gt;&lt;isbn&gt;0016-5085 (Print)&amp;#xD;0016-5085&lt;/isbn&gt;&lt;accession-num&gt;8613000&lt;/accession-num&gt;&lt;urls&gt;&lt;/urls&gt;&lt;electronic-resource-num&gt;10.1053/gast.1996.v110.pm8613000&lt;/electronic-resource-num&gt;&lt;remote-database-provider&gt;NLM&lt;/remote-database-provider&gt;&lt;language&gt;eng&lt;/language&gt;&lt;/record&gt;&lt;/Cite&gt;&lt;/EndNote&gt;</w:instrText>
      </w:r>
      <w:r w:rsidRPr="001304C9">
        <w:fldChar w:fldCharType="separate"/>
      </w:r>
      <w:r w:rsidR="00E10109">
        <w:rPr>
          <w:noProof/>
        </w:rPr>
        <w:t>[19]</w:t>
      </w:r>
      <w:r w:rsidRPr="001304C9">
        <w:fldChar w:fldCharType="end"/>
      </w:r>
      <w:r w:rsidRPr="001304C9">
        <w:t xml:space="preserve">. De aller fleste er asymptomatiske, og </w:t>
      </w:r>
      <w:r w:rsidR="00947F51">
        <w:t xml:space="preserve">kun </w:t>
      </w:r>
      <w:r w:rsidRPr="00156887">
        <w:t>2-5%</w:t>
      </w:r>
      <w:r w:rsidR="00947F51">
        <w:t xml:space="preserve"> vil utvikle </w:t>
      </w:r>
      <w:r w:rsidR="00690B4E">
        <w:t xml:space="preserve">leverchirrose, men opptil </w:t>
      </w:r>
      <w:r w:rsidR="00A407F9">
        <w:t>28</w:t>
      </w:r>
      <w:r w:rsidR="00690B4E">
        <w:t>% kan utvikle andre organmanifestasjoner</w:t>
      </w:r>
      <w:r w:rsidRPr="001304C9">
        <w:fldChar w:fldCharType="begin">
          <w:fldData xml:space="preserve">PEVuZE5vdGU+PENpdGU+PEF1dGhvcj5CZXV0bGVyPC9BdXRob3I+PFllYXI+MjAwMjwvWWVhcj48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</w:fldData>
        </w:fldChar>
      </w:r>
      <w:r w:rsidR="0070474B">
        <w:instrText xml:space="preserve"> ADDIN EN.CITE </w:instrText>
      </w:r>
      <w:r w:rsidR="0070474B">
        <w:fldChar w:fldCharType="begin">
          <w:fldData xml:space="preserve">PEVuZE5vdGU+PENpdGU+PEF1dGhvcj5CZXV0bGVyPC9BdXRob3I+PFllYXI+MjAwMjwvWWVhcj48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</w:fldData>
        </w:fldChar>
      </w:r>
      <w:r w:rsidR="0070474B">
        <w:instrText xml:space="preserve"> ADDIN EN.CITE.DATA </w:instrText>
      </w:r>
      <w:r w:rsidR="0070474B">
        <w:fldChar w:fldCharType="end"/>
      </w:r>
      <w:r w:rsidRPr="001304C9">
        <w:fldChar w:fldCharType="separate"/>
      </w:r>
      <w:r w:rsidR="0070474B">
        <w:rPr>
          <w:noProof/>
        </w:rPr>
        <w:t>[8, 10, 11]</w:t>
      </w:r>
      <w:r w:rsidRPr="001304C9">
        <w:fldChar w:fldCharType="end"/>
      </w:r>
      <w:r w:rsidRPr="001304C9">
        <w:t>.</w:t>
      </w:r>
    </w:p>
    <w:p w14:paraId="626E19E1" w14:textId="77777777" w:rsidR="008414EB" w:rsidRPr="00E903A3" w:rsidRDefault="008414EB" w:rsidP="008414EB">
      <w:pPr>
        <w:pStyle w:val="Overskrift2"/>
        <w:spacing w:before="1"/>
        <w:ind w:left="408" w:right="304" w:firstLine="0"/>
        <w:rPr>
          <w:sz w:val="23"/>
          <w:szCs w:val="23"/>
        </w:rPr>
      </w:pPr>
    </w:p>
    <w:p w14:paraId="3E0F6FFA" w14:textId="77777777" w:rsidR="008414EB" w:rsidRDefault="008414EB" w:rsidP="008414EB">
      <w:pPr>
        <w:pStyle w:val="Overskrift2"/>
        <w:spacing w:before="1"/>
        <w:ind w:left="408" w:right="304" w:firstLine="0"/>
      </w:pPr>
    </w:p>
    <w:p w14:paraId="7147939F" w14:textId="77777777" w:rsidR="008414EB" w:rsidRPr="00E903A3" w:rsidRDefault="008414EB" w:rsidP="008414EB">
      <w:pPr>
        <w:pStyle w:val="Overskrift2"/>
        <w:spacing w:before="1"/>
        <w:ind w:left="408" w:right="304" w:firstLine="0"/>
        <w:rPr>
          <w:b/>
          <w:sz w:val="23"/>
          <w:szCs w:val="23"/>
        </w:rPr>
      </w:pPr>
      <w:r w:rsidRPr="00E903A3">
        <w:rPr>
          <w:b/>
          <w:sz w:val="23"/>
          <w:szCs w:val="23"/>
        </w:rPr>
        <w:t>Klinikk</w:t>
      </w:r>
    </w:p>
    <w:p w14:paraId="64224CF6" w14:textId="77777777" w:rsidR="000F6D81" w:rsidRPr="00E903A3" w:rsidRDefault="000F6D81" w:rsidP="008414EB">
      <w:pPr>
        <w:pStyle w:val="Overskrift2"/>
        <w:spacing w:before="1"/>
        <w:ind w:left="408" w:right="304" w:firstLine="0"/>
        <w:rPr>
          <w:sz w:val="23"/>
          <w:szCs w:val="23"/>
        </w:rPr>
      </w:pPr>
    </w:p>
    <w:p w14:paraId="12EF6A83" w14:textId="18290079" w:rsidR="008414EB" w:rsidRPr="00E903A3" w:rsidRDefault="008414EB" w:rsidP="008414EB">
      <w:pPr>
        <w:pStyle w:val="Overskrift2"/>
        <w:spacing w:before="1"/>
        <w:ind w:left="408" w:right="304" w:firstLine="0"/>
        <w:rPr>
          <w:color w:val="203E51"/>
          <w:sz w:val="23"/>
          <w:szCs w:val="23"/>
          <w:shd w:val="clear" w:color="auto" w:fill="F3F4F4"/>
        </w:rPr>
      </w:pPr>
      <w:r w:rsidRPr="00E903A3">
        <w:rPr>
          <w:sz w:val="23"/>
          <w:szCs w:val="23"/>
        </w:rPr>
        <w:t>Sykdommen utvikler seg i de fleste tilfeller langsomt</w:t>
      </w:r>
      <w:r w:rsidR="00947F51">
        <w:rPr>
          <w:sz w:val="23"/>
          <w:szCs w:val="23"/>
        </w:rPr>
        <w:t>. H</w:t>
      </w:r>
      <w:r w:rsidRPr="00E903A3">
        <w:rPr>
          <w:sz w:val="23"/>
          <w:szCs w:val="23"/>
        </w:rPr>
        <w:t xml:space="preserve">os kvinner </w:t>
      </w:r>
      <w:r w:rsidR="00947F51">
        <w:rPr>
          <w:sz w:val="23"/>
          <w:szCs w:val="23"/>
        </w:rPr>
        <w:t>presenterer hemokromatose seg senere</w:t>
      </w:r>
      <w:r w:rsidRPr="00E903A3">
        <w:rPr>
          <w:sz w:val="23"/>
          <w:szCs w:val="23"/>
        </w:rPr>
        <w:t xml:space="preserve"> enn hos menn grunnet naturlig blod- og jerntap i forbindelse med menstruasjon, Klinisk har de fleste pasienter ingen eller diffuse symptomer. </w:t>
      </w:r>
      <w:r w:rsidRPr="00B8298B">
        <w:t xml:space="preserve">De vanligste symptomene på hemokromatose er kronisk tretthet (fatigue/asteni) og leddsmerter, </w:t>
      </w:r>
      <w:r w:rsidR="00583D45" w:rsidRPr="00B8298B">
        <w:t xml:space="preserve">særlig de </w:t>
      </w:r>
      <w:r w:rsidRPr="00B8298B">
        <w:t>først</w:t>
      </w:r>
      <w:r w:rsidR="00583D45" w:rsidRPr="00B8298B">
        <w:t>e</w:t>
      </w:r>
      <w:r w:rsidR="00880E2B" w:rsidRPr="00B8298B">
        <w:t xml:space="preserve"> </w:t>
      </w:r>
      <w:r w:rsidRPr="00B8298B">
        <w:t xml:space="preserve">fingrenes grunnledd. Menn med hemokromatose kan få potensproblemer, og både kvinner og menn kan få økt hudpigmentering. Dette er imidlertid uspesifikke tegn, og </w:t>
      </w:r>
      <w:r w:rsidR="00E56A8A" w:rsidRPr="00B8298B">
        <w:t xml:space="preserve">de </w:t>
      </w:r>
      <w:r w:rsidRPr="00B8298B">
        <w:t>er ikke hyppigere hos personer homozygote for C282Y enn i en kontrollpopulasjon, og det er viktig å utelukke annen årsak</w:t>
      </w:r>
      <w:r w:rsidR="001304C9" w:rsidRPr="00B8298B">
        <w:t xml:space="preserve"> </w:t>
      </w:r>
      <w:r w:rsidR="001304C9" w:rsidRPr="00B8298B">
        <w:rPr>
          <w:rPrChange w:id="1" w:author="Daniel Baffoe" w:date="2022-04-05T15:41:00Z">
            <w:rPr>
              <w:sz w:val="23"/>
              <w:szCs w:val="23"/>
            </w:rPr>
          </w:rPrChange>
        </w:rPr>
        <w:fldChar w:fldCharType="begin">
          <w:fldData xml:space="preserve">PEVuZE5vdGU+PENpdGU+PEF1dGhvcj5CZXV0bGVyPC9BdXRob3I+PFllYXI+MjAwMjwvWWVhcj48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</w:fldData>
        </w:fldChar>
      </w:r>
      <w:r w:rsidR="00E10109" w:rsidRPr="00B8298B">
        <w:rPr>
          <w:rPrChange w:id="2" w:author="Daniel Baffoe" w:date="2022-04-05T15:41:00Z">
            <w:rPr>
              <w:sz w:val="23"/>
              <w:szCs w:val="23"/>
            </w:rPr>
          </w:rPrChange>
        </w:rPr>
        <w:instrText xml:space="preserve"> ADDIN EN.CITE </w:instrText>
      </w:r>
      <w:r w:rsidR="00E10109" w:rsidRPr="00B8298B">
        <w:rPr>
          <w:rPrChange w:id="3" w:author="Daniel Baffoe" w:date="2022-04-05T15:41:00Z">
            <w:rPr>
              <w:sz w:val="23"/>
              <w:szCs w:val="23"/>
            </w:rPr>
          </w:rPrChange>
        </w:rPr>
        <w:fldChar w:fldCharType="begin">
          <w:fldData xml:space="preserve">PEVuZE5vdGU+PENpdGU+PEF1dGhvcj5CZXV0bGVyPC9BdXRob3I+PFllYXI+MjAwMjwvWWVhcj48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</w:fldData>
        </w:fldChar>
      </w:r>
      <w:r w:rsidR="00E10109" w:rsidRPr="00B8298B">
        <w:rPr>
          <w:rPrChange w:id="4" w:author="Daniel Baffoe" w:date="2022-04-05T15:41:00Z">
            <w:rPr>
              <w:sz w:val="23"/>
              <w:szCs w:val="23"/>
            </w:rPr>
          </w:rPrChange>
        </w:rPr>
        <w:instrText xml:space="preserve"> ADDIN EN.CITE.DATA </w:instrText>
      </w:r>
      <w:r w:rsidR="00E10109" w:rsidRPr="00B8298B">
        <w:rPr>
          <w:rPrChange w:id="5" w:author="Daniel Baffoe" w:date="2022-04-05T15:41:00Z">
            <w:rPr>
              <w:sz w:val="23"/>
              <w:szCs w:val="23"/>
            </w:rPr>
          </w:rPrChange>
        </w:rPr>
        <w:fldChar w:fldCharType="end"/>
      </w:r>
      <w:r w:rsidR="001304C9" w:rsidRPr="00B8298B">
        <w:rPr>
          <w:rPrChange w:id="6" w:author="Daniel Baffoe" w:date="2022-04-05T15:41:00Z">
            <w:rPr>
              <w:sz w:val="23"/>
              <w:szCs w:val="23"/>
            </w:rPr>
          </w:rPrChange>
        </w:rPr>
        <w:fldChar w:fldCharType="separate"/>
      </w:r>
      <w:r w:rsidR="00E10109" w:rsidRPr="00B8298B">
        <w:rPr>
          <w:rPrChange w:id="7" w:author="Daniel Baffoe" w:date="2022-04-05T15:41:00Z">
            <w:rPr>
              <w:noProof/>
              <w:sz w:val="23"/>
              <w:szCs w:val="23"/>
            </w:rPr>
          </w:rPrChange>
        </w:rPr>
        <w:t>[9, 10, 20]</w:t>
      </w:r>
      <w:r w:rsidR="001304C9" w:rsidRPr="00B8298B">
        <w:rPr>
          <w:rPrChange w:id="8" w:author="Daniel Baffoe" w:date="2022-04-05T15:41:00Z">
            <w:rPr>
              <w:sz w:val="23"/>
              <w:szCs w:val="23"/>
            </w:rPr>
          </w:rPrChange>
        </w:rPr>
        <w:fldChar w:fldCharType="end"/>
      </w:r>
      <w:r w:rsidRPr="00B8298B">
        <w:t>.</w:t>
      </w:r>
      <w:r w:rsidR="00E56A8A" w:rsidRPr="00E903A3">
        <w:rPr>
          <w:sz w:val="23"/>
          <w:szCs w:val="23"/>
          <w:shd w:val="clear" w:color="auto" w:fill="F3F4F4"/>
        </w:rPr>
        <w:t xml:space="preserve"> </w:t>
      </w:r>
      <w:r w:rsidR="00E56A8A" w:rsidRPr="00156887">
        <w:rPr>
          <w:sz w:val="23"/>
          <w:szCs w:val="23"/>
        </w:rPr>
        <w:t xml:space="preserve">En nyere studie har imidlertid sammenlignet 1300 eldre (60-70 år) </w:t>
      </w:r>
      <w:r w:rsidR="00E56A8A" w:rsidRPr="00EB22FE">
        <w:rPr>
          <w:sz w:val="23"/>
          <w:szCs w:val="23"/>
        </w:rPr>
        <w:t xml:space="preserve">C282Y homozygote pasienter med </w:t>
      </w:r>
      <w:r w:rsidR="00947F51">
        <w:rPr>
          <w:sz w:val="23"/>
          <w:szCs w:val="23"/>
        </w:rPr>
        <w:t>en matchet normal</w:t>
      </w:r>
      <w:r w:rsidR="00947F51" w:rsidRPr="00EB22FE">
        <w:rPr>
          <w:sz w:val="23"/>
          <w:szCs w:val="23"/>
        </w:rPr>
        <w:t xml:space="preserve">populasjon </w:t>
      </w:r>
      <w:r w:rsidR="00E56A8A" w:rsidRPr="00EB22FE">
        <w:rPr>
          <w:sz w:val="23"/>
          <w:szCs w:val="23"/>
        </w:rPr>
        <w:t>og det ble funnet en økt forekomst av sarkopeni, skrøpelighet og kroniske sme</w:t>
      </w:r>
      <w:r w:rsidR="00E56A8A" w:rsidRPr="00307586">
        <w:rPr>
          <w:sz w:val="23"/>
          <w:szCs w:val="23"/>
        </w:rPr>
        <w:t>rter blant menn</w:t>
      </w:r>
      <w:r w:rsidR="00947F51">
        <w:rPr>
          <w:sz w:val="23"/>
          <w:szCs w:val="23"/>
        </w:rPr>
        <w:t xml:space="preserve"> homozygot for</w:t>
      </w:r>
      <w:r w:rsidR="00E56A8A" w:rsidRPr="00307586">
        <w:rPr>
          <w:sz w:val="23"/>
          <w:szCs w:val="23"/>
        </w:rPr>
        <w:t xml:space="preserve"> C282Y </w:t>
      </w:r>
      <w:r w:rsidR="00E56A8A" w:rsidRPr="00156887">
        <w:rPr>
          <w:sz w:val="23"/>
          <w:szCs w:val="23"/>
        </w:rPr>
        <w:fldChar w:fldCharType="begin">
          <w:fldData xml:space="preserve">PEVuZE5vdGU+PENpdGU+PEF1dGhvcj5UYW1vc2F1c2thaXRlPC9BdXRob3I+PFllYXI+MjAxOTwv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</w:fldData>
        </w:fldChar>
      </w:r>
      <w:r w:rsidR="00E10109">
        <w:rPr>
          <w:sz w:val="23"/>
          <w:szCs w:val="23"/>
        </w:rPr>
        <w:instrText xml:space="preserve"> ADDIN EN.CITE </w:instrText>
      </w:r>
      <w:r w:rsidR="00E10109">
        <w:rPr>
          <w:sz w:val="23"/>
          <w:szCs w:val="23"/>
        </w:rPr>
        <w:fldChar w:fldCharType="begin">
          <w:fldData xml:space="preserve">PEVuZE5vdGU+PENpdGU+PEF1dGhvcj5UYW1vc2F1c2thaXRlPC9BdXRob3I+PFllYXI+MjAxOTwv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</w:fldData>
        </w:fldChar>
      </w:r>
      <w:r w:rsidR="00E10109">
        <w:rPr>
          <w:sz w:val="23"/>
          <w:szCs w:val="23"/>
        </w:rPr>
        <w:instrText xml:space="preserve"> ADDIN EN.CITE.DATA </w:instrText>
      </w:r>
      <w:r w:rsidR="00E10109">
        <w:rPr>
          <w:sz w:val="23"/>
          <w:szCs w:val="23"/>
        </w:rPr>
      </w:r>
      <w:r w:rsidR="00E10109">
        <w:rPr>
          <w:sz w:val="23"/>
          <w:szCs w:val="23"/>
        </w:rPr>
        <w:fldChar w:fldCharType="end"/>
      </w:r>
      <w:r w:rsidR="00E56A8A" w:rsidRPr="00156887">
        <w:rPr>
          <w:sz w:val="23"/>
          <w:szCs w:val="23"/>
        </w:rPr>
      </w:r>
      <w:r w:rsidR="00E56A8A" w:rsidRPr="00156887">
        <w:rPr>
          <w:sz w:val="23"/>
          <w:szCs w:val="23"/>
        </w:rPr>
        <w:fldChar w:fldCharType="separate"/>
      </w:r>
      <w:r w:rsidR="00E10109">
        <w:rPr>
          <w:noProof/>
          <w:sz w:val="23"/>
          <w:szCs w:val="23"/>
        </w:rPr>
        <w:t>[21]</w:t>
      </w:r>
      <w:r w:rsidR="00E56A8A" w:rsidRPr="00156887">
        <w:rPr>
          <w:sz w:val="23"/>
          <w:szCs w:val="23"/>
        </w:rPr>
        <w:fldChar w:fldCharType="end"/>
      </w:r>
      <w:r w:rsidR="00E56A8A" w:rsidRPr="00156887">
        <w:t>.</w:t>
      </w:r>
    </w:p>
    <w:p w14:paraId="05D5E1B6" w14:textId="4838255B" w:rsidR="008414EB" w:rsidRDefault="008414EB" w:rsidP="008414EB">
      <w:pPr>
        <w:pStyle w:val="Overskrift2"/>
        <w:spacing w:before="1"/>
        <w:ind w:left="408" w:right="304" w:firstLine="0"/>
        <w:rPr>
          <w:color w:val="203E51"/>
          <w:shd w:val="clear" w:color="auto" w:fill="F3F4F4"/>
        </w:rPr>
      </w:pPr>
    </w:p>
    <w:p w14:paraId="252F08D3" w14:textId="6E5C2165" w:rsidR="00681889" w:rsidRDefault="00A407F9" w:rsidP="00E903A3">
      <w:pPr>
        <w:pStyle w:val="Brdtekst"/>
        <w:spacing w:before="1"/>
        <w:ind w:left="408" w:right="873"/>
      </w:pPr>
      <w:r>
        <w:t>Opptil 55</w:t>
      </w:r>
      <w:r w:rsidR="008414EB" w:rsidRPr="00307586">
        <w:t xml:space="preserve">% av kvinner og ca </w:t>
      </w:r>
      <w:r>
        <w:t>80</w:t>
      </w:r>
      <w:r w:rsidR="008414EB" w:rsidRPr="00307586">
        <w:t>% av menn med homozygot C282Y mutasjon</w:t>
      </w:r>
      <w:r w:rsidR="00681889">
        <w:t xml:space="preserve"> vil ha økt ferritinverdi</w:t>
      </w:r>
      <w:r w:rsidR="008414EB" w:rsidRPr="00307586">
        <w:t xml:space="preserve"> </w:t>
      </w:r>
      <w:r w:rsidR="008414EB" w:rsidRPr="00EB22FE">
        <w:fldChar w:fldCharType="begin">
          <w:fldData xml:space="preserve">PEVuZE5vdGU+PENpdGU+PEF1dGhvcj5FdXJvcGVhbiBBc3NvY2lhdGlvbiBmb3IgdGhlIFN0dWR5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==
</w:fldData>
        </w:fldChar>
      </w:r>
      <w:r w:rsidR="0070474B">
        <w:instrText xml:space="preserve"> ADDIN EN.CITE </w:instrText>
      </w:r>
      <w:r w:rsidR="0070474B">
        <w:fldChar w:fldCharType="begin">
          <w:fldData xml:space="preserve">PEVuZE5vdGU+PENpdGU+PEF1dGhvcj5FdXJvcGVhbiBBc3NvY2lhdGlvbiBmb3IgdGhlIFN0dWR5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==
</w:fldData>
        </w:fldChar>
      </w:r>
      <w:r w:rsidR="0070474B">
        <w:instrText xml:space="preserve"> ADDIN EN.CITE.DATA </w:instrText>
      </w:r>
      <w:r w:rsidR="0070474B">
        <w:fldChar w:fldCharType="end"/>
      </w:r>
      <w:r w:rsidR="008414EB" w:rsidRPr="00EB22FE">
        <w:fldChar w:fldCharType="separate"/>
      </w:r>
      <w:r w:rsidR="0070474B">
        <w:rPr>
          <w:noProof/>
        </w:rPr>
        <w:t>[9, 11]</w:t>
      </w:r>
      <w:r w:rsidR="008414EB" w:rsidRPr="00EB22FE">
        <w:fldChar w:fldCharType="end"/>
      </w:r>
      <w:r w:rsidR="00681889">
        <w:t xml:space="preserve">, men kun en svært liten andel av pasientene vil utvikle organskade. Den klassiske presentasjonsformen </w:t>
      </w:r>
      <w:r w:rsidR="008414EB" w:rsidRPr="00307586">
        <w:t>bronsediabetes</w:t>
      </w:r>
      <w:r w:rsidR="00681889">
        <w:t xml:space="preserve">; </w:t>
      </w:r>
      <w:r w:rsidR="008414EB" w:rsidRPr="00307586">
        <w:t>diabetes g</w:t>
      </w:r>
      <w:r w:rsidR="00681889">
        <w:t xml:space="preserve">runnet </w:t>
      </w:r>
      <w:r w:rsidR="008414EB" w:rsidRPr="00307586">
        <w:t>pancreas</w:t>
      </w:r>
      <w:r w:rsidR="00681889">
        <w:t xml:space="preserve">fibrose og økt hudpigmentering, </w:t>
      </w:r>
      <w:r w:rsidR="008414EB" w:rsidRPr="00307586">
        <w:t>er</w:t>
      </w:r>
      <w:r w:rsidR="00681889">
        <w:t xml:space="preserve"> regnet som</w:t>
      </w:r>
      <w:r w:rsidR="008414EB" w:rsidRPr="00307586">
        <w:t xml:space="preserve"> ekstremt sjelden </w:t>
      </w:r>
      <w:r w:rsidR="008414EB" w:rsidRPr="00EB22FE">
        <w:fldChar w:fldCharType="begin">
          <w:fldData xml:space="preserve">PEVuZE5vdGU+PENpdGU+PEF1dGhvcj5PbHlueWs8L0F1dGhvcj48WWVhcj4yMDA0PC9ZZWFyPjxS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==
</w:fldData>
        </w:fldChar>
      </w:r>
      <w:r w:rsidR="00E10109">
        <w:instrText xml:space="preserve"> ADDIN EN.CITE </w:instrText>
      </w:r>
      <w:r w:rsidR="00E10109">
        <w:fldChar w:fldCharType="begin">
          <w:fldData xml:space="preserve">PEVuZE5vdGU+PENpdGU+PEF1dGhvcj5PbHlueWs8L0F1dGhvcj48WWVhcj4yMDA0PC9ZZWFyPjxS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==
</w:fldData>
        </w:fldChar>
      </w:r>
      <w:r w:rsidR="00E10109">
        <w:instrText xml:space="preserve"> ADDIN EN.CITE.DATA </w:instrText>
      </w:r>
      <w:r w:rsidR="00E10109">
        <w:fldChar w:fldCharType="end"/>
      </w:r>
      <w:r w:rsidR="008414EB" w:rsidRPr="00EB22FE">
        <w:fldChar w:fldCharType="separate"/>
      </w:r>
      <w:r w:rsidR="00E10109">
        <w:rPr>
          <w:noProof/>
        </w:rPr>
        <w:t>[11, 20, 22-24]</w:t>
      </w:r>
      <w:r w:rsidR="008414EB" w:rsidRPr="00EB22FE">
        <w:fldChar w:fldCharType="end"/>
      </w:r>
      <w:r w:rsidR="008414EB" w:rsidRPr="00EB22FE">
        <w:t>.</w:t>
      </w:r>
      <w:r w:rsidR="008414EB" w:rsidRPr="00307586">
        <w:t xml:space="preserve"> </w:t>
      </w:r>
    </w:p>
    <w:p w14:paraId="759682D5" w14:textId="77777777" w:rsidR="00681889" w:rsidRDefault="00681889" w:rsidP="00E903A3">
      <w:pPr>
        <w:pStyle w:val="Brdtekst"/>
        <w:spacing w:before="1"/>
        <w:ind w:left="408" w:right="873"/>
      </w:pPr>
    </w:p>
    <w:p w14:paraId="5FA3679F" w14:textId="04F1DD5C" w:rsidR="008414EB" w:rsidRPr="00EB22FE" w:rsidRDefault="00681889" w:rsidP="00E903A3">
      <w:pPr>
        <w:pStyle w:val="Brdtekst"/>
        <w:spacing w:before="1"/>
        <w:ind w:left="408" w:right="873"/>
      </w:pPr>
      <w:r>
        <w:t>Ho</w:t>
      </w:r>
      <w:r w:rsidR="0000263E">
        <w:t xml:space="preserve">s </w:t>
      </w:r>
      <w:r w:rsidR="008414EB" w:rsidRPr="00307586">
        <w:t>et mindretall av homozygote</w:t>
      </w:r>
      <w:r>
        <w:t xml:space="preserve"> sees forhøyede leverenzymer,</w:t>
      </w:r>
      <w:r w:rsidR="008414EB" w:rsidRPr="00307586">
        <w:t xml:space="preserve"> men</w:t>
      </w:r>
      <w:r>
        <w:t>s</w:t>
      </w:r>
      <w:r w:rsidR="008414EB" w:rsidRPr="00B702B4">
        <w:t xml:space="preserve"> utvikling </w:t>
      </w:r>
      <w:r>
        <w:t>av</w:t>
      </w:r>
      <w:r w:rsidRPr="00B702B4">
        <w:t xml:space="preserve"> </w:t>
      </w:r>
      <w:r w:rsidR="008414EB" w:rsidRPr="00B702B4">
        <w:t xml:space="preserve">cirrhose </w:t>
      </w:r>
      <w:r>
        <w:t xml:space="preserve">er i studier angitt til </w:t>
      </w:r>
      <w:r w:rsidR="008414EB" w:rsidRPr="00B702B4">
        <w:t xml:space="preserve">&lt;1-5% </w:t>
      </w:r>
      <w:r w:rsidR="008414EB" w:rsidRPr="00EB22FE">
        <w:fldChar w:fldCharType="begin">
          <w:fldData xml:space="preserve">PEVuZE5vdGU+PENpdGU+PEF1dGhvcj5CZXV0bGVyPC9BdXRob3I+PFllYXI+MjAwMjwvWWVhcj48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</w:fldData>
        </w:fldChar>
      </w:r>
      <w:r w:rsidR="00E10109">
        <w:instrText xml:space="preserve"> ADDIN EN.CITE </w:instrText>
      </w:r>
      <w:r w:rsidR="00E10109">
        <w:fldChar w:fldCharType="begin">
          <w:fldData xml:space="preserve">PEVuZE5vdGU+PENpdGU+PEF1dGhvcj5CZXV0bGVyPC9BdXRob3I+PFllYXI+MjAwMjwvWWVhcj48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</w:fldData>
        </w:fldChar>
      </w:r>
      <w:r w:rsidR="00E10109">
        <w:instrText xml:space="preserve"> ADDIN EN.CITE.DATA </w:instrText>
      </w:r>
      <w:r w:rsidR="00E10109">
        <w:fldChar w:fldCharType="end"/>
      </w:r>
      <w:r w:rsidR="008414EB" w:rsidRPr="00EB22FE">
        <w:fldChar w:fldCharType="separate"/>
      </w:r>
      <w:r w:rsidR="00E10109">
        <w:rPr>
          <w:noProof/>
        </w:rPr>
        <w:t>[10, 25]</w:t>
      </w:r>
      <w:r w:rsidR="008414EB" w:rsidRPr="00EB22FE">
        <w:fldChar w:fldCharType="end"/>
      </w:r>
      <w:r w:rsidR="008414EB" w:rsidRPr="00EB22FE">
        <w:t xml:space="preserve">, og skyldes </w:t>
      </w:r>
      <w:r>
        <w:t xml:space="preserve">som regel </w:t>
      </w:r>
      <w:r w:rsidR="008414EB" w:rsidRPr="00EB22FE">
        <w:t xml:space="preserve">kombinasjon av hemokromatose og </w:t>
      </w:r>
      <w:r>
        <w:t>en annen tilstand som gir leverskade</w:t>
      </w:r>
      <w:r w:rsidR="008414EB" w:rsidRPr="00EB22FE">
        <w:t xml:space="preserve"> f.eks alkoholisme</w:t>
      </w:r>
      <w:r w:rsidR="00DC2BA2" w:rsidRPr="00EB22FE">
        <w:t>,</w:t>
      </w:r>
      <w:r w:rsidR="008414EB" w:rsidRPr="00EB22FE">
        <w:t xml:space="preserve"> met</w:t>
      </w:r>
      <w:r w:rsidR="00C1713D">
        <w:t>a</w:t>
      </w:r>
      <w:r w:rsidR="008414EB" w:rsidRPr="00EB22FE">
        <w:t>bolsk syndrom</w:t>
      </w:r>
      <w:r w:rsidR="00DC2BA2" w:rsidRPr="00EB22FE">
        <w:t xml:space="preserve"> </w:t>
      </w:r>
      <w:r>
        <w:t>eller infeksiøs</w:t>
      </w:r>
      <w:r w:rsidR="008414EB" w:rsidRPr="00307586">
        <w:t xml:space="preserve"> hepatitt</w:t>
      </w:r>
      <w:r>
        <w:t>.</w:t>
      </w:r>
      <w:r w:rsidR="008414EB" w:rsidRPr="00B702B4">
        <w:t xml:space="preserve"> I en norsk studie var prevalensen av cirrhose hos C282Y homozygote menn 3,4-5%, hos kvinner 0,3%</w:t>
      </w:r>
      <w:r w:rsidR="00874FE4" w:rsidRPr="00B702B4">
        <w:t xml:space="preserve"> </w:t>
      </w:r>
      <w:r w:rsidR="008414EB" w:rsidRPr="00EB22FE">
        <w:fldChar w:fldCharType="begin"/>
      </w:r>
      <w:r w:rsidR="00E10109">
        <w:instrText xml:space="preserve"> ADDIN EN.CITE &lt;EndNote&gt;&lt;Cite&gt;&lt;Author&gt;Åsberg&lt;/Author&gt;&lt;Year&gt;2007&lt;/Year&gt;&lt;RecNum&gt;19&lt;/RecNum&gt;&lt;DisplayText&gt;[26]&lt;/DisplayText&gt;&lt;record&gt;&lt;rec-number&gt;19&lt;/rec-number&gt;&lt;foreign-keys&gt;&lt;key app="EN" db-id="att9zzzrzrtrrietxa5pwfv8pzfa02vr5rwd" timestamp="1632126667"&gt;19&lt;/key&gt;&lt;/foreign-keys&gt;&lt;ref-type name="Journal Article"&gt;17&lt;/ref-type&gt;&lt;contributors&gt;&lt;authors&gt;&lt;author&gt;Åsberg, A.&lt;/author&gt;&lt;author&gt;Hveem, K.&lt;/author&gt;&lt;author&gt;Kannelønning, K.&lt;/author&gt;&lt;author&gt;Irgens, WØ&lt;/author&gt;&lt;/authors&gt;&lt;/contributors&gt;&lt;auth-address&gt;Department of Clinical Chemistry, Trondheim University Hospital, Trondheim, Norway. arne.asberg@stolav.no&lt;/auth-address&gt;&lt;titles&gt;&lt;title&gt;Penetrance of the C28Y/C282Y genotype of the HFE gene&lt;/title&gt;&lt;secondary-title&gt;Scand J Gastroenterol&lt;/secondary-title&gt;&lt;/titles&gt;&lt;pages&gt;1073-7&lt;/pages&gt;&lt;volume&gt;42&lt;/volume&gt;&lt;number&gt;9&lt;/number&gt;&lt;edition&gt;2007/08/22&lt;/edition&gt;&lt;keywords&gt;&lt;keyword&gt;Adult&lt;/keyword&gt;&lt;keyword&gt;Age Factors&lt;/keyword&gt;&lt;keyword&gt;Aged&lt;/keyword&gt;&lt;keyword&gt;Female&lt;/keyword&gt;&lt;keyword&gt;*Genotype&lt;/keyword&gt;&lt;keyword&gt;Hemochromatosis/blood/diagnosis/*genetics&lt;/keyword&gt;&lt;keyword&gt;Hemochromatosis Protein&lt;/keyword&gt;&lt;keyword&gt;Histocompatibility Antigens Class I/*genetics&lt;/keyword&gt;&lt;keyword&gt;Humans&lt;/keyword&gt;&lt;keyword&gt;Liver Cirrhosis/diagnosis/*genetics&lt;/keyword&gt;&lt;keyword&gt;Male&lt;/keyword&gt;&lt;keyword&gt;Mass Screening&lt;/keyword&gt;&lt;keyword&gt;Medical Records/statistics &amp;amp; numerical data&lt;/keyword&gt;&lt;keyword&gt;Membrane Proteins/*genetics&lt;/keyword&gt;&lt;keyword&gt;Middle Aged&lt;/keyword&gt;&lt;keyword&gt;Norway&lt;/keyword&gt;&lt;keyword&gt;*Penetrance&lt;/keyword&gt;&lt;keyword&gt;Prevalence&lt;/keyword&gt;&lt;keyword&gt;Sex Factors&lt;/keyword&gt;&lt;/keywords&gt;&lt;dates&gt;&lt;year&gt;2007&lt;/year&gt;&lt;pub-dates&gt;&lt;date&gt;Sep&lt;/date&gt;&lt;/pub-dates&gt;&lt;/dates&gt;&lt;isbn&gt;0036-5521 (Print)&amp;#xD;0036-5521&lt;/isbn&gt;&lt;accession-num&gt;17710673&lt;/accession-num&gt;&lt;urls&gt;&lt;/urls&gt;&lt;electronic-resource-num&gt;10.1080/00365520701245488&lt;/electronic-resource-num&gt;&lt;remote-database-provider&gt;NLM&lt;/remote-database-provider&gt;&lt;language&gt;eng&lt;/language&gt;&lt;/record&gt;&lt;/Cite&gt;&lt;/EndNote&gt;</w:instrText>
      </w:r>
      <w:r w:rsidR="008414EB" w:rsidRPr="00EB22FE">
        <w:fldChar w:fldCharType="separate"/>
      </w:r>
      <w:r w:rsidR="00E10109">
        <w:rPr>
          <w:noProof/>
        </w:rPr>
        <w:t>[26]</w:t>
      </w:r>
      <w:r w:rsidR="008414EB" w:rsidRPr="00EB22FE">
        <w:fldChar w:fldCharType="end"/>
      </w:r>
      <w:r w:rsidR="008414EB" w:rsidRPr="00EB22FE">
        <w:t xml:space="preserve">. Flere studier har vist at levercirrhose er ekstremt sjelden hos </w:t>
      </w:r>
      <w:r w:rsidR="008414EB" w:rsidRPr="00E903A3">
        <w:t xml:space="preserve">hemokromatosepasienter </w:t>
      </w:r>
      <w:r w:rsidR="008414EB" w:rsidRPr="00EB22FE">
        <w:t xml:space="preserve">med serum ferritin &lt;1000 ug/l. </w:t>
      </w:r>
      <w:r w:rsidR="008414EB" w:rsidRPr="00EB22FE">
        <w:fldChar w:fldCharType="begin">
          <w:fldData xml:space="preserve">PEVuZE5vdGU+PENpdGU+PEF1dGhvcj5CZXV0bGVyPC9BdXRob3I+PFllYXI+MjAwMjwvWWVhcj48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</w:fldData>
        </w:fldChar>
      </w:r>
      <w:r w:rsidR="00E10109">
        <w:instrText xml:space="preserve"> ADDIN EN.CITE </w:instrText>
      </w:r>
      <w:r w:rsidR="00E10109">
        <w:fldChar w:fldCharType="begin">
          <w:fldData xml:space="preserve">PEVuZE5vdGU+PENpdGU+PEF1dGhvcj5CZXV0bGVyPC9BdXRob3I+PFllYXI+MjAwMjwvWWVhcj48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</w:fldData>
        </w:fldChar>
      </w:r>
      <w:r w:rsidR="00E10109">
        <w:instrText xml:space="preserve"> ADDIN EN.CITE.DATA </w:instrText>
      </w:r>
      <w:r w:rsidR="00E10109">
        <w:fldChar w:fldCharType="end"/>
      </w:r>
      <w:r w:rsidR="008414EB" w:rsidRPr="00EB22FE">
        <w:fldChar w:fldCharType="separate"/>
      </w:r>
      <w:r w:rsidR="00E10109">
        <w:rPr>
          <w:noProof/>
        </w:rPr>
        <w:t>[10, 27-32]</w:t>
      </w:r>
      <w:r w:rsidR="008414EB" w:rsidRPr="00EB22FE">
        <w:fldChar w:fldCharType="end"/>
      </w:r>
      <w:r w:rsidR="008414EB" w:rsidRPr="00EB22FE">
        <w:t>, og HUNT</w:t>
      </w:r>
      <w:r w:rsidR="00156887" w:rsidRPr="00EB22FE">
        <w:t>-</w:t>
      </w:r>
      <w:r w:rsidR="008414EB" w:rsidRPr="00307586">
        <w:t>undersøkelsen som inkluderte 65.000 individer hvorav 0.68% var homozygote for C282Y hemokromatose hadde bare 4 personer levercirrhose</w:t>
      </w:r>
      <w:r w:rsidR="008414EB" w:rsidRPr="00B702B4">
        <w:t>.</w:t>
      </w:r>
      <w:r w:rsidR="005D43E2" w:rsidRPr="00B702B4">
        <w:t xml:space="preserve"> </w:t>
      </w:r>
      <w:r w:rsidR="00D23769">
        <w:t>Alkohol er dog en vanlig årsak til levercirrhose, og kan også være en medvirkende årsak til utvikling av leverskade hos hemokromatose pasienter</w:t>
      </w:r>
      <w:r w:rsidR="005D43E2" w:rsidRPr="00B702B4">
        <w:t xml:space="preserve"> </w:t>
      </w:r>
      <w:r w:rsidR="00156887" w:rsidRPr="00EB22FE">
        <w:fldChar w:fldCharType="begin"/>
      </w:r>
      <w:r w:rsidR="00E10109">
        <w:instrText xml:space="preserve"> ADDIN EN.CITE &lt;EndNote&gt;&lt;Cite&gt;&lt;Author&gt;Haukeland&lt;/Author&gt;&lt;Year&gt;2007&lt;/Year&gt;&lt;RecNum&gt;66&lt;/RecNum&gt;&lt;DisplayText&gt;[33]&lt;/DisplayText&gt;&lt;record&gt;&lt;rec-number&gt;66&lt;/rec-number&gt;&lt;foreign-keys&gt;&lt;key app="EN" db-id="ds95fxs590azv4epdev5r22r55r0dd0zs5pr" timestamp="1643671841"&gt;66&lt;/key&gt;&lt;/foreign-keys&gt;&lt;ref-type name="Journal Article"&gt;17&lt;/ref-type&gt;&lt;contributors&gt;&lt;authors&gt;&lt;author&gt;Haukeland, John W.&lt;/author&gt;&lt;author&gt;Lorgen, Inger&lt;/author&gt;&lt;author&gt;Schreiner, Linn Therese&lt;/author&gt;&lt;author&gt;Frigstad, Svien-oskar&lt;/author&gt;&lt;author&gt;Brandsæter, Bjøer&lt;/author&gt;&lt;author&gt;Bjøro, Kristian&lt;/author&gt;&lt;author&gt;Bang, Christina&lt;/author&gt;&lt;author&gt;Raknerud, Nils&lt;/author&gt;&lt;author&gt;Konopski, Zbigniew&lt;/author&gt;&lt;/authors&gt;&lt;/contributors&gt;&lt;titles&gt;&lt;title&gt;Incidence rates and causes of cirrhosis in a Norwegian population&lt;/title&gt;&lt;secondary-title&gt;Scandinavian Journal of Gastroenterology&lt;/secondary-title&gt;&lt;/titles&gt;&lt;periodical&gt;&lt;full-title&gt;Scandinavian Journal of Gastroenterology&lt;/full-title&gt;&lt;/periodical&gt;&lt;pages&gt;1501-1508&lt;/pages&gt;&lt;volume&gt;42&lt;/volume&gt;&lt;number&gt;12&lt;/number&gt;&lt;dates&gt;&lt;year&gt;2007&lt;/year&gt;&lt;pub-dates&gt;&lt;date&gt;2007/01/01&lt;/date&gt;&lt;/pub-dates&gt;&lt;/dates&gt;&lt;publisher&gt;Taylor &amp;amp; Francis&lt;/publisher&gt;&lt;isbn&gt;0036-5521&lt;/isbn&gt;&lt;urls&gt;&lt;related-urls&gt;&lt;url&gt;https://doi.org/10.1080/00365520701478014&lt;/url&gt;&lt;/related-urls&gt;&lt;/urls&gt;&lt;electronic-resource-num&gt;10.1080/00365520701478014&lt;/electronic-resource-num&gt;&lt;/record&gt;&lt;/Cite&gt;&lt;/EndNote&gt;</w:instrText>
      </w:r>
      <w:r w:rsidR="00156887" w:rsidRPr="00EB22FE">
        <w:fldChar w:fldCharType="separate"/>
      </w:r>
      <w:r w:rsidR="00E10109">
        <w:rPr>
          <w:noProof/>
        </w:rPr>
        <w:t>[33]</w:t>
      </w:r>
      <w:r w:rsidR="00156887" w:rsidRPr="00EB22FE">
        <w:fldChar w:fldCharType="end"/>
      </w:r>
      <w:r w:rsidR="004D20D6" w:rsidRPr="00EB22FE">
        <w:t xml:space="preserve">. </w:t>
      </w:r>
      <w:r w:rsidR="008414EB" w:rsidRPr="00EB22FE">
        <w:t>Hepatocellulært carcinom er sv</w:t>
      </w:r>
      <w:r w:rsidR="008414EB" w:rsidRPr="00307586">
        <w:t xml:space="preserve">ært sjelden hos pasienter som ikke har cirrhose </w:t>
      </w:r>
      <w:r w:rsidR="008414EB" w:rsidRPr="00EB22FE">
        <w:fldChar w:fldCharType="begin"/>
      </w:r>
      <w:r w:rsidR="00E10109">
        <w:instrText xml:space="preserve"> ADDIN EN.CITE &lt;EndNote&gt;&lt;Cite&gt;&lt;Author&gt;Kowdley&lt;/Author&gt;&lt;Year&gt;2004&lt;/Year&gt;&lt;RecNum&gt;26&lt;/RecNum&gt;&lt;DisplayText&gt;[34]&lt;/DisplayText&gt;&lt;record&gt;&lt;rec-number&gt;26&lt;/rec-number&gt;&lt;foreign-keys&gt;&lt;key app="EN" db-id="att9zzzrzrtrrietxa5pwfv8pzfa02vr5rwd" timestamp="1632126957"&gt;26&lt;/key&gt;&lt;/foreign-keys&gt;&lt;ref-type name="Journal Article"&gt;17&lt;/ref-type&gt;&lt;contributors&gt;&lt;authors&gt;&lt;author&gt;Kowdley, K. V.&lt;/author&gt;&lt;/authors&gt;&lt;/contributors&gt;&lt;auth-address&gt;University of Washington, Box 356174, 1959 NE Pacific Street, Seattle, Washington 98195, USA. kkowdley@u.washington.edu&lt;/auth-address&gt;&lt;titles&gt;&lt;title&gt;Iron, hemochromatosis, and hepatocellular carcinoma&lt;/title&gt;&lt;secondary-title&gt;Gastroenterology&lt;/secondary-title&gt;&lt;/titles&gt;&lt;pages&gt;S79-86&lt;/pages&gt;&lt;volume&gt;127&lt;/volume&gt;&lt;number&gt;5 Suppl 1&lt;/number&gt;&lt;edition&gt;2004/10/28&lt;/edition&gt;&lt;keywords&gt;&lt;keyword&gt;Carcinoma, Hepatocellular/epidemiology/*physiopathology&lt;/keyword&gt;&lt;keyword&gt;Cell Proliferation&lt;/keyword&gt;&lt;keyword&gt;Hemochromatosis/*complications&lt;/keyword&gt;&lt;keyword&gt;Hemochromatosis Protein&lt;/keyword&gt;&lt;keyword&gt;Histocompatibility Antigens Class I/genetics&lt;/keyword&gt;&lt;keyword&gt;Humans&lt;/keyword&gt;&lt;keyword&gt;Incidence&lt;/keyword&gt;&lt;keyword&gt;Iron/*adverse effects/*pharmacokinetics&lt;/keyword&gt;&lt;keyword&gt;Kidney Failure, Chronic&lt;/keyword&gt;&lt;keyword&gt;Liver Neoplasms/epidemiology/*physiopathology&lt;/keyword&gt;&lt;keyword&gt;Membrane Proteins/genetics&lt;/keyword&gt;&lt;keyword&gt;Prevalence&lt;/keyword&gt;&lt;keyword&gt;Risk Factors&lt;/keyword&gt;&lt;/keywords&gt;&lt;dates&gt;&lt;year&gt;2004&lt;/year&gt;&lt;pub-dates&gt;&lt;date&gt;Nov&lt;/date&gt;&lt;/pub-dates&gt;&lt;/dates&gt;&lt;isbn&gt;0016-5085 (Print)&amp;#xD;0016-5085&lt;/isbn&gt;&lt;accession-num&gt;15508107&lt;/accession-num&gt;&lt;urls&gt;&lt;/urls&gt;&lt;electronic-resource-num&gt;10.1016/j.gastro.2004.09.019&lt;/electronic-resource-num&gt;&lt;remote-database-provider&gt;NLM&lt;/remote-database-provider&gt;&lt;language&gt;eng&lt;/language&gt;&lt;/record&gt;&lt;/Cite&gt;&lt;/EndNote&gt;</w:instrText>
      </w:r>
      <w:r w:rsidR="008414EB" w:rsidRPr="00EB22FE">
        <w:fldChar w:fldCharType="separate"/>
      </w:r>
      <w:r w:rsidR="00E10109">
        <w:rPr>
          <w:noProof/>
        </w:rPr>
        <w:t>[34]</w:t>
      </w:r>
      <w:r w:rsidR="008414EB" w:rsidRPr="00EB22FE">
        <w:fldChar w:fldCharType="end"/>
      </w:r>
      <w:r w:rsidR="008414EB" w:rsidRPr="00EB22FE">
        <w:t xml:space="preserve">, men ved påvist cirrhose er risikoen adskillig større, og disse pasientene må følges regelmessig med tanke på slik utvikling, og bør henvises tidlig til gastromedisinsk </w:t>
      </w:r>
      <w:r w:rsidR="004D20D6" w:rsidRPr="00307586">
        <w:t>oppfølging</w:t>
      </w:r>
      <w:r w:rsidR="004D20D6" w:rsidRPr="00B702B4">
        <w:t xml:space="preserve"> </w:t>
      </w:r>
      <w:r w:rsidR="008414EB" w:rsidRPr="00EB22FE">
        <w:fldChar w:fldCharType="begin">
          <w:fldData xml:space="preserve">PEVuZE5vdGU+PENpdGU+PEF1dGhvcj5DYXV6YTwvQXV0aG9yPjxZZWFyPjIwMDM8L1llYXI+PFJl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</w:fldData>
        </w:fldChar>
      </w:r>
      <w:r w:rsidR="00E10109">
        <w:instrText xml:space="preserve"> ADDIN EN.CITE </w:instrText>
      </w:r>
      <w:r w:rsidR="00E10109">
        <w:fldChar w:fldCharType="begin">
          <w:fldData xml:space="preserve">PEVuZE5vdGU+PENpdGU+PEF1dGhvcj5DYXV6YTwvQXV0aG9yPjxZZWFyPjIwMDM8L1llYXI+PFJl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</w:fldData>
        </w:fldChar>
      </w:r>
      <w:r w:rsidR="00E10109">
        <w:instrText xml:space="preserve"> ADDIN EN.CITE.DATA </w:instrText>
      </w:r>
      <w:r w:rsidR="00E10109">
        <w:fldChar w:fldCharType="end"/>
      </w:r>
      <w:r w:rsidR="008414EB" w:rsidRPr="00EB22FE">
        <w:fldChar w:fldCharType="separate"/>
      </w:r>
      <w:r w:rsidR="00E10109">
        <w:rPr>
          <w:noProof/>
        </w:rPr>
        <w:t>[35-37]</w:t>
      </w:r>
      <w:r w:rsidR="008414EB" w:rsidRPr="00EB22FE">
        <w:fldChar w:fldCharType="end"/>
      </w:r>
      <w:r w:rsidR="008414EB" w:rsidRPr="00EB22FE">
        <w:t>.</w:t>
      </w:r>
    </w:p>
    <w:p w14:paraId="1F116A7D" w14:textId="77777777" w:rsidR="008414EB" w:rsidRPr="00EB22FE" w:rsidRDefault="008414EB" w:rsidP="008414EB">
      <w:pPr>
        <w:pStyle w:val="Brdtekst"/>
        <w:spacing w:before="7"/>
      </w:pPr>
    </w:p>
    <w:p w14:paraId="77ADB12F" w14:textId="61ECB242" w:rsidR="008414EB" w:rsidRPr="00E903A3" w:rsidRDefault="008414EB" w:rsidP="008414EB">
      <w:pPr>
        <w:spacing w:before="1"/>
        <w:ind w:left="408" w:right="1504"/>
        <w:rPr>
          <w:sz w:val="23"/>
          <w:szCs w:val="23"/>
        </w:rPr>
      </w:pPr>
      <w:r w:rsidRPr="00E903A3">
        <w:rPr>
          <w:sz w:val="23"/>
          <w:szCs w:val="23"/>
        </w:rPr>
        <w:t>Dødsårsaken hos de som dør av hemokromatose er oftest hepatocellulær cancer eller levercirrhose</w:t>
      </w:r>
      <w:r w:rsidR="005D43E2">
        <w:rPr>
          <w:sz w:val="23"/>
          <w:szCs w:val="23"/>
        </w:rPr>
        <w:t xml:space="preserve"> </w:t>
      </w:r>
      <w:r w:rsidRPr="00E903A3">
        <w:rPr>
          <w:sz w:val="23"/>
          <w:szCs w:val="23"/>
        </w:rPr>
        <w:fldChar w:fldCharType="begin"/>
      </w:r>
      <w:r w:rsidR="00E10109">
        <w:rPr>
          <w:sz w:val="23"/>
          <w:szCs w:val="23"/>
        </w:rPr>
        <w:instrText xml:space="preserve"> ADDIN EN.CITE &lt;EndNote&gt;&lt;Cite&gt;&lt;Author&gt;Niederau&lt;/Author&gt;&lt;Year&gt;1996&lt;/Year&gt;&lt;RecNum&gt;32&lt;/RecNum&gt;&lt;DisplayText&gt;[19]&lt;/DisplayText&gt;&lt;record&gt;&lt;rec-number&gt;32&lt;/rec-number&gt;&lt;foreign-keys&gt;&lt;key app="EN" db-id="att9zzzrzrtrrietxa5pwfv8pzfa02vr5rwd" timestamp="1632127124"&gt;32&lt;/key&gt;&lt;/foreign-keys&gt;&lt;ref-type name="Journal Article"&gt;17&lt;/ref-type&gt;&lt;contributors&gt;&lt;authors&gt;&lt;author&gt;Niederau, C.&lt;/author&gt;&lt;author&gt;Fischer, R.&lt;/author&gt;&lt;author&gt;Pürschel, A.&lt;/author&gt;&lt;author&gt;Stremmel, W.&lt;/author&gt;&lt;author&gt;Häussinger, D.&lt;/author&gt;&lt;author&gt;Strohmeyer, G.&lt;/author&gt;&lt;/authors&gt;&lt;/contributors&gt;&lt;auth-address&gt;Division of Gastroenterology, Hepatology and Infectious Diseases, Department of Medicine, Heinrich-Heine-Universität Düsseldorf, Germany.&lt;/auth-address&gt;&lt;titles&gt;&lt;title&gt;Long-term survival in patients with hereditary hemochromatosis&lt;/title&gt;&lt;secondary-title&gt;Gastroenterology&lt;/secondary-title&gt;&lt;/titles&gt;&lt;pages&gt;1107-19&lt;/pages&gt;&lt;volume&gt;110&lt;/volume&gt;&lt;number&gt;4&lt;/number&gt;&lt;edition&gt;1996/04/01&lt;/edition&gt;&lt;keywords&gt;&lt;keyword&gt;Adolescent&lt;/keyword&gt;&lt;keyword&gt;Adult&lt;/keyword&gt;&lt;keyword&gt;Aged&lt;/keyword&gt;&lt;keyword&gt;Cause of Death&lt;/keyword&gt;&lt;keyword&gt;Cohort Studies&lt;/keyword&gt;&lt;keyword&gt;Diabetes Mellitus/etiology&lt;/keyword&gt;&lt;keyword&gt;Female&lt;/keyword&gt;&lt;keyword&gt;Follow-Up Studies&lt;/keyword&gt;&lt;keyword&gt;Hemochromatosis/complications/genetics/*mortality/therapy&lt;/keyword&gt;&lt;keyword&gt;Humans&lt;/keyword&gt;&lt;keyword&gt;Iron/metabolism&lt;/keyword&gt;&lt;keyword&gt;Liver/metabolism&lt;/keyword&gt;&lt;keyword&gt;Liver Cirrhosis/etiology&lt;/keyword&gt;&lt;keyword&gt;Liver Neoplasms/etiology&lt;/keyword&gt;&lt;keyword&gt;Male&lt;/keyword&gt;&lt;keyword&gt;Middle Aged&lt;/keyword&gt;&lt;keyword&gt;Multivariate Analysis&lt;/keyword&gt;&lt;keyword&gt;Phlebotomy&lt;/keyword&gt;&lt;keyword&gt;Prognosis&lt;/keyword&gt;&lt;keyword&gt;Survival Rate&lt;/keyword&gt;&lt;/keywords&gt;&lt;dates&gt;&lt;year&gt;1996&lt;/year&gt;&lt;pub-dates&gt;&lt;date&gt;Apr&lt;/date&gt;&lt;/pub-dates&gt;&lt;/dates&gt;&lt;isbn&gt;0016-5085 (Print)&amp;#xD;0016-5085&lt;/isbn&gt;&lt;accession-num&gt;8613000&lt;/accession-num&gt;&lt;urls&gt;&lt;/urls&gt;&lt;electronic-resource-num&gt;10.1053/gast.1996.v110.pm8613000&lt;/electronic-resource-num&gt;&lt;remote-database-provider&gt;NLM&lt;/remote-database-provider&gt;&lt;language&gt;eng&lt;/language&gt;&lt;/record&gt;&lt;/Cite&gt;&lt;/EndNote&gt;</w:instrText>
      </w:r>
      <w:r w:rsidRPr="00E903A3">
        <w:rPr>
          <w:sz w:val="23"/>
          <w:szCs w:val="23"/>
        </w:rPr>
        <w:fldChar w:fldCharType="separate"/>
      </w:r>
      <w:r w:rsidR="00E10109">
        <w:rPr>
          <w:noProof/>
          <w:sz w:val="23"/>
          <w:szCs w:val="23"/>
        </w:rPr>
        <w:t>[19]</w:t>
      </w:r>
      <w:r w:rsidRPr="00E903A3">
        <w:rPr>
          <w:sz w:val="23"/>
          <w:szCs w:val="23"/>
        </w:rPr>
        <w:fldChar w:fldCharType="end"/>
      </w:r>
      <w:r w:rsidRPr="00E903A3">
        <w:rPr>
          <w:sz w:val="23"/>
          <w:szCs w:val="23"/>
        </w:rPr>
        <w:t xml:space="preserve">. Slike sykdomsforløp er meget sjeldne i </w:t>
      </w:r>
      <w:r w:rsidR="00C1713D">
        <w:rPr>
          <w:sz w:val="23"/>
          <w:szCs w:val="23"/>
        </w:rPr>
        <w:t>dag</w:t>
      </w:r>
      <w:r w:rsidRPr="00E903A3">
        <w:rPr>
          <w:sz w:val="23"/>
          <w:szCs w:val="23"/>
        </w:rPr>
        <w:t>.</w:t>
      </w:r>
    </w:p>
    <w:p w14:paraId="5D734864" w14:textId="77777777" w:rsidR="00191AB4" w:rsidRPr="00EB22FE" w:rsidRDefault="00191AB4">
      <w:pPr>
        <w:pStyle w:val="Brdtekst"/>
        <w:spacing w:before="5"/>
      </w:pPr>
    </w:p>
    <w:p w14:paraId="2AAD08F5" w14:textId="77777777" w:rsidR="00191AB4" w:rsidRDefault="00191AB4">
      <w:pPr>
        <w:sectPr w:rsidR="00191AB4">
          <w:pgSz w:w="11910" w:h="16840"/>
          <w:pgMar w:top="880" w:right="460" w:bottom="280" w:left="300" w:header="708" w:footer="708" w:gutter="0"/>
          <w:cols w:space="708"/>
        </w:sectPr>
      </w:pPr>
    </w:p>
    <w:p w14:paraId="4B3D76AB" w14:textId="77777777" w:rsidR="00191AB4" w:rsidRDefault="00611DA6">
      <w:pPr>
        <w:pStyle w:val="Overskrift1"/>
      </w:pPr>
      <w:r>
        <w:lastRenderedPageBreak/>
        <w:t>Utredning</w:t>
      </w:r>
    </w:p>
    <w:p w14:paraId="0FFE6BE5" w14:textId="77777777" w:rsidR="00191AB4" w:rsidRDefault="00191AB4">
      <w:pPr>
        <w:pStyle w:val="Brdtekst"/>
        <w:spacing w:before="8"/>
        <w:rPr>
          <w:b/>
          <w:sz w:val="31"/>
        </w:rPr>
      </w:pPr>
    </w:p>
    <w:p w14:paraId="1321975D" w14:textId="1DDF8492" w:rsidR="00681889" w:rsidRDefault="00681889" w:rsidP="00E903A3">
      <w:pPr>
        <w:pStyle w:val="Overskrift2"/>
        <w:spacing w:before="1"/>
        <w:ind w:left="408" w:right="304" w:firstLine="0"/>
      </w:pPr>
      <w:r>
        <w:rPr>
          <w:sz w:val="23"/>
          <w:szCs w:val="23"/>
        </w:rPr>
        <w:t xml:space="preserve">Med unntak av former for hemorkomatose med manifestasjon i barneår er </w:t>
      </w:r>
      <w:r>
        <w:t>f</w:t>
      </w:r>
      <w:r w:rsidR="00B2016F">
        <w:t xml:space="preserve">ørste </w:t>
      </w:r>
      <w:r>
        <w:t>steg i utredning av hemokroma</w:t>
      </w:r>
      <w:r w:rsidR="006A236C">
        <w:t>tose</w:t>
      </w:r>
      <w:r>
        <w:t xml:space="preserve"> funn av </w:t>
      </w:r>
      <w:r w:rsidR="00B2016F">
        <w:t>forhøyet serum ferritin</w:t>
      </w:r>
      <w:r>
        <w:t xml:space="preserve"> og transferinmetning</w:t>
      </w:r>
      <w:r w:rsidR="00BC2F54">
        <w:t>.</w:t>
      </w:r>
    </w:p>
    <w:p w14:paraId="05839766" w14:textId="00CAB0B6" w:rsidR="00681889" w:rsidRDefault="00681889" w:rsidP="00E903A3">
      <w:pPr>
        <w:pStyle w:val="Overskrift2"/>
        <w:spacing w:before="1"/>
        <w:ind w:left="408" w:right="304" w:firstLine="0"/>
      </w:pPr>
      <w:r>
        <w:t>Ved</w:t>
      </w:r>
      <w:r w:rsidR="00B2016F">
        <w:t xml:space="preserve"> transferrinmetningen &gt;45%</w:t>
      </w:r>
      <w:r>
        <w:t xml:space="preserve"> i 2 målinger </w:t>
      </w:r>
      <w:r w:rsidR="00B2016F">
        <w:t xml:space="preserve">bør </w:t>
      </w:r>
      <w:r>
        <w:t xml:space="preserve">det utføres </w:t>
      </w:r>
      <w:r w:rsidR="00B2016F">
        <w:t xml:space="preserve">HFE genotyping. </w:t>
      </w:r>
    </w:p>
    <w:p w14:paraId="2EE2ED1D" w14:textId="36B0D411" w:rsidR="00B2016F" w:rsidRPr="00E903A3" w:rsidRDefault="00681889" w:rsidP="00E903A3">
      <w:pPr>
        <w:pStyle w:val="Overskrift2"/>
        <w:spacing w:before="1"/>
        <w:ind w:left="408" w:right="304" w:firstLine="0"/>
      </w:pPr>
      <w:r>
        <w:t>Tilstand med homozygoti for</w:t>
      </w:r>
      <w:r w:rsidR="00B2016F">
        <w:t xml:space="preserve"> C282Y homozygot</w:t>
      </w:r>
      <w:r>
        <w:t xml:space="preserve"> regnes som </w:t>
      </w:r>
      <w:r w:rsidR="00B2016F">
        <w:t xml:space="preserve">HFE hemokromatose. For </w:t>
      </w:r>
      <w:r>
        <w:t xml:space="preserve">personer som der det påvises </w:t>
      </w:r>
      <w:r w:rsidR="00B2016F">
        <w:t>C282Y/H63D, H63D/H63D eller C282Y/S65C</w:t>
      </w:r>
      <w:r>
        <w:t>,</w:t>
      </w:r>
      <w:r w:rsidR="006A236C" w:rsidDel="006A236C">
        <w:t xml:space="preserve"> </w:t>
      </w:r>
      <w:r>
        <w:t>må</w:t>
      </w:r>
      <w:r w:rsidR="00B2016F">
        <w:t xml:space="preserve"> </w:t>
      </w:r>
      <w:r>
        <w:t xml:space="preserve">andre </w:t>
      </w:r>
      <w:r w:rsidR="00B2016F">
        <w:t xml:space="preserve">faktorer </w:t>
      </w:r>
      <w:r>
        <w:t>som årsak til økt ferritin utelukkes før man kan sette diagnosen HFE hemokromatose</w:t>
      </w:r>
      <w:r w:rsidR="00B2016F">
        <w:fldChar w:fldCharType="begin">
          <w:fldData xml:space="preserve">PEVuZE5vdGU+PENpdGU+PEF1dGhvcj5Ccmlzc290PC9BdXRob3I+PFllYXI+MjAxODwvWWVhcj48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</w:fldData>
        </w:fldChar>
      </w:r>
      <w:r w:rsidR="0070474B">
        <w:instrText xml:space="preserve"> ADDIN EN.CITE </w:instrText>
      </w:r>
      <w:r w:rsidR="0070474B">
        <w:fldChar w:fldCharType="begin">
          <w:fldData xml:space="preserve">PEVuZE5vdGU+PENpdGU+PEF1dGhvcj5Ccmlzc290PC9BdXRob3I+PFllYXI+MjAxODwvWWVhcj48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</w:fldData>
        </w:fldChar>
      </w:r>
      <w:r w:rsidR="0070474B">
        <w:instrText xml:space="preserve"> ADDIN EN.CITE.DATA </w:instrText>
      </w:r>
      <w:r w:rsidR="0070474B">
        <w:fldChar w:fldCharType="end"/>
      </w:r>
      <w:r w:rsidR="00B2016F">
        <w:fldChar w:fldCharType="separate"/>
      </w:r>
      <w:r w:rsidR="0070474B">
        <w:rPr>
          <w:noProof/>
        </w:rPr>
        <w:t>[2, 9, 38, 39]</w:t>
      </w:r>
      <w:r w:rsidR="00B2016F">
        <w:fldChar w:fldCharType="end"/>
      </w:r>
      <w:r w:rsidR="00B2016F">
        <w:t>.</w:t>
      </w:r>
    </w:p>
    <w:p w14:paraId="27816F5B" w14:textId="77777777" w:rsidR="00B2016F" w:rsidRDefault="00B2016F" w:rsidP="000020C2">
      <w:pPr>
        <w:pStyle w:val="Brdtekst"/>
        <w:ind w:left="408" w:right="255"/>
        <w:rPr>
          <w:b/>
        </w:rPr>
      </w:pPr>
    </w:p>
    <w:p w14:paraId="2E7DE7A4" w14:textId="21241E1F" w:rsidR="000020C2" w:rsidRDefault="000020C2" w:rsidP="000020C2">
      <w:pPr>
        <w:pStyle w:val="Brdtekst"/>
        <w:ind w:left="408" w:right="255"/>
      </w:pPr>
      <w:r>
        <w:rPr>
          <w:b/>
        </w:rPr>
        <w:t>Hvis HFE C282Y hemokromatose bekreftes</w:t>
      </w:r>
      <w:r>
        <w:t>, vil videre håndtering være avhengig av ferritinkonsentrasjonen</w:t>
      </w:r>
      <w:r w:rsidR="00F531A5">
        <w:t xml:space="preserve"> og om det foreligger eventuelle symptomer eller kliniske funn</w:t>
      </w:r>
      <w:r w:rsidR="00B2016F">
        <w:t xml:space="preserve">. </w:t>
      </w:r>
      <w:r>
        <w:t>Hvis ferritin er normal eller kun moderat forhøyet, (&lt; 800</w:t>
      </w:r>
      <w:r w:rsidR="00BA027F" w:rsidRPr="00BA027F">
        <w:t xml:space="preserve"> </w:t>
      </w:r>
      <w:r w:rsidR="00BA027F">
        <w:t>µg/l</w:t>
      </w:r>
      <w:r w:rsidR="001D5566">
        <w:t>)</w:t>
      </w:r>
      <w:r w:rsidR="00B2016F">
        <w:t xml:space="preserve"> </w:t>
      </w:r>
      <w:r>
        <w:t xml:space="preserve">og det er normale transaminaser, er det ikke nødvendig med videre utredning </w:t>
      </w:r>
      <w:r w:rsidR="00A407F9">
        <w:t xml:space="preserve">utover blodprøver </w:t>
      </w:r>
      <w:r>
        <w:t xml:space="preserve">om ikke klinikken skulle tilsi noe annet. Disse pasientene bør imidlertid følges opp med jevnlige serum-ferritinmålinger, for eksempel årlig, og så </w:t>
      </w:r>
      <w:r w:rsidR="001D5566">
        <w:t xml:space="preserve">utvide intervallene </w:t>
      </w:r>
      <w:r>
        <w:t>om serum</w:t>
      </w:r>
      <w:r w:rsidR="00AF6512">
        <w:t xml:space="preserve"> </w:t>
      </w:r>
      <w:r>
        <w:t>ferritin ikke stiger.</w:t>
      </w:r>
    </w:p>
    <w:p w14:paraId="65C2CDC4" w14:textId="77777777" w:rsidR="008B2687" w:rsidRDefault="008B2687" w:rsidP="000020C2">
      <w:pPr>
        <w:pStyle w:val="Brdtekst"/>
        <w:ind w:left="408" w:right="255"/>
      </w:pPr>
    </w:p>
    <w:p w14:paraId="7A33E938" w14:textId="36C48F83" w:rsidR="005D59F0" w:rsidRDefault="00270D55" w:rsidP="00AC56D5">
      <w:pPr>
        <w:pStyle w:val="Overskrift2"/>
        <w:spacing w:before="72"/>
        <w:ind w:left="408" w:right="278" w:firstLine="0"/>
      </w:pPr>
      <w:r>
        <w:t>Ved påvist HFE hemokromatose</w:t>
      </w:r>
      <w:r w:rsidR="006A236C">
        <w:t xml:space="preserve"> </w:t>
      </w:r>
      <w:r w:rsidR="000020C2">
        <w:t>bør det utredes nærmere med leverprøver, fastende blodsukker, HbA1c, pro-BNP</w:t>
      </w:r>
      <w:r w:rsidR="007D2014">
        <w:t>, fT4, TSH, LH, FSH og testosteron.</w:t>
      </w:r>
      <w:r w:rsidR="008B2687">
        <w:t xml:space="preserve"> Ved ferritin &gt;1000 µg/l er det fare for </w:t>
      </w:r>
      <w:r w:rsidR="000020C2">
        <w:t xml:space="preserve">cirrhoseutvikling og det </w:t>
      </w:r>
      <w:r w:rsidR="008B2687">
        <w:t>bør d</w:t>
      </w:r>
      <w:r w:rsidR="00D06651">
        <w:t>erfor alltid utføres venesectio</w:t>
      </w:r>
      <w:r w:rsidR="008B2687">
        <w:t xml:space="preserve"> </w:t>
      </w:r>
      <w:r w:rsidR="00AF6512">
        <w:fldChar w:fldCharType="begin">
          <w:fldData xml:space="preserve">PEVuZE5vdGU+PENpdGU+PEF1dGhvcj5GaXR6c2ltb25zPC9BdXRob3I+PFllYXI+MjAxODwvWWVh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</w:fldData>
        </w:fldChar>
      </w:r>
      <w:r w:rsidR="0070474B">
        <w:instrText xml:space="preserve"> ADDIN EN.CITE </w:instrText>
      </w:r>
      <w:r w:rsidR="0070474B">
        <w:fldChar w:fldCharType="begin">
          <w:fldData xml:space="preserve">PEVuZE5vdGU+PENpdGU+PEF1dGhvcj5GaXR6c2ltb25zPC9BdXRob3I+PFllYXI+MjAxODwvWWVh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</w:fldData>
        </w:fldChar>
      </w:r>
      <w:r w:rsidR="0070474B">
        <w:instrText xml:space="preserve"> ADDIN EN.CITE.DATA </w:instrText>
      </w:r>
      <w:r w:rsidR="0070474B">
        <w:fldChar w:fldCharType="end"/>
      </w:r>
      <w:r w:rsidR="00AF6512">
        <w:fldChar w:fldCharType="separate"/>
      </w:r>
      <w:r w:rsidR="0070474B">
        <w:rPr>
          <w:noProof/>
        </w:rPr>
        <w:t>[13, 40]</w:t>
      </w:r>
      <w:r w:rsidR="00AF6512">
        <w:fldChar w:fldCharType="end"/>
      </w:r>
      <w:r w:rsidR="00AF6512">
        <w:t>.</w:t>
      </w:r>
      <w:r w:rsidR="00711948">
        <w:t xml:space="preserve"> </w:t>
      </w:r>
      <w:r w:rsidR="00D06651">
        <w:t>Det anbefales MR</w:t>
      </w:r>
      <w:r w:rsidR="00A407F9">
        <w:t xml:space="preserve"> T2*</w:t>
      </w:r>
      <w:r w:rsidR="00D06651">
        <w:t xml:space="preserve"> og fibroscan v</w:t>
      </w:r>
      <w:r w:rsidR="00D06651" w:rsidRPr="00E903A3">
        <w:t>ed ferritin &gt;1000 µg/l eller lavere verdier kombinert med forhøyede transaminaser</w:t>
      </w:r>
      <w:r w:rsidR="00D06651">
        <w:t xml:space="preserve"> for å avklare om det foreligger fibrose eller cirrhose </w:t>
      </w:r>
      <w:r w:rsidR="00D06651">
        <w:fldChar w:fldCharType="begin">
          <w:fldData xml:space="preserve">PEVuZE5vdGU+PENpdGU+PEF1dGhvcj5TYXJpZ2lhbm5pPC9BdXRob3I+PFllYXI+MjAxNTwvWWVh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</w:fldData>
        </w:fldChar>
      </w:r>
      <w:r w:rsidR="0070474B">
        <w:instrText xml:space="preserve"> ADDIN EN.CITE </w:instrText>
      </w:r>
      <w:r w:rsidR="0070474B">
        <w:fldChar w:fldCharType="begin">
          <w:fldData xml:space="preserve">PEVuZE5vdGU+PENpdGU+PEF1dGhvcj5TYXJpZ2lhbm5pPC9BdXRob3I+PFllYXI+MjAxNTwvWWVh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</w:fldData>
        </w:fldChar>
      </w:r>
      <w:r w:rsidR="0070474B">
        <w:instrText xml:space="preserve"> ADDIN EN.CITE.DATA </w:instrText>
      </w:r>
      <w:r w:rsidR="0070474B">
        <w:fldChar w:fldCharType="end"/>
      </w:r>
      <w:r w:rsidR="00D06651">
        <w:fldChar w:fldCharType="separate"/>
      </w:r>
      <w:r w:rsidR="0070474B">
        <w:rPr>
          <w:noProof/>
        </w:rPr>
        <w:t>[41-43]</w:t>
      </w:r>
      <w:r w:rsidR="00D06651">
        <w:fldChar w:fldCharType="end"/>
      </w:r>
      <w:r w:rsidR="00D06651" w:rsidRPr="00E903A3">
        <w:t xml:space="preserve">. </w:t>
      </w:r>
      <w:r w:rsidR="005D59F0">
        <w:t>Avhengig av kliniske funn bør man også vurdere utredning med EKG og ekkokardiografi.</w:t>
      </w:r>
    </w:p>
    <w:p w14:paraId="3B5DD36B" w14:textId="77777777" w:rsidR="005D59F0" w:rsidRDefault="005D59F0" w:rsidP="00AC56D5">
      <w:pPr>
        <w:pStyle w:val="Overskrift2"/>
        <w:spacing w:before="72"/>
        <w:ind w:left="408" w:right="278" w:firstLine="0"/>
      </w:pPr>
    </w:p>
    <w:p w14:paraId="6DE190DC" w14:textId="7B16E452" w:rsidR="00AC56D5" w:rsidRPr="00E903A3" w:rsidRDefault="00D06651" w:rsidP="00AC56D5">
      <w:pPr>
        <w:pStyle w:val="Overskrift2"/>
        <w:spacing w:before="72"/>
        <w:ind w:left="408" w:right="278" w:firstLine="0"/>
        <w:rPr>
          <w:sz w:val="23"/>
          <w:szCs w:val="23"/>
        </w:rPr>
      </w:pPr>
      <w:r w:rsidRPr="00E903A3">
        <w:t xml:space="preserve">Det er en god invers korrelasjon mellom MR T2* signalet og biokjemisk jernkonsentasjon i organer, og MR undersøkelse kan </w:t>
      </w:r>
      <w:r w:rsidRPr="00E903A3">
        <w:rPr>
          <w:spacing w:val="-3"/>
        </w:rPr>
        <w:t xml:space="preserve">gi </w:t>
      </w:r>
      <w:r w:rsidRPr="00E903A3">
        <w:t xml:space="preserve">et semikvantitativt mål på jernmengden i lever. Hvis jernkonsentrasjonen i lever er økt, og vanlige årsaker utelukket, kan man vurdere ferroportinsykdom type 4A. Denne vil </w:t>
      </w:r>
      <w:r w:rsidRPr="00E903A3">
        <w:rPr>
          <w:spacing w:val="-3"/>
        </w:rPr>
        <w:t xml:space="preserve">gi </w:t>
      </w:r>
      <w:r w:rsidRPr="00E903A3">
        <w:t xml:space="preserve">vesentlig opphopning </w:t>
      </w:r>
      <w:r w:rsidRPr="00E903A3">
        <w:rPr>
          <w:spacing w:val="2"/>
        </w:rPr>
        <w:t xml:space="preserve">av </w:t>
      </w:r>
      <w:r w:rsidRPr="00E903A3">
        <w:t>jern i reticuloendotheliale celler i milt, mindre i lever, mens de øvrige hemokromatosevariantene gir mest opphopning i leverparenchymceller, noe som kommer tydelig fram på MR undersøkelse.</w:t>
      </w:r>
      <w:r>
        <w:t xml:space="preserve"> </w:t>
      </w:r>
      <w:r w:rsidR="000020C2">
        <w:t xml:space="preserve">Fibroscan er ikke tilgjengelig ved alle sykehus i Norge og MR lever med T2-vekting </w:t>
      </w:r>
      <w:r w:rsidR="00BA027F">
        <w:fldChar w:fldCharType="begin"/>
      </w:r>
      <w:r w:rsidR="0070474B">
        <w:instrText xml:space="preserve"> ADDIN EN.CITE &lt;EndNote&gt;&lt;Cite&gt;&lt;Author&gt;Labranche&lt;/Author&gt;&lt;Year&gt;2018&lt;/Year&gt;&lt;RecNum&gt;65&lt;/RecNum&gt;&lt;DisplayText&gt;[43]&lt;/DisplayText&gt;&lt;record&gt;&lt;rec-number&gt;65&lt;/rec-number&gt;&lt;foreign-keys&gt;&lt;key app="EN" db-id="ds95fxs590azv4epdev5r22r55r0dd0zs5pr" timestamp="1643664512"&gt;65&lt;/key&gt;&lt;/foreign-keys&gt;&lt;ref-type name="Journal Article"&gt;17&lt;/ref-type&gt;&lt;contributors&gt;&lt;authors&gt;&lt;author&gt;Roxanne Labranche&lt;/author&gt;&lt;author&gt;Guillaume Gilbert&lt;/author&gt;&lt;author&gt;Milena Cerny&lt;/author&gt;&lt;author&gt;Kim-Nhien Vu&lt;/author&gt;&lt;author&gt;Denis Soulières&lt;/author&gt;&lt;author&gt;Damien Olivié&lt;/author&gt;&lt;author&gt;Jean-Sébastien Billiard&lt;/author&gt;&lt;author&gt;Takeshi Yokoo&lt;/author&gt;&lt;author&gt;An Tang&lt;/author&gt;&lt;/authors&gt;&lt;/contributors&gt;&lt;titles&gt;&lt;title&gt;Liver Iron Quantification with MR Imaging: A Primer for Radiologists&lt;/title&gt;&lt;secondary-title&gt;RadioGraphics&lt;/secondary-title&gt;&lt;/titles&gt;&lt;periodical&gt;&lt;full-title&gt;RadioGraphics&lt;/full-title&gt;&lt;/periodical&gt;&lt;pages&gt;392-412&lt;/pages&gt;&lt;volume&gt;38&lt;/volume&gt;&lt;number&gt;2&lt;/number&gt;&lt;dates&gt;&lt;year&gt;2018&lt;/year&gt;&lt;/dates&gt;&lt;accession-num&gt;29528818&lt;/accession-num&gt;&lt;urls&gt;&lt;related-urls&gt;&lt;url&gt;https://pubs.rsna.org/doi/abs/10.1148/rg.2018170079&lt;/url&gt;&lt;/related-urls&gt;&lt;/urls&gt;&lt;electronic-resource-num&gt;10.1148/rg.2018170079&lt;/electronic-resource-num&gt;&lt;/record&gt;&lt;/Cite&gt;&lt;/EndNote&gt;</w:instrText>
      </w:r>
      <w:r w:rsidR="00BA027F">
        <w:fldChar w:fldCharType="separate"/>
      </w:r>
      <w:r w:rsidR="0070474B">
        <w:rPr>
          <w:noProof/>
        </w:rPr>
        <w:t>[43]</w:t>
      </w:r>
      <w:r w:rsidR="00BA027F">
        <w:fldChar w:fldCharType="end"/>
      </w:r>
      <w:r w:rsidR="00BA027F">
        <w:t xml:space="preserve"> </w:t>
      </w:r>
      <w:r w:rsidR="000020C2">
        <w:t>er da et godt alternativ. Det er sjeld</w:t>
      </w:r>
      <w:r>
        <w:t>ent</w:t>
      </w:r>
      <w:r w:rsidR="000020C2">
        <w:t xml:space="preserve"> behov for leverbiopsi</w:t>
      </w:r>
      <w:r w:rsidR="00293846">
        <w:t>, men det kan være aktuelt for å vurdere graden av leverfibrose eller for å vurdere om det foreligger andre leversykdommer</w:t>
      </w:r>
      <w:r w:rsidR="000020C2">
        <w:t xml:space="preserve"> </w:t>
      </w:r>
      <w:r w:rsidR="00BA027F">
        <w:fldChar w:fldCharType="begin"/>
      </w:r>
      <w:r w:rsidR="00E10109">
        <w:instrText xml:space="preserve"> ADDIN EN.CITE &lt;EndNote&gt;&lt;Cite&gt;&lt;Author&gt;Kowdley&lt;/Author&gt;&lt;Year&gt;2019&lt;/Year&gt;&lt;RecNum&gt;44&lt;/RecNum&gt;&lt;DisplayText&gt;[13]&lt;/DisplayText&gt;&lt;record&gt;&lt;rec-number&gt;44&lt;/rec-number&gt;&lt;foreign-keys&gt;&lt;key app="EN" db-id="att9zzzrzrtrrietxa5pwfv8pzfa02vr5rwd" timestamp="1632127610"&gt;44&lt;/key&gt;&lt;/foreign-keys&gt;&lt;ref-type name="Journal Article"&gt;17&lt;/ref-type&gt;&lt;contributors&gt;&lt;authors&gt;&lt;author&gt;Kowdley, K. V.&lt;/author&gt;&lt;author&gt;Brown, K. E.&lt;/author&gt;&lt;author&gt;Ahn, J.&lt;/author&gt;&lt;author&gt;Sundaram, V.&lt;/author&gt;&lt;/authors&gt;&lt;/contributors&gt;&lt;auth-address&gt;Organ Care Research and Liver Care Network, Swedish Medical Center, Seattle, Washington.&amp;#xD;Iowa City Veterans Administration Medical Center, Iowa City, Iowa.&amp;#xD;Department of Internal Medicine, Division of Gastroenterology-Hepatology, University of Iowa, Iowa City, Iowa.&amp;#xD;Free Radical and Radiation Biology Program, Roy J. and Lucille A. Carver College of Medicine, University of Iowa, Iowa City, Iowa.&amp;#xD;Division of Gastroenterology and Hepatology, Oregon Health and Sciences University, Portland, Oregon.&amp;#xD;Department of Medicine and Comprehensive Transplant Center, Cedars-Sinai Medical Center, Los Angeles, California.&lt;/auth-address&gt;&lt;titles&gt;&lt;title&gt;ACG Clinical Guideline: Hereditary Hemochromatosis&lt;/title&gt;&lt;secondary-title&gt;Am J Gastroenterol&lt;/secondary-title&gt;&lt;/titles&gt;&lt;pages&gt;1202-1218&lt;/pages&gt;&lt;volume&gt;114&lt;/volume&gt;&lt;number&gt;8&lt;/number&gt;&lt;edition&gt;2019/07/25&lt;/edition&gt;&lt;keywords&gt;&lt;keyword&gt;Biomarkers/blood&lt;/keyword&gt;&lt;keyword&gt;Chelating Agents/therapeutic use&lt;/keyword&gt;&lt;keyword&gt;Ferritins/blood&lt;/keyword&gt;&lt;keyword&gt;Genetic Testing&lt;/keyword&gt;&lt;keyword&gt;Genotype&lt;/keyword&gt;&lt;keyword&gt;Hemochromatosis/diagnosis/*genetics/therapy&lt;/keyword&gt;&lt;keyword&gt;Humans&lt;/keyword&gt;&lt;keyword&gt;Phenotype&lt;/keyword&gt;&lt;keyword&gt;Phlebotomy&lt;/keyword&gt;&lt;/keywords&gt;&lt;dates&gt;&lt;year&gt;2019&lt;/year&gt;&lt;pub-dates&gt;&lt;date&gt;Aug&lt;/date&gt;&lt;/pub-dates&gt;&lt;/dates&gt;&lt;isbn&gt;0002-9270&lt;/isbn&gt;&lt;accession-num&gt;31335359&lt;/accession-num&gt;&lt;urls&gt;&lt;/urls&gt;&lt;electronic-resource-num&gt;10.14309/ajg.0000000000000315&lt;/electronic-resource-num&gt;&lt;remote-database-provider&gt;NLM&lt;/remote-database-provider&gt;&lt;language&gt;eng&lt;/language&gt;&lt;/record&gt;&lt;/Cite&gt;&lt;/EndNote&gt;</w:instrText>
      </w:r>
      <w:r w:rsidR="00BA027F">
        <w:fldChar w:fldCharType="separate"/>
      </w:r>
      <w:r w:rsidR="00E10109">
        <w:rPr>
          <w:noProof/>
        </w:rPr>
        <w:t>[13]</w:t>
      </w:r>
      <w:r w:rsidR="00BA027F">
        <w:fldChar w:fldCharType="end"/>
      </w:r>
      <w:r w:rsidR="000020C2">
        <w:t xml:space="preserve">. Det er hyppigere forekomst av hepatocellulært karsinom ved cirrhose. Hvis cirrhose foreligger, bør derfor pasienten følges opp med halvårlig ultralyd lever og alfa-foetoprotein </w:t>
      </w:r>
      <w:r w:rsidR="000020C2">
        <w:fldChar w:fldCharType="begin"/>
      </w:r>
      <w:r w:rsidR="00E10109">
        <w:instrText xml:space="preserve"> ADDIN EN.CITE &lt;EndNote&gt;&lt;Cite&gt;&lt;Author&gt;Olynyk&lt;/Author&gt;&lt;Year&gt;2004&lt;/Year&gt;&lt;RecNum&gt;12&lt;/RecNum&gt;&lt;DisplayText&gt;[22]&lt;/DisplayText&gt;&lt;record&gt;&lt;rec-number&gt;12&lt;/rec-number&gt;&lt;foreign-keys&gt;&lt;key app="EN" db-id="att9zzzrzrtrrietxa5pwfv8pzfa02vr5rwd" timestamp="1632126446"&gt;12&lt;/key&gt;&lt;/foreign-keys&gt;&lt;ref-type name="Journal Article"&gt;17&lt;/ref-type&gt;&lt;contributors&gt;&lt;authors&gt;&lt;author&gt;Olynyk, J. K.&lt;/author&gt;&lt;author&gt;Hagan, S. E.&lt;/author&gt;&lt;author&gt;Cullen, D. J.&lt;/author&gt;&lt;author&gt;Beilby, J.&lt;/author&gt;&lt;author&gt;Whittall, D. E.&lt;/author&gt;&lt;/authors&gt;&lt;/contributors&gt;&lt;auth-address&gt;School of Medicine &amp;amp; Pharmacology, University of Western Australia, Fremantle Hospital Campus, Fremantle, Western Australia. jolynyk@cyllene.uwa.edu.au&lt;/auth-address&gt;&lt;titles&gt;&lt;title&gt;Evolution of untreated hereditary hemochromatosis in the Busselton population: a 17-year study&lt;/title&gt;&lt;secondary-title&gt;Mayo Clin Proc&lt;/secondary-title&gt;&lt;/titles&gt;&lt;pages&gt;309-13&lt;/pages&gt;&lt;volume&gt;79&lt;/volume&gt;&lt;number&gt;3&lt;/number&gt;&lt;edition&gt;2004/03/11&lt;/edition&gt;&lt;keywords&gt;&lt;keyword&gt;Adult&lt;/keyword&gt;&lt;keyword&gt;Australia&lt;/keyword&gt;&lt;keyword&gt;Female&lt;/keyword&gt;&lt;keyword&gt;Ferritins/blood&lt;/keyword&gt;&lt;keyword&gt;Hemochromatosis/complications/*genetics/metabolism&lt;/keyword&gt;&lt;keyword&gt;Hemochromatosis Protein&lt;/keyword&gt;&lt;keyword&gt;Histocompatibility Antigens Class I/*genetics&lt;/keyword&gt;&lt;keyword&gt;Homozygote&lt;/keyword&gt;&lt;keyword&gt;Humans&lt;/keyword&gt;&lt;keyword&gt;Liver Cirrhosis/etiology&lt;/keyword&gt;&lt;keyword&gt;Longitudinal Studies&lt;/keyword&gt;&lt;keyword&gt;Male&lt;/keyword&gt;&lt;keyword&gt;Membrane Proteins/*genetics&lt;/keyword&gt;&lt;keyword&gt;Middle Aged&lt;/keyword&gt;&lt;keyword&gt;*Mutation&lt;/keyword&gt;&lt;keyword&gt;Population Surveillance&lt;/keyword&gt;&lt;keyword&gt;Sex Factors&lt;/keyword&gt;&lt;keyword&gt;Transferrin/metabolism&lt;/keyword&gt;&lt;/keywords&gt;&lt;dates&gt;&lt;year&gt;2004&lt;/year&gt;&lt;pub-dates&gt;&lt;date&gt;Mar&lt;/date&gt;&lt;/pub-dates&gt;&lt;/dates&gt;&lt;isbn&gt;0025-6196 (Print)&amp;#xD;0025-6196&lt;/isbn&gt;&lt;accession-num&gt;15008603&lt;/accession-num&gt;&lt;urls&gt;&lt;/urls&gt;&lt;electronic-resource-num&gt;10.4065/79.3.309&lt;/electronic-resource-num&gt;&lt;remote-database-provider&gt;NLM&lt;/remote-database-provider&gt;&lt;language&gt;eng&lt;/language&gt;&lt;/record&gt;&lt;/Cite&gt;&lt;/EndNote&gt;</w:instrText>
      </w:r>
      <w:r w:rsidR="000020C2">
        <w:fldChar w:fldCharType="separate"/>
      </w:r>
      <w:r w:rsidR="00E10109">
        <w:rPr>
          <w:noProof/>
        </w:rPr>
        <w:t>[22]</w:t>
      </w:r>
      <w:r w:rsidR="000020C2">
        <w:fldChar w:fldCharType="end"/>
      </w:r>
      <w:r w:rsidR="000020C2">
        <w:t>.</w:t>
      </w:r>
      <w:r>
        <w:t xml:space="preserve"> </w:t>
      </w:r>
    </w:p>
    <w:p w14:paraId="46474C3B" w14:textId="77777777" w:rsidR="000020C2" w:rsidRDefault="000020C2" w:rsidP="000020C2">
      <w:pPr>
        <w:pStyle w:val="Brdtekst"/>
        <w:spacing w:before="10"/>
        <w:rPr>
          <w:sz w:val="22"/>
        </w:rPr>
      </w:pPr>
    </w:p>
    <w:p w14:paraId="64ACB74B" w14:textId="12E86E26" w:rsidR="008B2687" w:rsidRDefault="000020C2" w:rsidP="000020C2">
      <w:pPr>
        <w:pStyle w:val="Brdtekst"/>
        <w:spacing w:before="1"/>
        <w:ind w:left="408" w:right="255"/>
      </w:pPr>
      <w:r>
        <w:t xml:space="preserve">Hos pasienter </w:t>
      </w:r>
      <w:r w:rsidR="00AC56D5">
        <w:t xml:space="preserve">med påvist jernopphopning ved MR lever, </w:t>
      </w:r>
      <w:r>
        <w:t>men med negativ gentest for HFE mutasjoner, vil videre utredning avhenge noe av pasientens alder.</w:t>
      </w:r>
    </w:p>
    <w:p w14:paraId="2DE3BAC1" w14:textId="77777777" w:rsidR="000020C2" w:rsidRDefault="000020C2" w:rsidP="000020C2">
      <w:pPr>
        <w:pStyle w:val="Brdtekst"/>
        <w:spacing w:before="10"/>
        <w:rPr>
          <w:sz w:val="22"/>
        </w:rPr>
      </w:pPr>
    </w:p>
    <w:p w14:paraId="14803F3B" w14:textId="5672587A" w:rsidR="000020C2" w:rsidRDefault="000020C2" w:rsidP="00BC2F54">
      <w:pPr>
        <w:pStyle w:val="Brdtekst"/>
        <w:numPr>
          <w:ilvl w:val="0"/>
          <w:numId w:val="5"/>
        </w:numPr>
        <w:spacing w:line="242" w:lineRule="auto"/>
        <w:ind w:right="413"/>
      </w:pPr>
      <w:r>
        <w:rPr>
          <w:b/>
        </w:rPr>
        <w:t xml:space="preserve">Hos pasienter over 30 år </w:t>
      </w:r>
      <w:r>
        <w:t xml:space="preserve">er det </w:t>
      </w:r>
      <w:r w:rsidR="00413258">
        <w:t>viktig å overveie</w:t>
      </w:r>
      <w:r>
        <w:t xml:space="preserve"> TfR2 hemokromatose og ferroportin- sykdom (type 4B). Begge disse hemokromatosevariantene ligner fenotypisk HFE hemokromatose. Ettersom ferroportin- sykdom er dominant arvelig, kan undersøkelse på førstegradsslektninger være nyttig </w:t>
      </w:r>
      <w:r>
        <w:fldChar w:fldCharType="begin">
          <w:fldData xml:space="preserve">PEVuZE5vdGU+PENpdGU+PEF1dGhvcj5XYWxsYWNlPC9BdXRob3I+PFllYXI+MjAxNjwvWWVhcj48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</w:fldData>
        </w:fldChar>
      </w:r>
      <w:r w:rsidR="0070474B">
        <w:instrText xml:space="preserve"> ADDIN EN.CITE </w:instrText>
      </w:r>
      <w:r w:rsidR="0070474B">
        <w:fldChar w:fldCharType="begin">
          <w:fldData xml:space="preserve">PEVuZE5vdGU+PENpdGU+PEF1dGhvcj5XYWxsYWNlPC9BdXRob3I+PFllYXI+MjAxNjwvWWVhcj48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</w:fldData>
        </w:fldChar>
      </w:r>
      <w:r w:rsidR="0070474B">
        <w:instrText xml:space="preserve"> ADDIN EN.CITE.DATA </w:instrText>
      </w:r>
      <w:r w:rsidR="0070474B">
        <w:fldChar w:fldCharType="end"/>
      </w:r>
      <w:r>
        <w:fldChar w:fldCharType="separate"/>
      </w:r>
      <w:r w:rsidR="0070474B">
        <w:rPr>
          <w:noProof/>
        </w:rPr>
        <w:t>[15-17, 44]</w:t>
      </w:r>
      <w:r>
        <w:fldChar w:fldCharType="end"/>
      </w:r>
      <w:r>
        <w:t>.</w:t>
      </w:r>
    </w:p>
    <w:p w14:paraId="170667FE" w14:textId="6687B6F3" w:rsidR="000020C2" w:rsidRDefault="000020C2" w:rsidP="00BC2F54">
      <w:pPr>
        <w:pStyle w:val="Brdtekst"/>
        <w:numPr>
          <w:ilvl w:val="0"/>
          <w:numId w:val="5"/>
        </w:numPr>
        <w:ind w:right="329"/>
      </w:pPr>
      <w:r>
        <w:rPr>
          <w:b/>
        </w:rPr>
        <w:t xml:space="preserve">Hos </w:t>
      </w:r>
      <w:r w:rsidR="009529A4">
        <w:rPr>
          <w:b/>
        </w:rPr>
        <w:t xml:space="preserve">personer </w:t>
      </w:r>
      <w:r>
        <w:rPr>
          <w:b/>
        </w:rPr>
        <w:t xml:space="preserve">yngre </w:t>
      </w:r>
      <w:r>
        <w:t xml:space="preserve">enn </w:t>
      </w:r>
      <w:r w:rsidR="009529A4">
        <w:t>3</w:t>
      </w:r>
      <w:r>
        <w:t xml:space="preserve">0 </w:t>
      </w:r>
      <w:r w:rsidR="009529A4">
        <w:t xml:space="preserve">år </w:t>
      </w:r>
      <w:r>
        <w:t xml:space="preserve">må man vurdere juvenil hemokromatose (hemokromatose type 2 med mutasjoner i genet for hemojuvelin (type 2A) eller hepcidin (type 2B), begge karakterisert av massiv jernopphopning og ofte med endokrine sykdommer (diabetes, hypofyseskade, hypogonadisme) og kardiomyopati. TfR2 hemokromatose (hemokromatose type 3), er mindre aktuell, men kan også debutere i yngre voksen alder </w:t>
      </w:r>
      <w:r>
        <w:fldChar w:fldCharType="begin">
          <w:fldData xml:space="preserve">PEVuZE5vdGU+PENpdGU+PEF1dGhvcj5PbHlueWs8L0F1dGhvcj48WWVhcj4yMDA4PC9ZZWFyPjxS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</w:fldData>
        </w:fldChar>
      </w:r>
      <w:r w:rsidR="00E10109">
        <w:instrText xml:space="preserve"> ADDIN EN.CITE </w:instrText>
      </w:r>
      <w:r w:rsidR="00E10109">
        <w:fldChar w:fldCharType="begin">
          <w:fldData xml:space="preserve">PEVuZE5vdGU+PENpdGU+PEF1dGhvcj5PbHlueWs8L0F1dGhvcj48WWVhcj4yMDA4PC9ZZWFyPjxS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</w:fldData>
        </w:fldChar>
      </w:r>
      <w:r w:rsidR="00E10109">
        <w:instrText xml:space="preserve"> ADDIN EN.CITE.DATA </w:instrText>
      </w:r>
      <w:r w:rsidR="00E10109">
        <w:fldChar w:fldCharType="end"/>
      </w:r>
      <w:r>
        <w:fldChar w:fldCharType="separate"/>
      </w:r>
      <w:r w:rsidR="00E10109">
        <w:rPr>
          <w:noProof/>
        </w:rPr>
        <w:t>[3, 14]</w:t>
      </w:r>
      <w:r>
        <w:fldChar w:fldCharType="end"/>
      </w:r>
      <w:r>
        <w:t>.</w:t>
      </w:r>
    </w:p>
    <w:p w14:paraId="6BD03F88" w14:textId="77777777" w:rsidR="000020C2" w:rsidRDefault="000020C2" w:rsidP="000020C2">
      <w:pPr>
        <w:pStyle w:val="Brdtekst"/>
        <w:spacing w:before="3"/>
        <w:rPr>
          <w:sz w:val="22"/>
        </w:rPr>
      </w:pPr>
    </w:p>
    <w:p w14:paraId="2F223074" w14:textId="379BA2A8" w:rsidR="000020C2" w:rsidRDefault="000020C2" w:rsidP="000020C2">
      <w:pPr>
        <w:pStyle w:val="Brdtekst"/>
        <w:spacing w:before="1"/>
        <w:ind w:left="408" w:right="255"/>
      </w:pPr>
      <w:r>
        <w:t xml:space="preserve">Ferroportin sykdom type 4A (nedsatt funksjon), vil gi høyt ferritin med lav jernmetning og økt jern i makrofager (RES), lite i leverparenchymet, og ingen eller kun milde jernrelaterte komplikasjoner </w:t>
      </w:r>
      <w:r>
        <w:fldChar w:fldCharType="begin">
          <w:fldData xml:space="preserve">PEVuZE5vdGU+PENpdGU+PEF1dGhvcj5EZSBEb21lbmljbzwvQXV0aG9yPjxZZWFyPjIwMDY8L1ll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</w:fldData>
        </w:fldChar>
      </w:r>
      <w:r w:rsidR="0070474B">
        <w:instrText xml:space="preserve"> ADDIN EN.CITE </w:instrText>
      </w:r>
      <w:r w:rsidR="0070474B">
        <w:fldChar w:fldCharType="begin">
          <w:fldData xml:space="preserve">PEVuZE5vdGU+PENpdGU+PEF1dGhvcj5EZSBEb21lbmljbzwvQXV0aG9yPjxZZWFyPjIwMDY8L1ll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</w:fldData>
        </w:fldChar>
      </w:r>
      <w:r w:rsidR="0070474B">
        <w:instrText xml:space="preserve"> ADDIN EN.CITE.DATA </w:instrText>
      </w:r>
      <w:r w:rsidR="0070474B">
        <w:fldChar w:fldCharType="end"/>
      </w:r>
      <w:r>
        <w:fldChar w:fldCharType="separate"/>
      </w:r>
      <w:r w:rsidR="0070474B">
        <w:rPr>
          <w:noProof/>
        </w:rPr>
        <w:t>[16, 17, 44]</w:t>
      </w:r>
      <w:r>
        <w:fldChar w:fldCharType="end"/>
      </w:r>
      <w:r>
        <w:t>.</w:t>
      </w:r>
    </w:p>
    <w:p w14:paraId="4DA9A948" w14:textId="77777777" w:rsidR="000020C2" w:rsidRDefault="000020C2" w:rsidP="000020C2">
      <w:pPr>
        <w:pStyle w:val="Brdtekst"/>
        <w:spacing w:before="2"/>
      </w:pPr>
    </w:p>
    <w:p w14:paraId="00D01284" w14:textId="7F5BDEC1" w:rsidR="000020C2" w:rsidRDefault="000020C2" w:rsidP="000020C2">
      <w:pPr>
        <w:pStyle w:val="Brdtekst"/>
        <w:ind w:left="408" w:right="298"/>
      </w:pPr>
      <w:r>
        <w:t xml:space="preserve">Det foreligger mulighet for gentesting både på hemojuvelin, hepcidin, TfR2 og </w:t>
      </w:r>
      <w:bookmarkStart w:id="9" w:name="OLE_LINK5"/>
      <w:r>
        <w:t>ferroportin</w:t>
      </w:r>
      <w:bookmarkEnd w:id="9"/>
      <w:r>
        <w:t xml:space="preserve">mutasjoner, men kun undersøkelse på ferroportin er per nå tilgjengelig i Norge (RH, Oslo og Senter for medisinsk genetikk, Haukeland). De øvrige gjøres i enkelte utenlandske sentre, se under klassifikasjon (tabell) </w:t>
      </w:r>
      <w:r>
        <w:fldChar w:fldCharType="begin"/>
      </w:r>
      <w:r w:rsidR="0070474B">
        <w:instrText xml:space="preserve"> ADDIN EN.CITE &lt;EndNote&gt;&lt;Cite&gt;&lt;Author&gt;Brissot&lt;/Author&gt;&lt;Year&gt;2010&lt;/Year&gt;&lt;RecNum&gt;37&lt;/RecNum&gt;&lt;DisplayText&gt;[45]&lt;/DisplayText&gt;&lt;record&gt;&lt;rec-number&gt;37&lt;/rec-number&gt;&lt;foreign-keys&gt;&lt;key app="EN" db-id="att9zzzrzrtrrietxa5pwfv8pzfa02vr5rwd" timestamp="1632127240"&gt;37&lt;/key&gt;&lt;/foreign-keys&gt;&lt;ref-type name="Journal Article"&gt;17&lt;/ref-type&gt;&lt;contributors&gt;&lt;authors&gt;&lt;author&gt;Brissot, P.&lt;/author&gt;&lt;author&gt;Bardou-Jacquet, E.&lt;/author&gt;&lt;author&gt;Troadec, M. B.&lt;/author&gt;&lt;author&gt;Mosser, A.&lt;/author&gt;&lt;author&gt;Island, M. L.&lt;/author&gt;&lt;author&gt;Detivaud, L.&lt;/author&gt;&lt;author&gt;Loréal, O.&lt;/author&gt;&lt;author&gt;Jouanolle, A. M.&lt;/author&gt;&lt;/authors&gt;&lt;/contributors&gt;&lt;auth-address&gt;Liver Disease Unit, INSERM U-991, National Reference Center for Genetic Iron Overload and Laboratory of Molecular Genetics Hôpital Pontchaillou, Rue Henri Le Guilloux, Rennes, France. pierre.brissot@univ-rennes1.fr&lt;/auth-address&gt;&lt;titles&gt;&lt;title&gt;Molecular diagnosis of genetic iron-overload disorders&lt;/title&gt;&lt;secondary-title&gt;Expert Rev Mol Diagn&lt;/secondary-title&gt;&lt;/titles&gt;&lt;pages&gt;755-63&lt;/pages&gt;&lt;volume&gt;10&lt;/volume&gt;&lt;number&gt;6&lt;/number&gt;&lt;edition&gt;2010/09/17&lt;/edition&gt;&lt;keywords&gt;&lt;keyword&gt;Biomarkers/metabolism&lt;/keyword&gt;&lt;keyword&gt;Genetic Diseases, Inborn/*diagnosis/epidemiology/*genetics/physiopathology&lt;/keyword&gt;&lt;keyword&gt;Humans&lt;/keyword&gt;&lt;keyword&gt;Iron Overload/*diagnosis/epidemiology/*genetics/physiopathology&lt;/keyword&gt;&lt;keyword&gt;*Molecular Diagnostic Techniques&lt;/keyword&gt;&lt;/keywords&gt;&lt;dates&gt;&lt;year&gt;2010&lt;/year&gt;&lt;pub-dates&gt;&lt;date&gt;Sep&lt;/date&gt;&lt;/pub-dates&gt;&lt;/dates&gt;&lt;isbn&gt;1473-7159&lt;/isbn&gt;&lt;accession-num&gt;20843199&lt;/accession-num&gt;&lt;urls&gt;&lt;/urls&gt;&lt;electronic-resource-num&gt;10.1586/erm.10.55&lt;/electronic-resource-num&gt;&lt;remote-database-provider&gt;NLM&lt;/remote-database-provider&gt;&lt;language&gt;eng&lt;/language&gt;&lt;/record&gt;&lt;/Cite&gt;&lt;/EndNote&gt;</w:instrText>
      </w:r>
      <w:r>
        <w:fldChar w:fldCharType="separate"/>
      </w:r>
      <w:r w:rsidR="0070474B">
        <w:rPr>
          <w:noProof/>
        </w:rPr>
        <w:t>[45]</w:t>
      </w:r>
      <w:r>
        <w:fldChar w:fldCharType="end"/>
      </w:r>
      <w:r>
        <w:t>. Prevalensen av hemojuvelin-, hepcidin- og TfR2 mutasjoner er som nevnt langt lavere enn HFE hemokromatose.</w:t>
      </w:r>
    </w:p>
    <w:p w14:paraId="4962FFE2" w14:textId="77777777" w:rsidR="000020C2" w:rsidRDefault="000020C2" w:rsidP="000020C2">
      <w:pPr>
        <w:sectPr w:rsidR="000020C2">
          <w:pgSz w:w="11910" w:h="16840"/>
          <w:pgMar w:top="880" w:right="460" w:bottom="280" w:left="300" w:header="708" w:footer="708" w:gutter="0"/>
          <w:cols w:space="708"/>
        </w:sectPr>
      </w:pPr>
    </w:p>
    <w:p w14:paraId="50ACE3F5" w14:textId="14AFAC24" w:rsidR="000020C2" w:rsidRPr="00E903A3" w:rsidRDefault="000020C2" w:rsidP="000020C2">
      <w:pPr>
        <w:ind w:left="408" w:right="255"/>
        <w:rPr>
          <w:sz w:val="23"/>
          <w:szCs w:val="23"/>
        </w:rPr>
      </w:pPr>
      <w:r w:rsidRPr="00E903A3">
        <w:rPr>
          <w:sz w:val="23"/>
          <w:szCs w:val="23"/>
        </w:rPr>
        <w:lastRenderedPageBreak/>
        <w:t>Aceruloplasminemi er en</w:t>
      </w:r>
      <w:r w:rsidR="00FB53F9" w:rsidRPr="00E903A3">
        <w:rPr>
          <w:sz w:val="23"/>
          <w:szCs w:val="23"/>
        </w:rPr>
        <w:t xml:space="preserve"> </w:t>
      </w:r>
      <w:r w:rsidRPr="00E903A3">
        <w:rPr>
          <w:sz w:val="23"/>
          <w:szCs w:val="23"/>
        </w:rPr>
        <w:t xml:space="preserve">recessiv, svært sjelden mutasjon i ceruloplasmingenet på kromosom 3, hvor man oftest finner lavt serum jern, </w:t>
      </w:r>
      <w:proofErr w:type="gramStart"/>
      <w:r w:rsidRPr="00E903A3">
        <w:rPr>
          <w:sz w:val="23"/>
          <w:szCs w:val="23"/>
        </w:rPr>
        <w:t>høy serum</w:t>
      </w:r>
      <w:proofErr w:type="gramEnd"/>
      <w:r w:rsidRPr="00E903A3">
        <w:rPr>
          <w:sz w:val="23"/>
          <w:szCs w:val="23"/>
        </w:rPr>
        <w:t xml:space="preserve"> ferritin</w:t>
      </w:r>
      <w:r w:rsidR="00FB53F9" w:rsidRPr="00E903A3">
        <w:rPr>
          <w:sz w:val="23"/>
          <w:szCs w:val="23"/>
        </w:rPr>
        <w:t xml:space="preserve"> </w:t>
      </w:r>
      <w:r w:rsidRPr="00E903A3">
        <w:rPr>
          <w:sz w:val="23"/>
          <w:szCs w:val="23"/>
        </w:rPr>
        <w:t xml:space="preserve">og ikke forhøyet </w:t>
      </w:r>
      <w:r w:rsidR="0042693E" w:rsidRPr="00E903A3">
        <w:rPr>
          <w:sz w:val="23"/>
          <w:szCs w:val="23"/>
        </w:rPr>
        <w:t>transferrin</w:t>
      </w:r>
      <w:r w:rsidRPr="00E903A3">
        <w:rPr>
          <w:sz w:val="23"/>
          <w:szCs w:val="23"/>
        </w:rPr>
        <w:t>metning</w:t>
      </w:r>
      <w:r w:rsidR="00FB53F9" w:rsidRPr="00E903A3">
        <w:rPr>
          <w:sz w:val="23"/>
          <w:szCs w:val="23"/>
        </w:rPr>
        <w:t>.</w:t>
      </w:r>
      <w:r w:rsidRPr="00E903A3">
        <w:rPr>
          <w:sz w:val="23"/>
          <w:szCs w:val="23"/>
        </w:rPr>
        <w:t xml:space="preserve"> Sykdommen </w:t>
      </w:r>
      <w:r w:rsidR="009529A4">
        <w:rPr>
          <w:sz w:val="23"/>
          <w:szCs w:val="23"/>
        </w:rPr>
        <w:t xml:space="preserve">gir hovedsakelig </w:t>
      </w:r>
      <w:r w:rsidRPr="00E903A3">
        <w:rPr>
          <w:sz w:val="23"/>
          <w:szCs w:val="23"/>
        </w:rPr>
        <w:t xml:space="preserve">jernopphopning i lever, bukspyttkjertelen og basalgangliene, men lite i milt. Aceruloplasminemi kan i noen tilfeller presentere seg med triaden diabetes mellitus, retinal degenerasjon og nevrologiske symptomer </w:t>
      </w:r>
      <w:r w:rsidRPr="00E903A3">
        <w:rPr>
          <w:sz w:val="23"/>
          <w:szCs w:val="23"/>
        </w:rPr>
        <w:fldChar w:fldCharType="begin">
          <w:fldData xml:space="preserve">PEVuZE5vdGU+PENpdGU+PEF1dGhvcj5TaWRkaXF1ZTwvQXV0aG9yPjxZZWFyPjIwMTI8L1llYXI+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</w:fldData>
        </w:fldChar>
      </w:r>
      <w:r w:rsidR="0070474B">
        <w:rPr>
          <w:sz w:val="23"/>
          <w:szCs w:val="23"/>
        </w:rPr>
        <w:instrText xml:space="preserve"> ADDIN EN.CITE </w:instrText>
      </w:r>
      <w:r w:rsidR="0070474B">
        <w:rPr>
          <w:sz w:val="23"/>
          <w:szCs w:val="23"/>
        </w:rPr>
        <w:fldChar w:fldCharType="begin">
          <w:fldData xml:space="preserve">PEVuZE5vdGU+PENpdGU+PEF1dGhvcj5TaWRkaXF1ZTwvQXV0aG9yPjxZZWFyPjIwMTI8L1llYXI+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</w:fldData>
        </w:fldChar>
      </w:r>
      <w:r w:rsidR="0070474B">
        <w:rPr>
          <w:sz w:val="23"/>
          <w:szCs w:val="23"/>
        </w:rPr>
        <w:instrText xml:space="preserve"> ADDIN EN.CITE.DATA </w:instrText>
      </w:r>
      <w:r w:rsidR="0070474B">
        <w:rPr>
          <w:sz w:val="23"/>
          <w:szCs w:val="23"/>
        </w:rPr>
      </w:r>
      <w:r w:rsidR="0070474B">
        <w:rPr>
          <w:sz w:val="23"/>
          <w:szCs w:val="23"/>
        </w:rPr>
        <w:fldChar w:fldCharType="end"/>
      </w:r>
      <w:r w:rsidRPr="00E903A3">
        <w:rPr>
          <w:sz w:val="23"/>
          <w:szCs w:val="23"/>
        </w:rPr>
      </w:r>
      <w:r w:rsidRPr="00E903A3">
        <w:rPr>
          <w:sz w:val="23"/>
          <w:szCs w:val="23"/>
        </w:rPr>
        <w:fldChar w:fldCharType="separate"/>
      </w:r>
      <w:r w:rsidR="0070474B">
        <w:rPr>
          <w:noProof/>
          <w:sz w:val="23"/>
          <w:szCs w:val="23"/>
        </w:rPr>
        <w:t>[46-48]</w:t>
      </w:r>
      <w:r w:rsidRPr="00E903A3">
        <w:rPr>
          <w:sz w:val="23"/>
          <w:szCs w:val="23"/>
        </w:rPr>
        <w:fldChar w:fldCharType="end"/>
      </w:r>
      <w:r w:rsidRPr="00E903A3">
        <w:rPr>
          <w:sz w:val="23"/>
          <w:szCs w:val="23"/>
        </w:rPr>
        <w:t>.</w:t>
      </w:r>
    </w:p>
    <w:p w14:paraId="2DFE880F" w14:textId="77777777" w:rsidR="0042693E" w:rsidRDefault="0042693E" w:rsidP="000020C2">
      <w:pPr>
        <w:ind w:left="408" w:right="410"/>
        <w:rPr>
          <w:sz w:val="23"/>
          <w:szCs w:val="23"/>
        </w:rPr>
      </w:pPr>
    </w:p>
    <w:p w14:paraId="13B20779" w14:textId="41C7351E" w:rsidR="000020C2" w:rsidRPr="00E903A3" w:rsidRDefault="000020C2" w:rsidP="000020C2">
      <w:pPr>
        <w:ind w:left="408" w:right="410"/>
        <w:rPr>
          <w:sz w:val="23"/>
          <w:szCs w:val="23"/>
        </w:rPr>
      </w:pPr>
      <w:r w:rsidRPr="00E903A3">
        <w:rPr>
          <w:sz w:val="23"/>
          <w:szCs w:val="23"/>
        </w:rPr>
        <w:t xml:space="preserve">Hvis </w:t>
      </w:r>
      <w:r w:rsidR="00413258">
        <w:rPr>
          <w:sz w:val="23"/>
          <w:szCs w:val="23"/>
        </w:rPr>
        <w:t xml:space="preserve">MR lever viser normal </w:t>
      </w:r>
      <w:r w:rsidRPr="00E903A3">
        <w:rPr>
          <w:sz w:val="23"/>
          <w:szCs w:val="23"/>
        </w:rPr>
        <w:t xml:space="preserve">jernkonsentrasjonen, og andre årsaker </w:t>
      </w:r>
      <w:r w:rsidR="009529A4">
        <w:rPr>
          <w:sz w:val="23"/>
          <w:szCs w:val="23"/>
        </w:rPr>
        <w:t xml:space="preserve">til hyperferritinemi </w:t>
      </w:r>
      <w:r w:rsidRPr="00E903A3">
        <w:rPr>
          <w:sz w:val="23"/>
          <w:szCs w:val="23"/>
        </w:rPr>
        <w:t xml:space="preserve">ikke </w:t>
      </w:r>
      <w:r w:rsidR="009529A4">
        <w:rPr>
          <w:sz w:val="23"/>
          <w:szCs w:val="23"/>
        </w:rPr>
        <w:t xml:space="preserve">finnes </w:t>
      </w:r>
      <w:r w:rsidRPr="00E903A3">
        <w:rPr>
          <w:sz w:val="23"/>
          <w:szCs w:val="23"/>
        </w:rPr>
        <w:t>kan man vurdere hyperferritinemi-katarakt syndromet (L-ferritin mutasjon). Dette er en autosomal dominant sjelden sykdom med tidlig utvikling av bilateral katarakt på grunn av L-ferritin akkumulering i linsen</w:t>
      </w:r>
      <w:r w:rsidR="00FB53F9" w:rsidRPr="00E903A3">
        <w:rPr>
          <w:sz w:val="23"/>
          <w:szCs w:val="23"/>
        </w:rPr>
        <w:t xml:space="preserve"> </w:t>
      </w:r>
      <w:r w:rsidRPr="00E903A3">
        <w:rPr>
          <w:sz w:val="23"/>
          <w:szCs w:val="23"/>
        </w:rPr>
        <w:fldChar w:fldCharType="begin">
          <w:fldData xml:space="preserve">PEVuZE5vdGU+PENpdGU+PEF1dGhvcj5CZW5uZWNoZTwvQXV0aG9yPjxZZWFyPjIwMjA8L1llYXI+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</w:fldData>
        </w:fldChar>
      </w:r>
      <w:r w:rsidR="0070474B">
        <w:rPr>
          <w:sz w:val="23"/>
          <w:szCs w:val="23"/>
        </w:rPr>
        <w:instrText xml:space="preserve"> ADDIN EN.CITE </w:instrText>
      </w:r>
      <w:r w:rsidR="0070474B">
        <w:rPr>
          <w:sz w:val="23"/>
          <w:szCs w:val="23"/>
        </w:rPr>
        <w:fldChar w:fldCharType="begin">
          <w:fldData xml:space="preserve">PEVuZE5vdGU+PENpdGU+PEF1dGhvcj5CZW5uZWNoZTwvQXV0aG9yPjxZZWFyPjIwMjA8L1llYXI+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</w:fldData>
        </w:fldChar>
      </w:r>
      <w:r w:rsidR="0070474B">
        <w:rPr>
          <w:sz w:val="23"/>
          <w:szCs w:val="23"/>
        </w:rPr>
        <w:instrText xml:space="preserve"> ADDIN EN.CITE.DATA </w:instrText>
      </w:r>
      <w:r w:rsidR="0070474B">
        <w:rPr>
          <w:sz w:val="23"/>
          <w:szCs w:val="23"/>
        </w:rPr>
      </w:r>
      <w:r w:rsidR="0070474B">
        <w:rPr>
          <w:sz w:val="23"/>
          <w:szCs w:val="23"/>
        </w:rPr>
        <w:fldChar w:fldCharType="end"/>
      </w:r>
      <w:r w:rsidRPr="00E903A3">
        <w:rPr>
          <w:sz w:val="23"/>
          <w:szCs w:val="23"/>
        </w:rPr>
      </w:r>
      <w:r w:rsidRPr="00E903A3">
        <w:rPr>
          <w:sz w:val="23"/>
          <w:szCs w:val="23"/>
        </w:rPr>
        <w:fldChar w:fldCharType="separate"/>
      </w:r>
      <w:r w:rsidR="0070474B">
        <w:rPr>
          <w:noProof/>
          <w:sz w:val="23"/>
          <w:szCs w:val="23"/>
        </w:rPr>
        <w:t>[49, 50]</w:t>
      </w:r>
      <w:r w:rsidRPr="00E903A3">
        <w:rPr>
          <w:sz w:val="23"/>
          <w:szCs w:val="23"/>
        </w:rPr>
        <w:fldChar w:fldCharType="end"/>
      </w:r>
      <w:r w:rsidRPr="00E903A3">
        <w:rPr>
          <w:sz w:val="23"/>
          <w:szCs w:val="23"/>
        </w:rPr>
        <w:t>.</w:t>
      </w:r>
      <w:r w:rsidR="009529A4">
        <w:rPr>
          <w:sz w:val="23"/>
          <w:szCs w:val="23"/>
        </w:rPr>
        <w:t xml:space="preserve"> Genetisk undesøkelse er tilgengelig ved Haukeland Universitetsykehus</w:t>
      </w:r>
      <w:r w:rsidR="00413258">
        <w:rPr>
          <w:sz w:val="23"/>
          <w:szCs w:val="23"/>
        </w:rPr>
        <w:t xml:space="preserve"> (</w:t>
      </w:r>
      <w:r w:rsidR="00413258" w:rsidRPr="009529A4">
        <w:t>https://genetikkportalen.no</w:t>
      </w:r>
      <w:r w:rsidR="00413258">
        <w:t>)</w:t>
      </w:r>
      <w:r w:rsidR="009529A4">
        <w:rPr>
          <w:sz w:val="23"/>
          <w:szCs w:val="23"/>
        </w:rPr>
        <w:t>.</w:t>
      </w:r>
    </w:p>
    <w:p w14:paraId="4A0AFB3C" w14:textId="4A447C0F" w:rsidR="004B3D54" w:rsidRDefault="000020C2" w:rsidP="004B3D54">
      <w:pPr>
        <w:pStyle w:val="Brdtekst"/>
        <w:spacing w:before="233"/>
        <w:ind w:left="408" w:right="255"/>
      </w:pPr>
      <w:r>
        <w:t xml:space="preserve">Forhøyet serum ferritin kan skyldes </w:t>
      </w:r>
      <w:r w:rsidRPr="00A14C7D">
        <w:t>sekundær jernopphopning (sekundær hemokromatose)</w:t>
      </w:r>
      <w:r>
        <w:rPr>
          <w:b/>
        </w:rPr>
        <w:t xml:space="preserve"> </w:t>
      </w:r>
      <w:r w:rsidRPr="00434E0A">
        <w:fldChar w:fldCharType="begin">
          <w:fldData xml:space="preserve">PEVuZE5vdGU+PENpdGU+PEF1dGhvcj5Cb3R0b21sZXk8L0F1dGhvcj48WWVhcj4xOTk4PC9ZZWFy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</w:fldData>
        </w:fldChar>
      </w:r>
      <w:r w:rsidR="0070474B">
        <w:instrText xml:space="preserve"> ADDIN EN.CITE </w:instrText>
      </w:r>
      <w:r w:rsidR="0070474B">
        <w:fldChar w:fldCharType="begin">
          <w:fldData xml:space="preserve">PEVuZE5vdGU+PENpdGU+PEF1dGhvcj5Cb3R0b21sZXk8L0F1dGhvcj48WWVhcj4xOTk4PC9ZZWFy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</w:fldData>
        </w:fldChar>
      </w:r>
      <w:r w:rsidR="0070474B">
        <w:instrText xml:space="preserve"> ADDIN EN.CITE.DATA </w:instrText>
      </w:r>
      <w:r w:rsidR="0070474B">
        <w:fldChar w:fldCharType="end"/>
      </w:r>
      <w:r w:rsidRPr="00434E0A">
        <w:fldChar w:fldCharType="separate"/>
      </w:r>
      <w:r w:rsidR="0070474B">
        <w:rPr>
          <w:noProof/>
        </w:rPr>
        <w:t>[51, 52]</w:t>
      </w:r>
      <w:r w:rsidRPr="00434E0A">
        <w:fldChar w:fldCharType="end"/>
      </w:r>
      <w:r>
        <w:t>, men da vil man oftest se lav jernmetning. Dette kan sees ved langvarig inntak av peroralt jern, kronisk hemolyse</w:t>
      </w:r>
      <w:r w:rsidR="0042693E">
        <w:t xml:space="preserve"> </w:t>
      </w:r>
      <w:r w:rsidR="00FB53F9">
        <w:t xml:space="preserve">og sekundært til gjentagende transfusjoner. </w:t>
      </w:r>
      <w:r>
        <w:t xml:space="preserve">Ved sekundær jernopphopning, for eksempel etter langvarig bruk av peroralt jern, vil det kunne være aktuelt med venesectio for å fjerne overskuddsjern, og man pleier </w:t>
      </w:r>
      <w:r w:rsidRPr="0035039A">
        <w:t>da å tappe til serum ferritin er stabilt under 500</w:t>
      </w:r>
      <w:r w:rsidR="00000588" w:rsidRPr="00000588">
        <w:t xml:space="preserve"> </w:t>
      </w:r>
      <w:r w:rsidR="00000588">
        <w:t>µg/l</w:t>
      </w:r>
      <w:r w:rsidRPr="002C33E4">
        <w:t>.</w:t>
      </w:r>
    </w:p>
    <w:p w14:paraId="4C0710FE" w14:textId="72DB8801" w:rsidR="00000588" w:rsidRDefault="00000588" w:rsidP="004B3D54">
      <w:pPr>
        <w:pStyle w:val="Brdtekst"/>
        <w:spacing w:before="233"/>
        <w:ind w:left="408" w:right="255"/>
      </w:pPr>
      <w:r>
        <w:t xml:space="preserve">Både ferritin og transferrinmetningen kan være høy ved alkoholisk leversykdom, og spesielt ved avansert leverfibrose. Ved alkoholavholdenhet vil både ferritinverdien og transferrinmetningen reduseres </w:t>
      </w:r>
      <w:r>
        <w:fldChar w:fldCharType="begin"/>
      </w:r>
      <w:r w:rsidR="0070474B">
        <w:instrText xml:space="preserve"> ADDIN EN.CITE &lt;EndNote&gt;&lt;Cite&gt;&lt;Author&gt;Ford&lt;/Author&gt;&lt;Year&gt;1995&lt;/Year&gt;&lt;RecNum&gt;55&lt;/RecNum&gt;&lt;DisplayText&gt;[53]&lt;/DisplayText&gt;&lt;record&gt;&lt;rec-number&gt;55&lt;/rec-number&gt;&lt;foreign-keys&gt;&lt;key app="EN" db-id="att9zzzrzrtrrietxa5pwfv8pzfa02vr5rwd" timestamp="1632133422"&gt;55&lt;/key&gt;&lt;/foreign-keys&gt;&lt;ref-type name="Journal Article"&gt;17&lt;/ref-type&gt;&lt;contributors&gt;&lt;authors&gt;&lt;author&gt;Ford, C.&lt;/author&gt;&lt;author&gt;Wells, F. E.&lt;/author&gt;&lt;author&gt;Rogers, J. N.&lt;/author&gt;&lt;/authors&gt;&lt;/contributors&gt;&lt;auth-address&gt;Department of Clinical Chemistry, Heartlands Hospital, Birmingham, UK.&lt;/auth-address&gt;&lt;titles&gt;&lt;title&gt;Assessment of iron status in association with excess alcohol consumption&lt;/title&gt;&lt;secondary-title&gt;Ann Clin Biochem&lt;/secondary-title&gt;&lt;/titles&gt;&lt;pages&gt;527-31&lt;/pages&gt;&lt;volume&gt;32 ( Pt 6)&lt;/volume&gt;&lt;edition&gt;1995/11/01&lt;/edition&gt;&lt;keywords&gt;&lt;keyword&gt;Adolescent&lt;/keyword&gt;&lt;keyword&gt;Adult&lt;/keyword&gt;&lt;keyword&gt;Aged&lt;/keyword&gt;&lt;keyword&gt;Alcoholism/*blood&lt;/keyword&gt;&lt;keyword&gt;Aspartate Aminotransferases/blood&lt;/keyword&gt;&lt;keyword&gt;Female&lt;/keyword&gt;&lt;keyword&gt;Ferritins/*blood&lt;/keyword&gt;&lt;keyword&gt;Hemochromatosis/diagnosis/genetics&lt;/keyword&gt;&lt;keyword&gt;Hemosiderosis/blood&lt;/keyword&gt;&lt;keyword&gt;Humans&lt;/keyword&gt;&lt;keyword&gt;Iron/*metabolism&lt;/keyword&gt;&lt;keyword&gt;Male&lt;/keyword&gt;&lt;keyword&gt;Middle Aged&lt;/keyword&gt;&lt;keyword&gt;Serum Albumin/analysis&lt;/keyword&gt;&lt;keyword&gt;Transferrin/*metabolism&lt;/keyword&gt;&lt;keyword&gt;gamma-Glutamyltransferase/blood&lt;/keyword&gt;&lt;/keywords&gt;&lt;dates&gt;&lt;year&gt;1995&lt;/year&gt;&lt;pub-dates&gt;&lt;date&gt;Nov&lt;/date&gt;&lt;/pub-dates&gt;&lt;/dates&gt;&lt;isbn&gt;0004-5632 (Print)&amp;#xD;0004-5632&lt;/isbn&gt;&lt;accession-num&gt;8579283&lt;/accession-num&gt;&lt;urls&gt;&lt;/urls&gt;&lt;electronic-resource-num&gt;10.1177/000456329503200602&lt;/electronic-resource-num&gt;&lt;remote-database-provider&gt;NLM&lt;/remote-database-provider&gt;&lt;language&gt;eng&lt;/language&gt;&lt;/record&gt;&lt;/Cite&gt;&lt;/EndNote&gt;</w:instrText>
      </w:r>
      <w:r>
        <w:fldChar w:fldCharType="separate"/>
      </w:r>
      <w:r w:rsidR="0070474B">
        <w:rPr>
          <w:noProof/>
        </w:rPr>
        <w:t>[53]</w:t>
      </w:r>
      <w:r>
        <w:fldChar w:fldCharType="end"/>
      </w:r>
      <w:r>
        <w:t>.</w:t>
      </w:r>
    </w:p>
    <w:p w14:paraId="272F1C04" w14:textId="12D14599" w:rsidR="000020C2" w:rsidRDefault="000020C2" w:rsidP="004B3D54">
      <w:pPr>
        <w:pStyle w:val="Brdtekst"/>
        <w:spacing w:before="2"/>
        <w:ind w:left="408" w:right="693"/>
      </w:pPr>
      <w:r>
        <w:t>Ved forhøyet serum ferritin og lett patologiske leverprøver med negativ gentest, må man også tenke på muligheten for non-alkoholisk steatohepatitt. Disse pasientene er ofte middelaldrende, overvektige med lett hypertoni, insulinresistens og hepatisk steatose ved ultralydundersøkelse. Ved typisk bilde og moderat serum ferritinøkning (f. eks. &lt;800-1000</w:t>
      </w:r>
      <w:r w:rsidR="00000588">
        <w:t xml:space="preserve"> µg/l</w:t>
      </w:r>
      <w:r>
        <w:t xml:space="preserve">) </w:t>
      </w:r>
      <w:r w:rsidR="00413258">
        <w:t>er det ikke indikasjon for</w:t>
      </w:r>
      <w:r>
        <w:t xml:space="preserve"> leverbiopsi</w:t>
      </w:r>
      <w:r w:rsidR="00413258">
        <w:t>, men</w:t>
      </w:r>
      <w:r>
        <w:t xml:space="preserve"> MR lever kan vurderes.</w:t>
      </w:r>
    </w:p>
    <w:p w14:paraId="555291CE" w14:textId="73B4F4B9" w:rsidR="000020C2" w:rsidRDefault="000020C2" w:rsidP="004B3D54">
      <w:pPr>
        <w:pStyle w:val="Brdtekst"/>
        <w:ind w:left="408" w:right="255"/>
      </w:pPr>
      <w:r>
        <w:t>Behandlingsstrategien er som ved metabolsk syndrom med vektreduksjon, mosjon, diett og blodtrykkskontroll som hovedelementer</w:t>
      </w:r>
      <w:r w:rsidR="004B3D54">
        <w:t xml:space="preserve"> </w:t>
      </w:r>
      <w:r w:rsidR="004B3D54">
        <w:fldChar w:fldCharType="begin">
          <w:fldData xml:space="preserve">PEVuZE5vdGU+PENpdGU+PEF1dGhvcj5CYWNvbjwvQXV0aG9yPjxZZWFyPjIwMTE8L1llYXI+PFJl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</w:fldData>
        </w:fldChar>
      </w:r>
      <w:r w:rsidR="0070474B">
        <w:instrText xml:space="preserve"> ADDIN EN.CITE </w:instrText>
      </w:r>
      <w:r w:rsidR="0070474B">
        <w:fldChar w:fldCharType="begin">
          <w:fldData xml:space="preserve">PEVuZE5vdGU+PENpdGU+PEF1dGhvcj5CYWNvbjwvQXV0aG9yPjxZZWFyPjIwMTE8L1llYXI+PFJl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</w:fldData>
        </w:fldChar>
      </w:r>
      <w:r w:rsidR="0070474B">
        <w:instrText xml:space="preserve"> ADDIN EN.CITE.DATA </w:instrText>
      </w:r>
      <w:r w:rsidR="0070474B">
        <w:fldChar w:fldCharType="end"/>
      </w:r>
      <w:r w:rsidR="004B3D54">
        <w:fldChar w:fldCharType="separate"/>
      </w:r>
      <w:r w:rsidR="0070474B">
        <w:rPr>
          <w:noProof/>
        </w:rPr>
        <w:t>[51, 52]</w:t>
      </w:r>
      <w:r w:rsidR="004B3D54">
        <w:fldChar w:fldCharType="end"/>
      </w:r>
      <w:r w:rsidR="004B3D54">
        <w:t>.</w:t>
      </w:r>
    </w:p>
    <w:p w14:paraId="5BB06932" w14:textId="77777777" w:rsidR="000020C2" w:rsidRDefault="000020C2" w:rsidP="000020C2">
      <w:pPr>
        <w:pStyle w:val="Brdtekst"/>
        <w:rPr>
          <w:sz w:val="26"/>
        </w:rPr>
      </w:pPr>
    </w:p>
    <w:p w14:paraId="0A658B92" w14:textId="479C4ADE" w:rsidR="00191AB4" w:rsidRDefault="00611DA6" w:rsidP="00E903A3">
      <w:pPr>
        <w:pStyle w:val="Overskrift1"/>
        <w:spacing w:before="0"/>
        <w:rPr>
          <w:sz w:val="31"/>
        </w:rPr>
      </w:pPr>
      <w:r>
        <w:t>Behandling</w:t>
      </w:r>
    </w:p>
    <w:p w14:paraId="1C44341E" w14:textId="07EABB7E" w:rsidR="00B46B57" w:rsidRPr="00BC2F54" w:rsidRDefault="00B46B57">
      <w:pPr>
        <w:pStyle w:val="Brdtekst"/>
        <w:spacing w:before="1"/>
        <w:ind w:left="408" w:right="255"/>
        <w:rPr>
          <w:b/>
        </w:rPr>
      </w:pPr>
      <w:r w:rsidRPr="00BC2F54">
        <w:rPr>
          <w:b/>
        </w:rPr>
        <w:t>Indikasjons for behandling</w:t>
      </w:r>
    </w:p>
    <w:p w14:paraId="74A81982" w14:textId="44A120C8" w:rsidR="00191AB4" w:rsidRDefault="00611DA6">
      <w:pPr>
        <w:pStyle w:val="Brdtekst"/>
        <w:spacing w:before="1"/>
        <w:ind w:left="408" w:right="255"/>
      </w:pPr>
      <w:r>
        <w:t xml:space="preserve">Jernopphopning ved klinisk eller biokjemisk hemokromatose kan fjernes ved venesectio, og prognosen for tilstanden er utmerket hvis det ikke har oppstått alvorlige organmanifestasjoner. Hemokromatosepasienter med cirrhose eller diabetes mellitus som komplikasjon har redusert levetid sammenlignet med pasienter uten disse komplikasjonene. Til gjengjeld har den siste kategorien en livsprognose som er lik normalbefolkningens ved behandling med venesectio </w:t>
      </w:r>
      <w:r w:rsidR="00606809">
        <w:fldChar w:fldCharType="begin"/>
      </w:r>
      <w:r w:rsidR="0070474B">
        <w:instrText xml:space="preserve"> ADDIN EN.CITE &lt;EndNote&gt;&lt;Cite&gt;&lt;Author&gt;Yun&lt;/Author&gt;&lt;Year&gt;2015&lt;/Year&gt;&lt;RecNum&gt;31&lt;/RecNum&gt;&lt;DisplayText&gt;[39]&lt;/DisplayText&gt;&lt;record&gt;&lt;rec-number&gt;31&lt;/rec-number&gt;&lt;foreign-keys&gt;&lt;key app="EN" db-id="att9zzzrzrtrrietxa5pwfv8pzfa02vr5rwd" timestamp="1632127101"&gt;31&lt;/key&gt;&lt;/foreign-keys&gt;&lt;ref-type name="Journal Article"&gt;17&lt;/ref-type&gt;&lt;contributors&gt;&lt;authors&gt;&lt;author&gt;Yun, S.&lt;/author&gt;&lt;author&gt;Vincelette, N. D.&lt;/author&gt;&lt;/authors&gt;&lt;/contributors&gt;&lt;auth-address&gt;Department of Medicine, University of Arizona, Tucson, AZ 85721, USA. Electronic address: syun@email.arizona.edu.&amp;#xD;Molecular Pharmacology and Experimental Therapeutics, Mayo Clinic, Rochester, MN 55902, USA.&lt;/auth-address&gt;&lt;titles&gt;&lt;title&gt;Update on iron metabolism and molecular perspective of common genetic and acquired disorder, hemochromatosis&lt;/title&gt;&lt;secondary-title&gt;Crit Rev Oncol Hematol&lt;/secondary-title&gt;&lt;/titles&gt;&lt;pages&gt;12-25&lt;/pages&gt;&lt;volume&gt;95&lt;/volume&gt;&lt;number&gt;1&lt;/number&gt;&lt;edition&gt;2015/03/05&lt;/edition&gt;&lt;keywords&gt;&lt;keyword&gt;Animals&lt;/keyword&gt;&lt;keyword&gt;Bone Morphogenetic Proteins/genetics/metabolism&lt;/keyword&gt;&lt;keyword&gt;Cation Transport Proteins/genetics/metabolism&lt;/keyword&gt;&lt;keyword&gt;Gene Expression Regulation&lt;/keyword&gt;&lt;keyword&gt;Hemochromatosis/*diagnosis/genetics/*metabolism/therapy&lt;/keyword&gt;&lt;keyword&gt;Hepcidins/genetics/*metabolism&lt;/keyword&gt;&lt;keyword&gt;Humans&lt;/keyword&gt;&lt;keyword&gt;Iron/*metabolism&lt;/keyword&gt;&lt;keyword&gt;Mutation&lt;/keyword&gt;&lt;keyword&gt;Signal Transduction&lt;/keyword&gt;&lt;keyword&gt;Bone morphogenetic protein&lt;/keyword&gt;&lt;keyword&gt;Erythroferrone&lt;/keyword&gt;&lt;keyword&gt;Ferroportin&lt;/keyword&gt;&lt;keyword&gt;Hemochromatosis&lt;/keyword&gt;&lt;keyword&gt;Hepcidin&lt;/keyword&gt;&lt;keyword&gt;Iron metabolism&lt;/keyword&gt;&lt;/keywords&gt;&lt;dates&gt;&lt;year&gt;2015&lt;/year&gt;&lt;pub-dates&gt;&lt;date&gt;Jul&lt;/date&gt;&lt;/pub-dates&gt;&lt;/dates&gt;&lt;isbn&gt;1040-8428&lt;/isbn&gt;&lt;accession-num&gt;25737209&lt;/accession-num&gt;&lt;urls&gt;&lt;/urls&gt;&lt;electronic-resource-num&gt;10.1016/j.critrevonc.2015.02.006&lt;/electronic-resource-num&gt;&lt;remote-database-provider&gt;NLM&lt;/remote-database-provider&gt;&lt;language&gt;eng&lt;/language&gt;&lt;/record&gt;&lt;/Cite&gt;&lt;/EndNote&gt;</w:instrText>
      </w:r>
      <w:r w:rsidR="00606809">
        <w:fldChar w:fldCharType="separate"/>
      </w:r>
      <w:r w:rsidR="0070474B">
        <w:rPr>
          <w:noProof/>
        </w:rPr>
        <w:t>[39]</w:t>
      </w:r>
      <w:r w:rsidR="00606809">
        <w:fldChar w:fldCharType="end"/>
      </w:r>
      <w:r>
        <w:t>.</w:t>
      </w:r>
    </w:p>
    <w:p w14:paraId="6FE77647" w14:textId="77777777" w:rsidR="00FF7986" w:rsidRDefault="00FF7986">
      <w:pPr>
        <w:pStyle w:val="Brdtekst"/>
        <w:spacing w:before="1"/>
        <w:ind w:left="408" w:right="255"/>
      </w:pPr>
    </w:p>
    <w:p w14:paraId="1DB16AEB" w14:textId="510FCA75" w:rsidR="00191AB4" w:rsidRDefault="001F6EFF">
      <w:pPr>
        <w:pStyle w:val="Brdtekst"/>
        <w:spacing w:before="2"/>
        <w:ind w:left="408" w:right="1148"/>
      </w:pPr>
      <w:r>
        <w:t xml:space="preserve">En </w:t>
      </w:r>
      <w:r w:rsidR="00DB4841">
        <w:t>systematisk oversiktsart</w:t>
      </w:r>
      <w:r w:rsidR="00E053D2">
        <w:t>i</w:t>
      </w:r>
      <w:r w:rsidR="00DB4841">
        <w:t>kkel</w:t>
      </w:r>
      <w:r w:rsidR="00E97784">
        <w:t xml:space="preserve"> fr</w:t>
      </w:r>
      <w:r w:rsidR="00E053D2">
        <w:t>a</w:t>
      </w:r>
      <w:r w:rsidR="00E97784">
        <w:t xml:space="preserve"> 2020</w:t>
      </w:r>
      <w:r w:rsidR="00DB4841">
        <w:t xml:space="preserve"> som inkluder</w:t>
      </w:r>
      <w:r w:rsidR="00E97784">
        <w:t>t</w:t>
      </w:r>
      <w:r w:rsidR="00DB4841">
        <w:t>e</w:t>
      </w:r>
      <w:r w:rsidR="00E97784">
        <w:t xml:space="preserve"> </w:t>
      </w:r>
      <w:r w:rsidR="00DB4841">
        <w:t xml:space="preserve">24 studier og rundt 6000 </w:t>
      </w:r>
      <w:r w:rsidR="002F3295">
        <w:t>hemokromatose</w:t>
      </w:r>
      <w:r w:rsidR="00DB4841">
        <w:t>pasienter</w:t>
      </w:r>
      <w:r w:rsidR="00E97784">
        <w:t xml:space="preserve"> viste at venesectio </w:t>
      </w:r>
      <w:r w:rsidR="007F2E99">
        <w:t>medførte</w:t>
      </w:r>
      <w:r w:rsidR="00927C0C">
        <w:t xml:space="preserve"> økt overlevelse, </w:t>
      </w:r>
      <w:r w:rsidR="007F2E99">
        <w:t xml:space="preserve"> </w:t>
      </w:r>
      <w:r w:rsidR="00BC3FF3">
        <w:t>redusert</w:t>
      </w:r>
      <w:r w:rsidR="007F2E99">
        <w:t xml:space="preserve"> leverfibrose</w:t>
      </w:r>
      <w:r w:rsidR="00DD51B4">
        <w:t xml:space="preserve">, </w:t>
      </w:r>
      <w:r w:rsidR="002F3295">
        <w:t xml:space="preserve">reduserte </w:t>
      </w:r>
      <w:r w:rsidR="007F2E99">
        <w:t>levertransaminaser, samt mulig forbedring av fatigue, atralgier og erektil dysfunksjon</w:t>
      </w:r>
      <w:r w:rsidR="00713D9D">
        <w:t xml:space="preserve"> </w:t>
      </w:r>
      <w:r w:rsidR="00606809">
        <w:fldChar w:fldCharType="begin"/>
      </w:r>
      <w:r w:rsidR="0070474B">
        <w:instrText xml:space="preserve"> ADDIN EN.CITE &lt;EndNote&gt;&lt;Cite&gt;&lt;Author&gt;Prabhu&lt;/Author&gt;&lt;Year&gt;2020&lt;/Year&gt;&lt;RecNum&gt;51&lt;/RecNum&gt;&lt;DisplayText&gt;[54]&lt;/DisplayText&gt;&lt;record&gt;&lt;rec-number&gt;51&lt;/rec-number&gt;&lt;foreign-keys&gt;&lt;key app="EN" db-id="att9zzzrzrtrrietxa5pwfv8pzfa02vr5rwd" timestamp="1632128410"&gt;51&lt;/key&gt;&lt;/foreign-keys&gt;&lt;ref-type name="Journal Article"&gt;17&lt;/ref-type&gt;&lt;contributors&gt;&lt;authors&gt;&lt;author&gt;Prabhu, A.&lt;/author&gt;&lt;author&gt;Cargill, T.&lt;/author&gt;&lt;author&gt;Roberts, N.&lt;/author&gt;&lt;author&gt;Ryan, J. D.&lt;/author&gt;&lt;/authors&gt;&lt;/contributors&gt;&lt;auth-address&gt;Translational Gastroenterology Unit, John Radcliffe Hospital, Oxford, United Kingdom.&amp;#xD;Bodleian Health Care Libraries, University of Oxford, Oxford, United Kingdom.&amp;#xD;Hepatology Unit, Beaumont Hospital, Dublin 9, Ireland.&lt;/auth-address&gt;&lt;titles&gt;&lt;title&gt;Systematic Review of the Clinical Outcomes of Iron Reduction in Hereditary Hemochromatosis&lt;/title&gt;&lt;secondary-title&gt;Hepatology&lt;/secondary-title&gt;&lt;/titles&gt;&lt;pages&gt;1469-1482&lt;/pages&gt;&lt;volume&gt;72&lt;/volume&gt;&lt;number&gt;4&lt;/number&gt;&lt;edition&gt;2020/06/06&lt;/edition&gt;&lt;keywords&gt;&lt;keyword&gt;Cardiovascular Diseases/etiology&lt;/keyword&gt;&lt;keyword&gt;Diabetes Complications/etiology&lt;/keyword&gt;&lt;keyword&gt;Female&lt;/keyword&gt;&lt;keyword&gt;Hemochromatosis/complications/*genetics/*metabolism/mortality&lt;/keyword&gt;&lt;keyword&gt;Humans&lt;/keyword&gt;&lt;keyword&gt;Iron/*metabolism&lt;/keyword&gt;&lt;keyword&gt;Liver Neoplasms/etiology&lt;/keyword&gt;&lt;keyword&gt;Male&lt;/keyword&gt;&lt;keyword&gt;Mental Health&lt;/keyword&gt;&lt;keyword&gt;Middle Aged&lt;/keyword&gt;&lt;keyword&gt;Quality of Life&lt;/keyword&gt;&lt;keyword&gt;Severity of Illness Index&lt;/keyword&gt;&lt;/keywords&gt;&lt;dates&gt;&lt;year&gt;2020&lt;/year&gt;&lt;pub-dates&gt;&lt;date&gt;Oct&lt;/date&gt;&lt;/pub-dates&gt;&lt;/dates&gt;&lt;isbn&gt;0270-9139&lt;/isbn&gt;&lt;accession-num&gt;32500577&lt;/accession-num&gt;&lt;urls&gt;&lt;/urls&gt;&lt;electronic-resource-num&gt;10.1002/hep.31405&lt;/electronic-resource-num&gt;&lt;remote-database-provider&gt;NLM&lt;/remote-database-provider&gt;&lt;language&gt;eng&lt;/language&gt;&lt;/record&gt;&lt;/Cite&gt;&lt;/EndNote&gt;</w:instrText>
      </w:r>
      <w:r w:rsidR="00606809">
        <w:fldChar w:fldCharType="separate"/>
      </w:r>
      <w:r w:rsidR="0070474B">
        <w:rPr>
          <w:noProof/>
        </w:rPr>
        <w:t>[54]</w:t>
      </w:r>
      <w:r w:rsidR="00606809">
        <w:fldChar w:fldCharType="end"/>
      </w:r>
      <w:r w:rsidR="00611DA6">
        <w:t>.</w:t>
      </w:r>
    </w:p>
    <w:p w14:paraId="3A5F8D37" w14:textId="77777777" w:rsidR="00191AB4" w:rsidRDefault="00191AB4">
      <w:pPr>
        <w:pStyle w:val="Brdtekst"/>
        <w:spacing w:before="9"/>
        <w:rPr>
          <w:sz w:val="22"/>
        </w:rPr>
      </w:pPr>
    </w:p>
    <w:p w14:paraId="7EB95AA2" w14:textId="248CCCFF" w:rsidR="004A50D9" w:rsidRDefault="00611DA6" w:rsidP="00A254A4">
      <w:pPr>
        <w:pStyle w:val="Brdtekst"/>
        <w:spacing w:before="3"/>
        <w:ind w:left="408" w:right="255"/>
      </w:pPr>
      <w:r>
        <w:t xml:space="preserve">Det er </w:t>
      </w:r>
      <w:r w:rsidR="00242571">
        <w:t xml:space="preserve">imidlertid </w:t>
      </w:r>
      <w:r>
        <w:t xml:space="preserve">ingen systematiske studier som har avklart når venesectio bør startes </w:t>
      </w:r>
      <w:r w:rsidR="00C34B71">
        <w:t xml:space="preserve">og </w:t>
      </w:r>
      <w:r>
        <w:t xml:space="preserve">hvilket ferritinnivå </w:t>
      </w:r>
      <w:r w:rsidR="00DE394A">
        <w:t xml:space="preserve">det </w:t>
      </w:r>
      <w:r>
        <w:t>skal sikte</w:t>
      </w:r>
      <w:r w:rsidR="00DE394A">
        <w:t>s</w:t>
      </w:r>
      <w:r>
        <w:t xml:space="preserve"> mot under </w:t>
      </w:r>
      <w:r w:rsidR="00561335">
        <w:t xml:space="preserve">den terapeutiske </w:t>
      </w:r>
      <w:r>
        <w:t>tapping</w:t>
      </w:r>
      <w:r w:rsidR="00C34B71">
        <w:t>en eller vedlikeholdsbehandlingen.</w:t>
      </w:r>
      <w:r>
        <w:t xml:space="preserve"> </w:t>
      </w:r>
      <w:r w:rsidR="00DB4841" w:rsidRPr="00242571">
        <w:t xml:space="preserve">Ferritin &gt;1000 </w:t>
      </w:r>
      <w:r w:rsidR="00F43D37">
        <w:t xml:space="preserve">µg/L </w:t>
      </w:r>
      <w:r w:rsidR="00DD51B4" w:rsidRPr="00242571">
        <w:t>er ass</w:t>
      </w:r>
      <w:r w:rsidR="00DB4841" w:rsidRPr="00242571">
        <w:t xml:space="preserve">osiert </w:t>
      </w:r>
      <w:r w:rsidR="001E1C04">
        <w:t xml:space="preserve">med </w:t>
      </w:r>
      <w:r w:rsidR="00DB4841" w:rsidRPr="00242571">
        <w:t>cirrhoseutvikling</w:t>
      </w:r>
      <w:r w:rsidR="00BC3FF3" w:rsidRPr="00242571">
        <w:t xml:space="preserve"> </w:t>
      </w:r>
      <w:r w:rsidR="00A42CEF">
        <w:rPr>
          <w:lang w:val="en-US"/>
        </w:rPr>
        <w:fldChar w:fldCharType="begin">
          <w:fldData xml:space="preserve">PEVuZE5vdGU+PENpdGU+PEF1dGhvcj5CYWNvbjwvQXV0aG9yPjxZZWFyPjIwMTE8L1llYXI+PFJl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</w:fldData>
        </w:fldChar>
      </w:r>
      <w:r w:rsidR="0070474B" w:rsidRPr="0070474B">
        <w:rPr>
          <w:rPrChange w:id="10" w:author="Daniel Baffoe" w:date="2022-04-05T15:31:00Z">
            <w:rPr>
              <w:lang w:val="en-US"/>
            </w:rPr>
          </w:rPrChange>
        </w:rPr>
        <w:instrText xml:space="preserve"> ADDIN EN.CITE </w:instrText>
      </w:r>
      <w:r w:rsidR="0070474B">
        <w:rPr>
          <w:lang w:val="en-US"/>
        </w:rPr>
        <w:fldChar w:fldCharType="begin">
          <w:fldData xml:space="preserve">PEVuZE5vdGU+PENpdGU+PEF1dGhvcj5CYWNvbjwvQXV0aG9yPjxZZWFyPjIwMTE8L1llYXI+PFJl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</w:fldData>
        </w:fldChar>
      </w:r>
      <w:r w:rsidR="0070474B" w:rsidRPr="0070474B">
        <w:rPr>
          <w:rPrChange w:id="11" w:author="Daniel Baffoe" w:date="2022-04-05T15:31:00Z">
            <w:rPr>
              <w:lang w:val="en-US"/>
            </w:rPr>
          </w:rPrChange>
        </w:rPr>
        <w:instrText xml:space="preserve"> ADDIN EN.CITE.DATA </w:instrText>
      </w:r>
      <w:r w:rsidR="0070474B">
        <w:rPr>
          <w:lang w:val="en-US"/>
        </w:rPr>
      </w:r>
      <w:r w:rsidR="0070474B">
        <w:rPr>
          <w:lang w:val="en-US"/>
        </w:rPr>
        <w:fldChar w:fldCharType="end"/>
      </w:r>
      <w:r w:rsidR="00A42CEF">
        <w:rPr>
          <w:lang w:val="en-US"/>
        </w:rPr>
      </w:r>
      <w:r w:rsidR="00A42CEF">
        <w:rPr>
          <w:lang w:val="en-US"/>
        </w:rPr>
        <w:fldChar w:fldCharType="separate"/>
      </w:r>
      <w:r w:rsidR="0070474B" w:rsidRPr="0070474B">
        <w:rPr>
          <w:noProof/>
        </w:rPr>
        <w:t>[28, 52]</w:t>
      </w:r>
      <w:r w:rsidR="00A42CEF">
        <w:rPr>
          <w:lang w:val="en-US"/>
        </w:rPr>
        <w:fldChar w:fldCharType="end"/>
      </w:r>
      <w:r w:rsidR="00A806E7" w:rsidRPr="000020C2">
        <w:t>.</w:t>
      </w:r>
      <w:r w:rsidR="00E97784">
        <w:t xml:space="preserve"> I en studie hvor det ble utført leverbiopsi av 350 asymptomatiske </w:t>
      </w:r>
      <w:r w:rsidR="00A806E7">
        <w:t>HFE</w:t>
      </w:r>
      <w:r w:rsidR="00E97784">
        <w:t xml:space="preserve"> hemokromatosepasienter, ble det ikke funnet noen tilfeller av cirrhose ved ferritin </w:t>
      </w:r>
      <w:r w:rsidR="00BC3FF3">
        <w:t>&lt;</w:t>
      </w:r>
      <w:r w:rsidR="00E97784">
        <w:t xml:space="preserve">1000 </w:t>
      </w:r>
      <w:bookmarkStart w:id="12" w:name="OLE_LINK1"/>
      <w:r w:rsidR="00E97784">
        <w:t>µg/L</w:t>
      </w:r>
      <w:bookmarkEnd w:id="12"/>
      <w:r w:rsidR="00BC3FF3">
        <w:t xml:space="preserve"> </w:t>
      </w:r>
      <w:r w:rsidR="00A42CEF">
        <w:fldChar w:fldCharType="begin">
          <w:fldData xml:space="preserve">PEVuZE5vdGU+PENpdGU+PEF1dGhvcj5Qb3dlbGw8L0F1dGhvcj48WWVhcj4yMDA1PC9ZZWFyPjxS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</w:fldData>
        </w:fldChar>
      </w:r>
      <w:r w:rsidR="0070474B">
        <w:instrText xml:space="preserve"> ADDIN EN.CITE </w:instrText>
      </w:r>
      <w:r w:rsidR="0070474B">
        <w:fldChar w:fldCharType="begin">
          <w:fldData xml:space="preserve">PEVuZE5vdGU+PENpdGU+PEF1dGhvcj5Qb3dlbGw8L0F1dGhvcj48WWVhcj4yMDA1PC9ZZWFyPjxS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</w:fldData>
        </w:fldChar>
      </w:r>
      <w:r w:rsidR="0070474B">
        <w:instrText xml:space="preserve"> ADDIN EN.CITE.DATA </w:instrText>
      </w:r>
      <w:r w:rsidR="0070474B">
        <w:fldChar w:fldCharType="end"/>
      </w:r>
      <w:r w:rsidR="00A42CEF">
        <w:fldChar w:fldCharType="separate"/>
      </w:r>
      <w:r w:rsidR="0070474B">
        <w:rPr>
          <w:noProof/>
        </w:rPr>
        <w:t>[55]</w:t>
      </w:r>
      <w:r w:rsidR="00A42CEF">
        <w:fldChar w:fldCharType="end"/>
      </w:r>
      <w:r w:rsidR="00A806E7">
        <w:t xml:space="preserve">. </w:t>
      </w:r>
      <w:r w:rsidR="00E97784">
        <w:t>Det er</w:t>
      </w:r>
      <w:r w:rsidR="00561335">
        <w:t xml:space="preserve"> </w:t>
      </w:r>
      <w:r w:rsidR="00E97784">
        <w:t>enighet om at hemokromatosepasi</w:t>
      </w:r>
      <w:r w:rsidR="00BC3FF3">
        <w:t>e</w:t>
      </w:r>
      <w:r w:rsidR="00E97784">
        <w:t>nter med ferritin &gt;</w:t>
      </w:r>
      <w:r w:rsidR="00BC3FF3">
        <w:t xml:space="preserve">1000 </w:t>
      </w:r>
      <w:bookmarkStart w:id="13" w:name="_Hlk74658516"/>
      <w:r w:rsidR="00E97784">
        <w:t xml:space="preserve">µg/L </w:t>
      </w:r>
      <w:bookmarkEnd w:id="13"/>
      <w:r w:rsidR="00BC3FF3">
        <w:t>bør gjennomgå venesectio</w:t>
      </w:r>
      <w:r w:rsidR="003E630F">
        <w:t xml:space="preserve"> for å forhindre cirrhoseutvikling</w:t>
      </w:r>
      <w:r w:rsidR="00BC3FF3">
        <w:t xml:space="preserve"> </w:t>
      </w:r>
      <w:r w:rsidR="00A42CEF">
        <w:fldChar w:fldCharType="begin"/>
      </w:r>
      <w:r w:rsidR="0070474B">
        <w:instrText xml:space="preserve"> ADDIN EN.CITE &lt;EndNote&gt;&lt;Cite&gt;&lt;Author&gt;Adams&lt;/Author&gt;&lt;Year&gt;2010&lt;/Year&gt;&lt;RecNum&gt;53&lt;/RecNum&gt;&lt;DisplayText&gt;[56]&lt;/DisplayText&gt;&lt;record&gt;&lt;rec-number&gt;53&lt;/rec-number&gt;&lt;foreign-keys&gt;&lt;key app="EN" db-id="att9zzzrzrtrrietxa5pwfv8pzfa02vr5rwd" timestamp="1632128845"&gt;53&lt;/key&gt;&lt;/foreign-keys&gt;&lt;ref-type name="Journal Article"&gt;17&lt;/ref-type&gt;&lt;contributors&gt;&lt;authors&gt;&lt;author&gt;Adams, P. C.&lt;/author&gt;&lt;author&gt;Barton, J. C.&lt;/author&gt;&lt;/authors&gt;&lt;/contributors&gt;&lt;auth-address&gt;University Hospital, University of Western Ontario, London, ON, Canada. padams@uwo.ca&lt;/auth-address&gt;&lt;titles&gt;&lt;title&gt;How I treat hemochromatosis&lt;/title&gt;&lt;secondary-title&gt;Blood&lt;/secondary-title&gt;&lt;/titles&gt;&lt;pages&gt;317-25&lt;/pages&gt;&lt;volume&gt;116&lt;/volume&gt;&lt;number&gt;3&lt;/number&gt;&lt;edition&gt;2010/03/24&lt;/edition&gt;&lt;keywords&gt;&lt;keyword&gt;Blood Donors&lt;/keyword&gt;&lt;keyword&gt;Chelation Therapy&lt;/keyword&gt;&lt;keyword&gt;Cytapheresis&lt;/keyword&gt;&lt;keyword&gt;Deferoxamine/therapeutic use&lt;/keyword&gt;&lt;keyword&gt;Female&lt;/keyword&gt;&lt;keyword&gt;Hemochromatosis/genetics/metabolism/*therapy&lt;/keyword&gt;&lt;keyword&gt;Hemochromatosis Protein&lt;/keyword&gt;&lt;keyword&gt;Histocompatibility Antigens Class I/genetics&lt;/keyword&gt;&lt;keyword&gt;Homozygote&lt;/keyword&gt;&lt;keyword&gt;Humans&lt;/keyword&gt;&lt;keyword&gt;Iron/metabolism&lt;/keyword&gt;&lt;keyword&gt;Iron, Dietary/administration &amp;amp; dosage&lt;/keyword&gt;&lt;keyword&gt;Male&lt;/keyword&gt;&lt;keyword&gt;Membrane Proteins/genetics&lt;/keyword&gt;&lt;keyword&gt;*Phlebotomy&lt;/keyword&gt;&lt;keyword&gt;Proton Pump Inhibitors/therapeutic use&lt;/keyword&gt;&lt;keyword&gt;Siderophores/therapeutic use&lt;/keyword&gt;&lt;/keywords&gt;&lt;dates&gt;&lt;year&gt;2010&lt;/year&gt;&lt;pub-dates&gt;&lt;date&gt;Jul 22&lt;/date&gt;&lt;/pub-dates&gt;&lt;/dates&gt;&lt;isbn&gt;0006-4971&lt;/isbn&gt;&lt;accession-num&gt;20308595&lt;/accession-num&gt;&lt;urls&gt;&lt;/urls&gt;&lt;electronic-resource-num&gt;10.1182/blood-2010-01-261875&lt;/electronic-resource-num&gt;&lt;remote-database-provider&gt;NLM&lt;/remote-database-provider&gt;&lt;language&gt;eng&lt;/language&gt;&lt;/record&gt;&lt;/Cite&gt;&lt;/EndNote&gt;</w:instrText>
      </w:r>
      <w:r w:rsidR="00A42CEF">
        <w:fldChar w:fldCharType="separate"/>
      </w:r>
      <w:r w:rsidR="0070474B">
        <w:rPr>
          <w:noProof/>
        </w:rPr>
        <w:t>[56]</w:t>
      </w:r>
      <w:r w:rsidR="00A42CEF">
        <w:fldChar w:fldCharType="end"/>
      </w:r>
      <w:r w:rsidR="00A806E7">
        <w:t>, men det</w:t>
      </w:r>
      <w:r w:rsidR="000B4EE8">
        <w:t xml:space="preserve"> er </w:t>
      </w:r>
      <w:r w:rsidR="008F7584">
        <w:t xml:space="preserve">mangel på </w:t>
      </w:r>
      <w:r>
        <w:t xml:space="preserve">studier som har påvist </w:t>
      </w:r>
      <w:r w:rsidR="000B4EE8">
        <w:t xml:space="preserve">klar </w:t>
      </w:r>
      <w:r>
        <w:t xml:space="preserve">klinisk gevinst ved å starte venesectio ved </w:t>
      </w:r>
      <w:r w:rsidR="000B4EE8">
        <w:t>ferritin &lt;1000</w:t>
      </w:r>
      <w:r w:rsidR="00EB22FE">
        <w:t xml:space="preserve"> µg/L</w:t>
      </w:r>
      <w:r w:rsidR="000B4EE8">
        <w:t xml:space="preserve">. </w:t>
      </w:r>
      <w:r w:rsidR="006B4EC1">
        <w:t xml:space="preserve">En </w:t>
      </w:r>
      <w:r w:rsidR="00652D59">
        <w:t xml:space="preserve">prospektiv </w:t>
      </w:r>
      <w:r w:rsidR="006B4EC1">
        <w:t xml:space="preserve">studie av </w:t>
      </w:r>
      <w:r w:rsidR="00652D59">
        <w:t xml:space="preserve">ubehandlede </w:t>
      </w:r>
      <w:r w:rsidR="00CA6190">
        <w:t xml:space="preserve">C282T </w:t>
      </w:r>
      <w:r w:rsidR="006B4EC1">
        <w:t xml:space="preserve">homocygote </w:t>
      </w:r>
      <w:r w:rsidR="00CA6190">
        <w:t>med</w:t>
      </w:r>
      <w:r w:rsidR="00652D59">
        <w:t xml:space="preserve"> ferritin &lt;1000 </w:t>
      </w:r>
      <w:r w:rsidR="00F43D37">
        <w:t xml:space="preserve">µg/L </w:t>
      </w:r>
      <w:r w:rsidR="00652D59">
        <w:t xml:space="preserve">fant </w:t>
      </w:r>
      <w:r w:rsidR="00BE6A6C">
        <w:t xml:space="preserve">ingen økte </w:t>
      </w:r>
      <w:r w:rsidR="003E630F">
        <w:t>hemokromatose</w:t>
      </w:r>
      <w:r w:rsidR="00EB22FE">
        <w:t xml:space="preserve"> </w:t>
      </w:r>
      <w:r w:rsidR="003E630F">
        <w:t>assosierte symptomer</w:t>
      </w:r>
      <w:r w:rsidR="00BC1993">
        <w:t xml:space="preserve"> (inkludert fatigue)</w:t>
      </w:r>
      <w:r w:rsidR="00CA6190">
        <w:t xml:space="preserve"> </w:t>
      </w:r>
      <w:r w:rsidR="00E20AAB">
        <w:t>eller funn</w:t>
      </w:r>
      <w:r w:rsidR="00BE6A6C">
        <w:t xml:space="preserve"> </w:t>
      </w:r>
      <w:r w:rsidR="00CA6190">
        <w:t>i løpet av 12 års observasjonstid sammenlignet med kontroller</w:t>
      </w:r>
      <w:r w:rsidR="00E20AAB">
        <w:t xml:space="preserve"> uten C282T eller H63D mutasjonene</w:t>
      </w:r>
      <w:r w:rsidR="00B93ABB">
        <w:t xml:space="preserve"> </w:t>
      </w:r>
      <w:r w:rsidR="00A42CEF">
        <w:fldChar w:fldCharType="begin">
          <w:fldData xml:space="preserve">PEVuZE5vdGU+PENpdGU+PEF1dGhvcj5BbGxlbjwvQXV0aG9yPjxZZWFyPjIwMTA8L1llYXI+PFJl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</w:fldData>
        </w:fldChar>
      </w:r>
      <w:r w:rsidR="0070474B">
        <w:instrText xml:space="preserve"> ADDIN EN.CITE </w:instrText>
      </w:r>
      <w:r w:rsidR="0070474B">
        <w:fldChar w:fldCharType="begin">
          <w:fldData xml:space="preserve">PEVuZE5vdGU+PENpdGU+PEF1dGhvcj5BbGxlbjwvQXV0aG9yPjxZZWFyPjIwMTA8L1llYXI+PFJl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</w:fldData>
        </w:fldChar>
      </w:r>
      <w:r w:rsidR="0070474B">
        <w:instrText xml:space="preserve"> ADDIN EN.CITE.DATA </w:instrText>
      </w:r>
      <w:r w:rsidR="0070474B">
        <w:fldChar w:fldCharType="end"/>
      </w:r>
      <w:r w:rsidR="00A42CEF">
        <w:fldChar w:fldCharType="separate"/>
      </w:r>
      <w:r w:rsidR="0070474B">
        <w:rPr>
          <w:noProof/>
        </w:rPr>
        <w:t>[57]</w:t>
      </w:r>
      <w:r w:rsidR="00A42CEF">
        <w:fldChar w:fldCharType="end"/>
      </w:r>
      <w:r>
        <w:t>.</w:t>
      </w:r>
      <w:r w:rsidR="001F6EFF">
        <w:t xml:space="preserve"> </w:t>
      </w:r>
      <w:r w:rsidR="008F7584">
        <w:t xml:space="preserve">En liten randomisert studie med 104 </w:t>
      </w:r>
      <w:r w:rsidR="00F91DAA">
        <w:t>hemokromatose</w:t>
      </w:r>
      <w:r w:rsidR="008F7584">
        <w:t xml:space="preserve">pasienter </w:t>
      </w:r>
      <w:r w:rsidR="00BC1993">
        <w:t xml:space="preserve">med ferritinverdier mellom 300 og 1000 µg/L </w:t>
      </w:r>
      <w:r w:rsidR="00561335">
        <w:t xml:space="preserve">har </w:t>
      </w:r>
      <w:r w:rsidR="00BC1993">
        <w:t xml:space="preserve">derimot funnet redusert fatigue </w:t>
      </w:r>
      <w:r w:rsidR="00F43D37">
        <w:t xml:space="preserve">score </w:t>
      </w:r>
      <w:r w:rsidR="00BC1993">
        <w:t>i behan</w:t>
      </w:r>
      <w:r w:rsidR="00F91DAA">
        <w:t>d</w:t>
      </w:r>
      <w:r w:rsidR="00BC1993">
        <w:t>lingsgruppen (</w:t>
      </w:r>
      <w:r w:rsidR="008F7584">
        <w:t>erytrocyttaferese</w:t>
      </w:r>
      <w:r w:rsidR="00BC1993">
        <w:t>)</w:t>
      </w:r>
      <w:r w:rsidR="00F91DAA">
        <w:t xml:space="preserve"> </w:t>
      </w:r>
      <w:r w:rsidR="008F7584">
        <w:t xml:space="preserve">versus </w:t>
      </w:r>
      <w:r w:rsidR="00F91DAA">
        <w:t>kontrollgruppen (</w:t>
      </w:r>
      <w:r w:rsidR="008F7584">
        <w:t>plasmaferese</w:t>
      </w:r>
      <w:r w:rsidR="00F91DAA">
        <w:t>)</w:t>
      </w:r>
      <w:r w:rsidR="00EB22FE">
        <w:t xml:space="preserve"> </w:t>
      </w:r>
      <w:r w:rsidR="00EB22FE">
        <w:fldChar w:fldCharType="begin"/>
      </w:r>
      <w:r w:rsidR="0070474B">
        <w:instrText xml:space="preserve"> ADDIN EN.CITE &lt;EndNote&gt;&lt;Cite&gt;&lt;Author&gt;Ong&lt;/Author&gt;&lt;Year&gt;2017&lt;/Year&gt;&lt;RecNum&gt;67&lt;/RecNum&gt;&lt;DisplayText&gt;[58]&lt;/DisplayText&gt;&lt;record&gt;&lt;rec-number&gt;67&lt;/rec-number&gt;&lt;foreign-keys&gt;&lt;key app="EN" db-id="ds95fxs590azv4epdev5r22r55r0dd0zs5pr" timestamp="1643674033"&gt;67&lt;/key&gt;&lt;/foreign-keys&gt;&lt;ref-type name="Journal Article"&gt;17&lt;/ref-type&gt;&lt;contributors&gt;&lt;authors&gt;&lt;author&gt;Ong, Sim Y.&lt;/author&gt;&lt;author&gt;Gurrin, Lyle C.&lt;/author&gt;&lt;author&gt;Dolling, Lara&lt;/author&gt;&lt;author&gt;Dixon, Jeanette&lt;/author&gt;&lt;author&gt;Nicoll, Amanda J.&lt;/author&gt;&lt;author&gt;Wolthuizen, Michelle&lt;/author&gt;&lt;author&gt;Wood, Erica M.&lt;/author&gt;&lt;author&gt;Anderson, Gregory J.&lt;/author&gt;&lt;author&gt;Ramm, Grant A.&lt;/author&gt;&lt;author&gt;Allen, Katrina J.&lt;/author&gt;&lt;author&gt;Olynyk, John K.&lt;/author&gt;&lt;author&gt;Crawford, Darrell&lt;/author&gt;&lt;author&gt;Ramm, Louise E.&lt;/author&gt;&lt;author&gt;Gow, Paul&lt;/author&gt;&lt;author&gt;Durrant, Simon&lt;/author&gt;&lt;author&gt;Powell, Lawrie W.&lt;/author&gt;&lt;author&gt;Delatycki, Martin B.&lt;/author&gt;&lt;/authors&gt;&lt;/contributors&gt;&lt;titles&gt;&lt;title&gt;Reduction of body iron in HFE-related haemochromatosis and moderate iron overload (Mi-Iron): a multicentre, participant-blinded, randomised controlled trial&lt;/title&gt;&lt;secondary-title&gt;The Lancet Haematology&lt;/secondary-title&gt;&lt;/titles&gt;&lt;periodical&gt;&lt;full-title&gt;The Lancet Haematology&lt;/full-title&gt;&lt;/periodical&gt;&lt;pages&gt;e607-e614&lt;/pages&gt;&lt;volume&gt;4&lt;/volume&gt;&lt;number&gt;12&lt;/number&gt;&lt;dates&gt;&lt;year&gt;2017&lt;/year&gt;&lt;pub-dates&gt;&lt;date&gt;2017/12/01/&lt;/date&gt;&lt;/pub-dates&gt;&lt;/dates&gt;&lt;isbn&gt;2352-3026&lt;/isbn&gt;&lt;urls&gt;&lt;related-urls&gt;&lt;url&gt;https://www.sciencedirect.com/science/article/pii/S2352302617302144&lt;/url&gt;&lt;/related-urls&gt;&lt;/urls&gt;&lt;electronic-resource-num&gt;https://doi.org/10.1016/S2352-3026(17)30214-4&lt;/electronic-resource-num&gt;&lt;/record&gt;&lt;/Cite&gt;&lt;/EndNote&gt;</w:instrText>
      </w:r>
      <w:r w:rsidR="00EB22FE">
        <w:fldChar w:fldCharType="separate"/>
      </w:r>
      <w:r w:rsidR="0070474B">
        <w:rPr>
          <w:noProof/>
        </w:rPr>
        <w:t>[58]</w:t>
      </w:r>
      <w:r w:rsidR="00EB22FE">
        <w:fldChar w:fldCharType="end"/>
      </w:r>
      <w:r w:rsidR="00717B24">
        <w:t xml:space="preserve">. </w:t>
      </w:r>
      <w:r w:rsidR="00CB1C47">
        <w:t xml:space="preserve">Resultatet var </w:t>
      </w:r>
      <w:r w:rsidR="00717B24">
        <w:t>imidlertid</w:t>
      </w:r>
      <w:r w:rsidR="00CB1C47">
        <w:t xml:space="preserve"> </w:t>
      </w:r>
      <w:r w:rsidR="00561335">
        <w:t>ikke signifikant</w:t>
      </w:r>
      <w:r w:rsidR="00F91DAA">
        <w:t xml:space="preserve"> </w:t>
      </w:r>
      <w:r w:rsidR="008F0288">
        <w:t xml:space="preserve">for den totale </w:t>
      </w:r>
      <w:r w:rsidR="00F91DAA">
        <w:t xml:space="preserve">fatigue </w:t>
      </w:r>
      <w:r w:rsidR="008F0288">
        <w:t xml:space="preserve">scoren, </w:t>
      </w:r>
      <w:r w:rsidR="00F91DAA">
        <w:t xml:space="preserve">kun </w:t>
      </w:r>
      <w:r w:rsidR="008F0288">
        <w:t>kognitiv subkomponent</w:t>
      </w:r>
      <w:r w:rsidR="00CB1C47">
        <w:t xml:space="preserve">, men studien </w:t>
      </w:r>
      <w:r w:rsidR="00B93ABB">
        <w:t>er likevel interessant siden det er den eneste randomiserte studien som er utført og tilsier at fatig</w:t>
      </w:r>
      <w:r w:rsidR="00006062">
        <w:t>u</w:t>
      </w:r>
      <w:r w:rsidR="00B93ABB">
        <w:t>e som symptom bør kartlegges</w:t>
      </w:r>
      <w:r w:rsidR="008F0288">
        <w:t xml:space="preserve">. </w:t>
      </w:r>
      <w:r w:rsidR="00DD51B4">
        <w:t>Samtidig beme</w:t>
      </w:r>
      <w:r w:rsidR="007F42C0">
        <w:t>rkes</w:t>
      </w:r>
      <w:r w:rsidR="00006062">
        <w:t xml:space="preserve"> det</w:t>
      </w:r>
      <w:r w:rsidR="007F42C0">
        <w:t xml:space="preserve"> at fatigue er </w:t>
      </w:r>
      <w:r w:rsidR="00561335">
        <w:t xml:space="preserve">et </w:t>
      </w:r>
      <w:r w:rsidR="007F42C0">
        <w:t>vanlig symptom i den gen</w:t>
      </w:r>
      <w:r w:rsidR="00561335">
        <w:t>e</w:t>
      </w:r>
      <w:r w:rsidR="007F42C0">
        <w:t>relle befolkning</w:t>
      </w:r>
      <w:r w:rsidR="00307586">
        <w:t xml:space="preserve"> </w:t>
      </w:r>
      <w:r w:rsidR="00307586">
        <w:fldChar w:fldCharType="begin"/>
      </w:r>
      <w:r w:rsidR="0070474B">
        <w:instrText xml:space="preserve"> ADDIN EN.CITE &lt;EndNote&gt;&lt;Cite&gt;&lt;Author&gt;Loge&lt;/Author&gt;&lt;Year&gt;1998&lt;/Year&gt;&lt;RecNum&gt;68&lt;/RecNum&gt;&lt;DisplayText&gt;[59]&lt;/DisplayText&gt;&lt;record&gt;&lt;rec-number&gt;68&lt;/rec-number&gt;&lt;foreign-keys&gt;&lt;key app="EN" db-id="ds95fxs590azv4epdev5r22r55r0dd0zs5pr" timestamp="1643674175"&gt;68&lt;/key&gt;&lt;/foreign-keys&gt;&lt;ref-type name="Journal Article"&gt;17&lt;/ref-type&gt;&lt;contributors&gt;&lt;authors&gt;&lt;author&gt;Loge, Jon Håvard&lt;/author&gt;&lt;author&gt;Ekeberg, Øivind&lt;/author&gt;&lt;author&gt;Kaasa, Stein&lt;/author&gt;&lt;/authors&gt;&lt;/contributors&gt;&lt;titles&gt;&lt;title&gt;Fatigue in the general norwegian population: Normative data and associations&lt;/title&gt;&lt;secondary-title&gt;Journal of Psychosomatic Research&lt;/secondary-title&gt;&lt;/titles&gt;&lt;periodical&gt;&lt;full-title&gt;Journal of Psychosomatic Research&lt;/full-title&gt;&lt;/periodical&gt;&lt;pages&gt;53-65&lt;/pages&gt;&lt;volume&gt;45&lt;/volume&gt;&lt;number&gt;1&lt;/number&gt;&lt;keywords&gt;&lt;keyword&gt;Cross-sectional studies&lt;/keyword&gt;&lt;keyword&gt;fatigue/ep (epidemiology)&lt;/keyword&gt;&lt;keyword&gt;General population&lt;/keyword&gt;&lt;keyword&gt;Norway/ep (epidemiology)&lt;/keyword&gt;&lt;keyword&gt;Psychometrics&lt;/keyword&gt;&lt;keyword&gt;Questionnaires&lt;/keyword&gt;&lt;/keywords&gt;&lt;dates&gt;&lt;year&gt;1998&lt;/year&gt;&lt;pub-dates&gt;&lt;date&gt;1998/07/01/&lt;/date&gt;&lt;/pub-dates&gt;&lt;/dates&gt;&lt;isbn&gt;0022-3999&lt;/isbn&gt;&lt;urls&gt;&lt;related-urls&gt;&lt;url&gt;https://www.sciencedirect.com/science/article/pii/S0022399997002912&lt;/url&gt;&lt;/related-urls&gt;&lt;/urls&gt;&lt;electronic-resource-num&gt;https://doi.org/10.1016/S0022-3999(97)00291-2&lt;/electronic-resource-num&gt;&lt;/record&gt;&lt;/Cite&gt;&lt;/EndNote&gt;</w:instrText>
      </w:r>
      <w:r w:rsidR="00307586">
        <w:fldChar w:fldCharType="separate"/>
      </w:r>
      <w:r w:rsidR="0070474B">
        <w:rPr>
          <w:noProof/>
        </w:rPr>
        <w:t>[59]</w:t>
      </w:r>
      <w:r w:rsidR="00307586">
        <w:fldChar w:fldCharType="end"/>
      </w:r>
      <w:r w:rsidR="007F42C0">
        <w:t>.</w:t>
      </w:r>
      <w:r w:rsidR="00EB22FE">
        <w:t xml:space="preserve"> </w:t>
      </w:r>
      <w:r w:rsidR="0057045C">
        <w:t xml:space="preserve">Ved ferritinverdier &lt;1000 </w:t>
      </w:r>
      <w:bookmarkStart w:id="14" w:name="_Hlk89792716"/>
      <w:r w:rsidR="00DD51B4">
        <w:t xml:space="preserve">µg/L </w:t>
      </w:r>
      <w:bookmarkEnd w:id="14"/>
      <w:r w:rsidR="0057045C">
        <w:t>bør klinisk vurdering</w:t>
      </w:r>
      <w:r w:rsidR="00F91DAA">
        <w:t xml:space="preserve"> og</w:t>
      </w:r>
      <w:r w:rsidR="0057045C">
        <w:t xml:space="preserve"> </w:t>
      </w:r>
      <w:r w:rsidR="00006062">
        <w:t xml:space="preserve">pasientens </w:t>
      </w:r>
      <w:r w:rsidR="0057045C">
        <w:t xml:space="preserve">preferanser tillegges vekt </w:t>
      </w:r>
      <w:r w:rsidR="00A42CEF">
        <w:fldChar w:fldCharType="begin"/>
      </w:r>
      <w:r w:rsidR="0070474B">
        <w:instrText xml:space="preserve"> ADDIN EN.CITE &lt;EndNote&gt;&lt;Cite&gt;&lt;Author&gt;Adams&lt;/Author&gt;&lt;Year&gt;2010&lt;/Year&gt;&lt;RecNum&gt;53&lt;/RecNum&gt;&lt;DisplayText&gt;[56]&lt;/DisplayText&gt;&lt;record&gt;&lt;rec-number&gt;53&lt;/rec-number&gt;&lt;foreign-keys&gt;&lt;key app="EN" db-id="att9zzzrzrtrrietxa5pwfv8pzfa02vr5rwd" timestamp="1632128845"&gt;53&lt;/key&gt;&lt;/foreign-keys&gt;&lt;ref-type name="Journal Article"&gt;17&lt;/ref-type&gt;&lt;contributors&gt;&lt;authors&gt;&lt;author&gt;Adams, P. C.&lt;/author&gt;&lt;author&gt;Barton, J. C.&lt;/author&gt;&lt;/authors&gt;&lt;/contributors&gt;&lt;auth-address&gt;University Hospital, University of Western Ontario, London, ON, Canada. padams@uwo.ca&lt;/auth-address&gt;&lt;titles&gt;&lt;title&gt;How I treat hemochromatosis&lt;/title&gt;&lt;secondary-title&gt;Blood&lt;/secondary-title&gt;&lt;/titles&gt;&lt;pages&gt;317-25&lt;/pages&gt;&lt;volume&gt;116&lt;/volume&gt;&lt;number&gt;3&lt;/number&gt;&lt;edition&gt;2010/03/24&lt;/edition&gt;&lt;keywords&gt;&lt;keyword&gt;Blood Donors&lt;/keyword&gt;&lt;keyword&gt;Chelation Therapy&lt;/keyword&gt;&lt;keyword&gt;Cytapheresis&lt;/keyword&gt;&lt;keyword&gt;Deferoxamine/therapeutic use&lt;/keyword&gt;&lt;keyword&gt;Female&lt;/keyword&gt;&lt;keyword&gt;Hemochromatosis/genetics/metabolism/*therapy&lt;/keyword&gt;&lt;keyword&gt;Hemochromatosis Protein&lt;/keyword&gt;&lt;keyword&gt;Histocompatibility Antigens Class I/genetics&lt;/keyword&gt;&lt;keyword&gt;Homozygote&lt;/keyword&gt;&lt;keyword&gt;Humans&lt;/keyword&gt;&lt;keyword&gt;Iron/metabolism&lt;/keyword&gt;&lt;keyword&gt;Iron, Dietary/administration &amp;amp; dosage&lt;/keyword&gt;&lt;keyword&gt;Male&lt;/keyword&gt;&lt;keyword&gt;Membrane Proteins/genetics&lt;/keyword&gt;&lt;keyword&gt;*Phlebotomy&lt;/keyword&gt;&lt;keyword&gt;Proton Pump Inhibitors/therapeutic use&lt;/keyword&gt;&lt;keyword&gt;Siderophores/therapeutic use&lt;/keyword&gt;&lt;/keywords&gt;&lt;dates&gt;&lt;year&gt;2010&lt;/year&gt;&lt;pub-dates&gt;&lt;date&gt;Jul 22&lt;/date&gt;&lt;/pub-dates&gt;&lt;/dates&gt;&lt;isbn&gt;0006-4971&lt;/isbn&gt;&lt;accession-num&gt;20308595&lt;/accession-num&gt;&lt;urls&gt;&lt;/urls&gt;&lt;electronic-resource-num&gt;10.1182/blood-2010-01-261875&lt;/electronic-resource-num&gt;&lt;remote-database-provider&gt;NLM&lt;/remote-database-provider&gt;&lt;language&gt;eng&lt;/language&gt;&lt;/record&gt;&lt;/Cite&gt;&lt;/EndNote&gt;</w:instrText>
      </w:r>
      <w:r w:rsidR="00A42CEF">
        <w:fldChar w:fldCharType="separate"/>
      </w:r>
      <w:r w:rsidR="0070474B">
        <w:rPr>
          <w:noProof/>
        </w:rPr>
        <w:t>[56]</w:t>
      </w:r>
      <w:r w:rsidR="00A42CEF">
        <w:fldChar w:fldCharType="end"/>
      </w:r>
      <w:r w:rsidR="00B93ABB">
        <w:t xml:space="preserve">. </w:t>
      </w:r>
      <w:r w:rsidR="0057045C">
        <w:t xml:space="preserve">Siden ferritinnivået ikke øker </w:t>
      </w:r>
      <w:r w:rsidR="00587C10">
        <w:t xml:space="preserve">hos mange av </w:t>
      </w:r>
      <w:r w:rsidR="0057045C">
        <w:t>pasiente</w:t>
      </w:r>
      <w:r w:rsidR="004A50D9">
        <w:t>ne</w:t>
      </w:r>
      <w:r w:rsidR="0057045C">
        <w:t xml:space="preserve">, </w:t>
      </w:r>
      <w:r w:rsidR="00587C10">
        <w:t xml:space="preserve">kan det være </w:t>
      </w:r>
      <w:r w:rsidR="0057045C">
        <w:t xml:space="preserve">en akseptabel strategi å følge </w:t>
      </w:r>
      <w:r w:rsidR="007F42C0">
        <w:t xml:space="preserve">asymptomatiske </w:t>
      </w:r>
      <w:r w:rsidR="0057045C">
        <w:t>pasienter med moderat</w:t>
      </w:r>
      <w:r w:rsidR="00A254A4">
        <w:t>e</w:t>
      </w:r>
      <w:r w:rsidR="0057045C">
        <w:t xml:space="preserve"> ferritin</w:t>
      </w:r>
      <w:r w:rsidR="004A50D9">
        <w:t>nivåer</w:t>
      </w:r>
      <w:r w:rsidR="0057045C">
        <w:t xml:space="preserve"> med jevnlige målinger </w:t>
      </w:r>
      <w:r w:rsidR="00A42CEF">
        <w:fldChar w:fldCharType="begin">
          <w:fldData xml:space="preserve">PEVuZE5vdGU+PENpdGU+PEF1dGhvcj5BZGFtczwvQXV0aG9yPjxZZWFyPjIwMTA8L1llYXI+PFJl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</w:fldData>
        </w:fldChar>
      </w:r>
      <w:r w:rsidR="0070474B">
        <w:instrText xml:space="preserve"> ADDIN EN.CITE </w:instrText>
      </w:r>
      <w:r w:rsidR="0070474B">
        <w:fldChar w:fldCharType="begin">
          <w:fldData xml:space="preserve">PEVuZE5vdGU+PENpdGU+PEF1dGhvcj5BZGFtczwvQXV0aG9yPjxZZWFyPjIwMTA8L1llYXI+PFJl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</w:fldData>
        </w:fldChar>
      </w:r>
      <w:r w:rsidR="0070474B">
        <w:instrText xml:space="preserve"> ADDIN EN.CITE.DATA </w:instrText>
      </w:r>
      <w:r w:rsidR="0070474B">
        <w:fldChar w:fldCharType="end"/>
      </w:r>
      <w:r w:rsidR="00A42CEF">
        <w:fldChar w:fldCharType="separate"/>
      </w:r>
      <w:r w:rsidR="0070474B">
        <w:rPr>
          <w:noProof/>
        </w:rPr>
        <w:t>[56, 57, 60]</w:t>
      </w:r>
      <w:r w:rsidR="00A42CEF">
        <w:fldChar w:fldCharType="end"/>
      </w:r>
      <w:r w:rsidR="00B93ABB">
        <w:t>.</w:t>
      </w:r>
      <w:r w:rsidR="00A254A4">
        <w:t xml:space="preserve"> Enkelte </w:t>
      </w:r>
      <w:r w:rsidR="004A50D9">
        <w:t>h</w:t>
      </w:r>
      <w:r w:rsidR="00A254A4">
        <w:t>andlingsprogrammer anbefaler imidlertid å starte venesectio på alle med ferritinverdier like over normalo</w:t>
      </w:r>
      <w:r>
        <w:t>mrådet</w:t>
      </w:r>
      <w:r w:rsidR="00EB22FE">
        <w:t xml:space="preserve"> </w:t>
      </w:r>
      <w:r w:rsidR="00A42CEF">
        <w:fldChar w:fldCharType="begin">
          <w:fldData xml:space="preserve">PEVuZE5vdGU+PENpdGU+PEF1dGhvcj5GaXR6c2ltb25zPC9BdXRob3I+PFllYXI+MjAxODwvWWVh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</w:fldData>
        </w:fldChar>
      </w:r>
      <w:r w:rsidR="0070474B">
        <w:instrText xml:space="preserve"> ADDIN EN.CITE </w:instrText>
      </w:r>
      <w:r w:rsidR="0070474B">
        <w:fldChar w:fldCharType="begin">
          <w:fldData xml:space="preserve">PEVuZE5vdGU+PENpdGU+PEF1dGhvcj5GaXR6c2ltb25zPC9BdXRob3I+PFllYXI+MjAxODwvWWVh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</w:fldData>
        </w:fldChar>
      </w:r>
      <w:r w:rsidR="0070474B">
        <w:instrText xml:space="preserve"> ADDIN EN.CITE.DATA </w:instrText>
      </w:r>
      <w:r w:rsidR="0070474B">
        <w:fldChar w:fldCharType="end"/>
      </w:r>
      <w:r w:rsidR="00A42CEF">
        <w:fldChar w:fldCharType="separate"/>
      </w:r>
      <w:r w:rsidR="0070474B">
        <w:rPr>
          <w:noProof/>
        </w:rPr>
        <w:t>[9, 13, 40]</w:t>
      </w:r>
      <w:r w:rsidR="00A42CEF">
        <w:fldChar w:fldCharType="end"/>
      </w:r>
      <w:r w:rsidR="00A254A4">
        <w:t xml:space="preserve">, men det er </w:t>
      </w:r>
      <w:r w:rsidR="004A50D9">
        <w:t xml:space="preserve">som nevnt </w:t>
      </w:r>
      <w:r w:rsidR="00EB22FE">
        <w:t xml:space="preserve">ingen </w:t>
      </w:r>
      <w:r w:rsidR="00A254A4">
        <w:t xml:space="preserve">systematiske studier som støtter dette. </w:t>
      </w:r>
      <w:r>
        <w:t xml:space="preserve"> </w:t>
      </w:r>
    </w:p>
    <w:p w14:paraId="27D6E905" w14:textId="77777777" w:rsidR="004A50D9" w:rsidRDefault="004A50D9" w:rsidP="004A50D9">
      <w:pPr>
        <w:pStyle w:val="Brdtekst"/>
        <w:ind w:left="408" w:right="296"/>
      </w:pPr>
    </w:p>
    <w:p w14:paraId="7AB63B81" w14:textId="052078DB" w:rsidR="004A50D9" w:rsidRPr="005D59F0" w:rsidRDefault="004A50D9" w:rsidP="004A50D9">
      <w:pPr>
        <w:pStyle w:val="Brdtekst"/>
        <w:ind w:left="408" w:right="296"/>
      </w:pPr>
      <w:r>
        <w:t xml:space="preserve">Det </w:t>
      </w:r>
      <w:r w:rsidR="00EF3249">
        <w:t xml:space="preserve">er </w:t>
      </w:r>
      <w:r>
        <w:t xml:space="preserve">viktig å vektlegge at senere tids studier har vist at hos det store flertallet voksne </w:t>
      </w:r>
      <w:r>
        <w:rPr>
          <w:spacing w:val="-3"/>
        </w:rPr>
        <w:t xml:space="preserve">med </w:t>
      </w:r>
      <w:r>
        <w:rPr>
          <w:spacing w:val="-4"/>
        </w:rPr>
        <w:t xml:space="preserve">HFE </w:t>
      </w:r>
      <w:r>
        <w:t>hemokromatose</w:t>
      </w:r>
      <w:r w:rsidR="00307586">
        <w:t xml:space="preserve"> </w:t>
      </w:r>
      <w:r>
        <w:t xml:space="preserve">genotype, skjer det ikke noen vesentlig økning av ferritin over tid, at uspesifikke </w:t>
      </w:r>
      <w:r>
        <w:rPr>
          <w:spacing w:val="-2"/>
        </w:rPr>
        <w:t xml:space="preserve">symptomer, </w:t>
      </w:r>
      <w:r>
        <w:t xml:space="preserve">som kan oppfattes </w:t>
      </w:r>
      <w:r>
        <w:lastRenderedPageBreak/>
        <w:t xml:space="preserve">som </w:t>
      </w:r>
      <w:r w:rsidR="006768F9">
        <w:t>h</w:t>
      </w:r>
      <w:r>
        <w:t xml:space="preserve">emokromatosebetinget, </w:t>
      </w:r>
      <w:r w:rsidR="006768F9">
        <w:t>også er vanlig i n</w:t>
      </w:r>
      <w:r>
        <w:t xml:space="preserve">ormalbefolkningen, og at det </w:t>
      </w:r>
      <w:r>
        <w:rPr>
          <w:spacing w:val="-3"/>
        </w:rPr>
        <w:t xml:space="preserve">ikke er rapportert </w:t>
      </w:r>
      <w:r>
        <w:t xml:space="preserve">cirrhoseutvikling hos voksne pasienter som er homozygote for C282Y </w:t>
      </w:r>
      <w:r>
        <w:rPr>
          <w:spacing w:val="-3"/>
        </w:rPr>
        <w:t xml:space="preserve">med normale </w:t>
      </w:r>
      <w:r>
        <w:t xml:space="preserve">leverenzymer og serum ferritin &lt; 1000 ug/L. Av disse grunner anbefales det ikke rutinemessig venesectio hos asymptomatiske pasienter med moderate ferritinverdier, og det foreslås en grense på </w:t>
      </w:r>
      <w:r w:rsidR="00677472">
        <w:t>&gt;</w:t>
      </w:r>
      <w:r>
        <w:t xml:space="preserve"> 800 </w:t>
      </w:r>
      <w:bookmarkStart w:id="15" w:name="_Hlk89800150"/>
      <w:r>
        <w:t xml:space="preserve">µg/L </w:t>
      </w:r>
      <w:bookmarkEnd w:id="15"/>
      <w:r>
        <w:t>for å legge inn en sikkerhetsmargin mot ferritin på &gt;1000</w:t>
      </w:r>
      <w:r w:rsidRPr="00DF0EFC">
        <w:t xml:space="preserve"> </w:t>
      </w:r>
      <w:r>
        <w:t xml:space="preserve">µg/L. </w:t>
      </w:r>
      <w:r w:rsidR="00EF3249">
        <w:t>Dette er i overenstemmelse med det forrige norske handlingsprogrammet fra 2016</w:t>
      </w:r>
      <w:r w:rsidR="00455FF2">
        <w:t xml:space="preserve">. </w:t>
      </w:r>
      <w:r w:rsidR="00455FF2" w:rsidRPr="005D59F0">
        <w:t xml:space="preserve">Andre handlingsprogrammer, engelske og amerikanske </w:t>
      </w:r>
      <w:proofErr w:type="gramStart"/>
      <w:r w:rsidR="00455FF2" w:rsidRPr="005D59F0">
        <w:t>m.fl</w:t>
      </w:r>
      <w:proofErr w:type="gramEnd"/>
      <w:r w:rsidR="00455FF2" w:rsidRPr="005D59F0">
        <w:t xml:space="preserve">, har anbefalt tidligere tapping, men </w:t>
      </w:r>
      <w:r w:rsidR="00455FF2">
        <w:t>uten</w:t>
      </w:r>
      <w:r w:rsidR="00455FF2" w:rsidRPr="005D59F0">
        <w:t xml:space="preserve"> evidens </w:t>
      </w:r>
      <w:r w:rsidR="00455FF2">
        <w:t>fra systematiske studier</w:t>
      </w:r>
      <w:r w:rsidR="00083637">
        <w:t>.</w:t>
      </w:r>
      <w:r w:rsidR="00455FF2">
        <w:t xml:space="preserve"> </w:t>
      </w:r>
      <w:r w:rsidR="00455FF2" w:rsidRPr="005D59F0">
        <w:t>Hovedformålet med behandling er å forhindre organskade og da mener vi en grense på 800 µg/L har trygg margin. Også viktig at ferritin er akuttfase reaktant og verdiene kan svinge og det kan også være andre årsaker til lett forhøyet verdi.</w:t>
      </w:r>
      <w:r w:rsidR="00455FF2">
        <w:t xml:space="preserve"> </w:t>
      </w:r>
      <w:r w:rsidRPr="005D59F0">
        <w:t xml:space="preserve">Pasienter med ferritinverdier &lt; 800 </w:t>
      </w:r>
      <w:bookmarkStart w:id="16" w:name="_Hlk89797735"/>
      <w:r w:rsidRPr="005D59F0">
        <w:t xml:space="preserve">µg/L </w:t>
      </w:r>
      <w:bookmarkEnd w:id="16"/>
      <w:r w:rsidR="006768F9" w:rsidRPr="005D59F0">
        <w:t>må</w:t>
      </w:r>
      <w:r w:rsidRPr="005D59F0">
        <w:t xml:space="preserve"> følges opp, forslagsvis med ferritinmåling </w:t>
      </w:r>
      <w:r w:rsidR="00EF3249" w:rsidRPr="005D59F0">
        <w:t xml:space="preserve">og leverprøver </w:t>
      </w:r>
      <w:r w:rsidRPr="005D59F0">
        <w:t xml:space="preserve">årlig. Dersom ferritinstigningen </w:t>
      </w:r>
      <w:r w:rsidR="00B46B57">
        <w:t>er stabilt under 800</w:t>
      </w:r>
      <w:r w:rsidRPr="005D59F0">
        <w:t xml:space="preserve"> kan det utføres sjeldnere målinger. Enkelte pasienter angir</w:t>
      </w:r>
      <w:r w:rsidR="00677472" w:rsidRPr="005D59F0">
        <w:t xml:space="preserve"> diffuse symptomer</w:t>
      </w:r>
      <w:r w:rsidRPr="005D59F0">
        <w:t xml:space="preserve"> </w:t>
      </w:r>
      <w:r w:rsidR="00677472" w:rsidRPr="005D59F0">
        <w:t xml:space="preserve">som </w:t>
      </w:r>
      <w:r w:rsidRPr="005D59F0">
        <w:t xml:space="preserve">fatigue og leddsmerter ved ferritinivåer &lt; 800, og disse pasienten </w:t>
      </w:r>
      <w:r w:rsidR="006F0035" w:rsidRPr="005D59F0">
        <w:t>kan</w:t>
      </w:r>
      <w:r w:rsidRPr="005D59F0">
        <w:t xml:space="preserve"> tilbys venesectio for å se om det </w:t>
      </w:r>
      <w:r w:rsidR="006768F9" w:rsidRPr="005D59F0">
        <w:t>kan hjelpe på symptomene</w:t>
      </w:r>
      <w:r w:rsidRPr="005D59F0">
        <w:t xml:space="preserve">. </w:t>
      </w:r>
      <w:r w:rsidR="00677472" w:rsidRPr="005D59F0">
        <w:t>Pasientens preferanser bør tillegges vekt.</w:t>
      </w:r>
    </w:p>
    <w:p w14:paraId="74EFB85A" w14:textId="354DC05B" w:rsidR="00191AB4" w:rsidRDefault="00191AB4" w:rsidP="00BC2F54">
      <w:pPr>
        <w:pStyle w:val="Brdtekst"/>
        <w:spacing w:before="1"/>
        <w:ind w:right="319"/>
      </w:pPr>
    </w:p>
    <w:p w14:paraId="7A649EF2" w14:textId="2194486A" w:rsidR="00B46B57" w:rsidRDefault="00B46B57" w:rsidP="0015450A">
      <w:pPr>
        <w:pStyle w:val="Brdtekst"/>
        <w:spacing w:before="1"/>
        <w:ind w:left="408" w:right="319"/>
      </w:pPr>
    </w:p>
    <w:p w14:paraId="2B805C78" w14:textId="02D92D64" w:rsidR="00191AB4" w:rsidRDefault="00B46B57" w:rsidP="00BC2F54">
      <w:pPr>
        <w:pStyle w:val="Brdtekst"/>
        <w:spacing w:before="2"/>
        <w:ind w:left="408"/>
      </w:pPr>
      <w:r w:rsidRPr="00BC2F54">
        <w:rPr>
          <w:b/>
        </w:rPr>
        <w:t>Gjennomføring av behandling</w:t>
      </w:r>
    </w:p>
    <w:p w14:paraId="13507C88" w14:textId="489EBD38" w:rsidR="00B46B57" w:rsidRDefault="00B46B57" w:rsidP="00B46B57">
      <w:pPr>
        <w:pStyle w:val="Brdtekst"/>
        <w:spacing w:before="3"/>
        <w:ind w:left="408" w:right="255"/>
      </w:pPr>
      <w:r>
        <w:t>V</w:t>
      </w:r>
      <w:r w:rsidR="00611DA6">
        <w:t xml:space="preserve">enesectio </w:t>
      </w:r>
      <w:r>
        <w:t xml:space="preserve">gjennomføres </w:t>
      </w:r>
      <w:r w:rsidR="00611DA6">
        <w:t xml:space="preserve">hver eller annenhver uke </w:t>
      </w:r>
      <w:r>
        <w:t xml:space="preserve">frem til ferritin </w:t>
      </w:r>
      <w:r w:rsidR="00A407F9">
        <w:t>midt i normalområdet</w:t>
      </w:r>
      <w:r>
        <w:t xml:space="preserve"> </w:t>
      </w:r>
      <w:r w:rsidR="00611DA6">
        <w:t xml:space="preserve">forutsatt </w:t>
      </w:r>
      <w:r w:rsidR="00F43D37">
        <w:t>at pasientene tåler det og har hemoglobin &gt; 11</w:t>
      </w:r>
      <w:r w:rsidR="005020E4">
        <w:t xml:space="preserve"> g/dl</w:t>
      </w:r>
      <w:r w:rsidR="00611DA6">
        <w:t xml:space="preserve">. </w:t>
      </w:r>
      <w:r>
        <w:t>Det er stor variasjon i anbefaling av målområdet for ferritin ved venesectio, fra ovenfor nevnte randomiserte &lt;300</w:t>
      </w:r>
      <w:r w:rsidRPr="005F4143">
        <w:t xml:space="preserve"> </w:t>
      </w:r>
      <w:r>
        <w:t xml:space="preserve">µg/L </w:t>
      </w:r>
      <w:r>
        <w:fldChar w:fldCharType="begin"/>
      </w:r>
      <w:r w:rsidR="0070474B">
        <w:instrText xml:space="preserve"> ADDIN EN.CITE &lt;EndNote&gt;&lt;Cite&gt;&lt;Author&gt;Ong&lt;/Author&gt;&lt;Year&gt;2017&lt;/Year&gt;&lt;RecNum&gt;67&lt;/RecNum&gt;&lt;DisplayText&gt;[58]&lt;/DisplayText&gt;&lt;record&gt;&lt;rec-number&gt;67&lt;/rec-number&gt;&lt;foreign-keys&gt;&lt;key app="EN" db-id="ds95fxs590azv4epdev5r22r55r0dd0zs5pr" timestamp="1643674033"&gt;67&lt;/key&gt;&lt;/foreign-keys&gt;&lt;ref-type name="Journal Article"&gt;17&lt;/ref-type&gt;&lt;contributors&gt;&lt;authors&gt;&lt;author&gt;Ong, Sim Y.&lt;/author&gt;&lt;author&gt;Gurrin, Lyle C.&lt;/author&gt;&lt;author&gt;Dolling, Lara&lt;/author&gt;&lt;author&gt;Dixon, Jeanette&lt;/author&gt;&lt;author&gt;Nicoll, Amanda J.&lt;/author&gt;&lt;author&gt;Wolthuizen, Michelle&lt;/author&gt;&lt;author&gt;Wood, Erica M.&lt;/author&gt;&lt;author&gt;Anderson, Gregory J.&lt;/author&gt;&lt;author&gt;Ramm, Grant A.&lt;/author&gt;&lt;author&gt;Allen, Katrina J.&lt;/author&gt;&lt;author&gt;Olynyk, John K.&lt;/author&gt;&lt;author&gt;Crawford, Darrell&lt;/author&gt;&lt;author&gt;Ramm, Louise E.&lt;/author&gt;&lt;author&gt;Gow, Paul&lt;/author&gt;&lt;author&gt;Durrant, Simon&lt;/author&gt;&lt;author&gt;Powell, Lawrie W.&lt;/author&gt;&lt;author&gt;Delatycki, Martin B.&lt;/author&gt;&lt;/authors&gt;&lt;/contributors&gt;&lt;titles&gt;&lt;title&gt;Reduction of body iron in HFE-related haemochromatosis and moderate iron overload (Mi-Iron): a multicentre, participant-blinded, randomised controlled trial&lt;/title&gt;&lt;secondary-title&gt;The Lancet Haematology&lt;/secondary-title&gt;&lt;/titles&gt;&lt;periodical&gt;&lt;full-title&gt;The Lancet Haematology&lt;/full-title&gt;&lt;/periodical&gt;&lt;pages&gt;e607-e614&lt;/pages&gt;&lt;volume&gt;4&lt;/volume&gt;&lt;number&gt;12&lt;/number&gt;&lt;dates&gt;&lt;year&gt;2017&lt;/year&gt;&lt;pub-dates&gt;&lt;date&gt;2017/12/01/&lt;/date&gt;&lt;/pub-dates&gt;&lt;/dates&gt;&lt;isbn&gt;2352-3026&lt;/isbn&gt;&lt;urls&gt;&lt;related-urls&gt;&lt;url&gt;https://www.sciencedirect.com/science/article/pii/S2352302617302144&lt;/url&gt;&lt;/related-urls&gt;&lt;/urls&gt;&lt;electronic-resource-num&gt;https://doi.org/10.1016/S2352-3026(17)30214-4&lt;/electronic-resource-num&gt;&lt;/record&gt;&lt;/Cite&gt;&lt;/EndNote&gt;</w:instrText>
      </w:r>
      <w:r>
        <w:fldChar w:fldCharType="separate"/>
      </w:r>
      <w:r w:rsidR="0070474B">
        <w:rPr>
          <w:noProof/>
        </w:rPr>
        <w:t>[58]</w:t>
      </w:r>
      <w:r>
        <w:fldChar w:fldCharType="end"/>
      </w:r>
      <w:r>
        <w:t xml:space="preserve">, til normalområdet </w:t>
      </w:r>
      <w:r>
        <w:fldChar w:fldCharType="begin"/>
      </w:r>
      <w:r w:rsidR="0070474B">
        <w:instrText xml:space="preserve"> ADDIN EN.CITE &lt;EndNote&gt;&lt;Cite&gt;&lt;Author&gt;van Bokhoven&lt;/Author&gt;&lt;Year&gt;2011&lt;/Year&gt;&lt;RecNum&gt;34&lt;/RecNum&gt;&lt;DisplayText&gt;[61]&lt;/DisplayText&gt;&lt;record&gt;&lt;rec-number&gt;34&lt;/rec-number&gt;&lt;foreign-keys&gt;&lt;key app="EN" db-id="att9zzzrzrtrrietxa5pwfv8pzfa02vr5rwd" timestamp="1632127175"&gt;34&lt;/key&gt;&lt;/foreign-keys&gt;&lt;ref-type name="Journal Article"&gt;17&lt;/ref-type&gt;&lt;contributors&gt;&lt;authors&gt;&lt;author&gt;van Bokhoven, M. A.&lt;/author&gt;&lt;author&gt;van Deursen, C. T.&lt;/author&gt;&lt;author&gt;Swinkels, D. W.&lt;/author&gt;&lt;/authors&gt;&lt;/contributors&gt;&lt;auth-address&gt;Department of General Practice, Maastricht University, School for Public Health and Primary Care CAPHRI, 6200 MD Maastricht, Netherlands. loes.vanbokhoven@hag.unimaas.nl&lt;/auth-address&gt;&lt;titles&gt;&lt;title&gt;Diagnosis and management of hereditary haemochromatosis&lt;/title&gt;&lt;secondary-title&gt;Bmj&lt;/secondary-title&gt;&lt;/titles&gt;&lt;pages&gt;c7251&lt;/pages&gt;&lt;volume&gt;342&lt;/volume&gt;&lt;edition&gt;2011/01/21&lt;/edition&gt;&lt;keywords&gt;&lt;keyword&gt;Biopsy&lt;/keyword&gt;&lt;keyword&gt;Cytapheresis/methods&lt;/keyword&gt;&lt;keyword&gt;Diagnosis, Differential&lt;/keyword&gt;&lt;keyword&gt;Early Diagnosis&lt;/keyword&gt;&lt;keyword&gt;Genetic Techniques&lt;/keyword&gt;&lt;keyword&gt;Hemochromatosis/diagnosis/*genetics/therapy&lt;/keyword&gt;&lt;keyword&gt;Humans&lt;/keyword&gt;&lt;keyword&gt;Iron Chelating Agents/therapeutic use&lt;/keyword&gt;&lt;keyword&gt;Liver/pathology&lt;/keyword&gt;&lt;keyword&gt;Magnetic Resonance Imaging&lt;/keyword&gt;&lt;keyword&gt;Mutation/genetics&lt;/keyword&gt;&lt;keyword&gt;Phlebotomy/methods&lt;/keyword&gt;&lt;keyword&gt;Prognosis&lt;/keyword&gt;&lt;keyword&gt;Transferrin/metabolism&lt;/keyword&gt;&lt;/keywords&gt;&lt;dates&gt;&lt;year&gt;2011&lt;/year&gt;&lt;pub-dates&gt;&lt;date&gt;Jan 19&lt;/date&gt;&lt;/pub-dates&gt;&lt;/dates&gt;&lt;isbn&gt;0959-8138&lt;/isbn&gt;&lt;accession-num&gt;21248018&lt;/accession-num&gt;&lt;urls&gt;&lt;/urls&gt;&lt;electronic-resource-num&gt;10.1136/bmj.c7251&lt;/electronic-resource-num&gt;&lt;remote-database-provider&gt;NLM&lt;/remote-database-provider&gt;&lt;language&gt;eng&lt;/language&gt;&lt;/record&gt;&lt;/Cite&gt;&lt;/EndNote&gt;</w:instrText>
      </w:r>
      <w:r>
        <w:fldChar w:fldCharType="separate"/>
      </w:r>
      <w:r w:rsidR="0070474B">
        <w:rPr>
          <w:noProof/>
        </w:rPr>
        <w:t>[61]</w:t>
      </w:r>
      <w:r>
        <w:fldChar w:fldCharType="end"/>
      </w:r>
      <w:r>
        <w:t>, 50-100</w:t>
      </w:r>
      <w:r w:rsidRPr="009D5980">
        <w:t xml:space="preserve"> </w:t>
      </w:r>
      <w:r>
        <w:t xml:space="preserve">µg/L </w:t>
      </w:r>
      <w:r>
        <w:fldChar w:fldCharType="begin">
          <w:fldData xml:space="preserve">PEVuZE5vdGU+PENpdGU+PEF1dGhvcj5Lb3dkbGV5PC9BdXRob3I+PFllYXI+MjAxOTwvWWVhcj48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</w:fldData>
        </w:fldChar>
      </w:r>
      <w:r w:rsidR="0070474B">
        <w:instrText xml:space="preserve"> ADDIN EN.CITE </w:instrText>
      </w:r>
      <w:r w:rsidR="0070474B">
        <w:fldChar w:fldCharType="begin">
          <w:fldData xml:space="preserve">PEVuZE5vdGU+PENpdGU+PEF1dGhvcj5Lb3dkbGV5PC9BdXRob3I+PFllYXI+MjAxOTwvWWVhcj48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</w:fldData>
        </w:fldChar>
      </w:r>
      <w:r w:rsidR="0070474B">
        <w:instrText xml:space="preserve"> ADDIN EN.CITE.DATA </w:instrText>
      </w:r>
      <w:r w:rsidR="0070474B">
        <w:fldChar w:fldCharType="end"/>
      </w:r>
      <w:r>
        <w:fldChar w:fldCharType="separate"/>
      </w:r>
      <w:r w:rsidR="0070474B">
        <w:rPr>
          <w:noProof/>
        </w:rPr>
        <w:t>[9, 13, 52]</w:t>
      </w:r>
      <w:r>
        <w:fldChar w:fldCharType="end"/>
      </w:r>
      <w:r>
        <w:t xml:space="preserve"> og &lt;50</w:t>
      </w:r>
      <w:r w:rsidRPr="009D5980">
        <w:t xml:space="preserve"> </w:t>
      </w:r>
      <w:r>
        <w:t xml:space="preserve">µg/L </w:t>
      </w:r>
      <w:r>
        <w:fldChar w:fldCharType="begin"/>
      </w:r>
      <w:r w:rsidR="0070474B">
        <w:instrText xml:space="preserve"> ADDIN EN.CITE &lt;EndNote&gt;&lt;Cite&gt;&lt;Author&gt;Fitzsimons&lt;/Author&gt;&lt;Year&gt;2018&lt;/Year&gt;&lt;RecNum&gt;63&lt;/RecNum&gt;&lt;DisplayText&gt;[40]&lt;/DisplayText&gt;&lt;record&gt;&lt;rec-number&gt;63&lt;/rec-number&gt;&lt;foreign-keys&gt;&lt;key app="EN" db-id="att9zzzrzrtrrietxa5pwfv8pzfa02vr5rwd" timestamp="1632218707"&gt;63&lt;/key&gt;&lt;/foreign-keys&gt;&lt;ref-type name="Journal Article"&gt;17&lt;/ref-type&gt;&lt;contributors&gt;&lt;authors&gt;&lt;author&gt;Fitzsimons, E. J.&lt;/author&gt;&lt;author&gt;Cullis, J. O.&lt;/author&gt;&lt;author&gt;Thomas, D. W.&lt;/author&gt;&lt;author&gt;Tsochatzis, E.&lt;/author&gt;&lt;author&gt;Griffiths, W. J. H.&lt;/author&gt;&lt;/authors&gt;&lt;/contributors&gt;&lt;auth-address&gt;Department of Haematology, Gartnavel General Hospital, Glasgow, UK.&amp;#xD;Department of Haematology, Salisbury NHS Foundation Trust, Salisbury, UK.&amp;#xD;Department of Haematology, Plymouth Hospitals NHS Trust, Plymouth, UK.&amp;#xD;UCL Institute for Liver and Digestive Health, Royal Free London NHS Foundation Trust and UCL, London, UK.&amp;#xD;Department of Hepatology, Cambridge University Hospitals NHS Foundation Trust, Cambridge, UK.&lt;/auth-address&gt;&lt;titles&gt;&lt;title&gt;Diagnosis and therapy of genetic haemochromatosis (review and 2017 update)&lt;/title&gt;&lt;secondary-title&gt;Br J Haematol&lt;/secondary-title&gt;&lt;/titles&gt;&lt;pages&gt;293-303&lt;/pages&gt;&lt;volume&gt;181&lt;/volume&gt;&lt;number&gt;3&lt;/number&gt;&lt;edition&gt;2018/04/18&lt;/edition&gt;&lt;keywords&gt;&lt;keyword&gt;Hemochromatosis/*diagnosis/*genetics/pathology/*therapy&lt;/keyword&gt;&lt;keyword&gt;Humans&lt;/keyword&gt;&lt;keyword&gt;*haemochromatosis&lt;/keyword&gt;&lt;keyword&gt;*iron biochemistry&lt;/keyword&gt;&lt;keyword&gt;*iron overload&lt;/keyword&gt;&lt;/keywords&gt;&lt;dates&gt;&lt;year&gt;2018&lt;/year&gt;&lt;pub-dates&gt;&lt;date&gt;May&lt;/date&gt;&lt;/pub-dates&gt;&lt;/dates&gt;&lt;isbn&gt;0007-1048&lt;/isbn&gt;&lt;accession-num&gt;29663319&lt;/accession-num&gt;&lt;urls&gt;&lt;/urls&gt;&lt;electronic-resource-num&gt;10.1111/bjh.15164&lt;/electronic-resource-num&gt;&lt;remote-database-provider&gt;NLM&lt;/remote-database-provider&gt;&lt;language&gt;eng&lt;/language&gt;&lt;/record&gt;&lt;/Cite&gt;&lt;/EndNote&gt;</w:instrText>
      </w:r>
      <w:r>
        <w:fldChar w:fldCharType="separate"/>
      </w:r>
      <w:r w:rsidR="0070474B">
        <w:rPr>
          <w:noProof/>
        </w:rPr>
        <w:t>[40]</w:t>
      </w:r>
      <w:r>
        <w:fldChar w:fldCharType="end"/>
      </w:r>
      <w:r>
        <w:t xml:space="preserve">. </w:t>
      </w:r>
    </w:p>
    <w:p w14:paraId="61E66DE7" w14:textId="3AB617D3" w:rsidR="00B46B57" w:rsidRDefault="00B46B57" w:rsidP="00B46B57">
      <w:pPr>
        <w:pStyle w:val="Brdtekst"/>
        <w:spacing w:before="3"/>
        <w:ind w:left="408" w:right="255"/>
      </w:pPr>
      <w:r>
        <w:t xml:space="preserve">Det er vist at lave ferritinverdier hemmer hepcidinproduksjonen og gir økt jernabsorbsjon, noe som er uønsket </w:t>
      </w:r>
      <w:r>
        <w:fldChar w:fldCharType="begin"/>
      </w:r>
      <w:r w:rsidR="0070474B">
        <w:instrText xml:space="preserve"> ADDIN EN.CITE &lt;EndNote&gt;&lt;Cite&gt;&lt;Author&gt;Wood&lt;/Author&gt;&lt;Year&gt;2011&lt;/Year&gt;&lt;RecNum&gt;39&lt;/RecNum&gt;&lt;DisplayText&gt;[42]&lt;/DisplayText&gt;&lt;record&gt;&lt;rec-number&gt;39&lt;/rec-number&gt;&lt;foreign-keys&gt;&lt;key app="EN" db-id="att9zzzrzrtrrietxa5pwfv8pzfa02vr5rwd" timestamp="1632127286"&gt;39&lt;/key&gt;&lt;/foreign-keys&gt;&lt;ref-type name="Journal Article"&gt;17&lt;/ref-type&gt;&lt;contributors&gt;&lt;authors&gt;&lt;author&gt;Wood, J. C.&lt;/author&gt;&lt;/authors&gt;&lt;/contributors&gt;&lt;auth-address&gt;Department of Pediatrics and Radiology, Children&amp;apos;s Hospital Los Angeles, Los Angeles, CA 90027, USA. johncwood@gmail.com&lt;/auth-address&gt;&lt;titles&gt;&lt;title&gt;Impact of iron assessment by MRI&lt;/title&gt;&lt;secondary-title&gt;Hematology Am Soc Hematol Educ Program&lt;/secondary-title&gt;&lt;/titles&gt;&lt;pages&gt;443-50&lt;/pages&gt;&lt;volume&gt;2011&lt;/volume&gt;&lt;edition&gt;2011/12/14&lt;/edition&gt;&lt;keywords&gt;&lt;keyword&gt;Calibration&lt;/keyword&gt;&lt;keyword&gt;Humans&lt;/keyword&gt;&lt;keyword&gt;Iron/*metabolism&lt;/keyword&gt;&lt;keyword&gt;Iron Overload/diagnosis&lt;/keyword&gt;&lt;keyword&gt;Magnetic Resonance Imaging/*methods&lt;/keyword&gt;&lt;keyword&gt;Organ Specificity&lt;/keyword&gt;&lt;keyword&gt;Reproducibility of Results&lt;/keyword&gt;&lt;/keywords&gt;&lt;dates&gt;&lt;year&gt;2011&lt;/year&gt;&lt;/dates&gt;&lt;isbn&gt;1520-4383&lt;/isbn&gt;&lt;accession-num&gt;22160072&lt;/accession-num&gt;&lt;urls&gt;&lt;/urls&gt;&lt;electronic-resource-num&gt;10.1182/asheducation-2011.1.443&lt;/electronic-resource-num&gt;&lt;remote-database-provider&gt;NLM&lt;/remote-database-provider&gt;&lt;language&gt;eng&lt;/language&gt;&lt;/record&gt;&lt;/Cite&gt;&lt;/EndNote&gt;</w:instrText>
      </w:r>
      <w:r>
        <w:fldChar w:fldCharType="separate"/>
      </w:r>
      <w:r w:rsidR="0070474B">
        <w:rPr>
          <w:noProof/>
        </w:rPr>
        <w:t>[42]</w:t>
      </w:r>
      <w:r>
        <w:fldChar w:fldCharType="end"/>
      </w:r>
      <w:r>
        <w:t>. I tillegg gir vedlikeholdsbehandling med mål om ferritin i nedre normalområdet risiko for anemi. Det er dermed ikke ønskelig å tappe til det nedre normalområdet.</w:t>
      </w:r>
      <w:r w:rsidR="000979E8">
        <w:t xml:space="preserve"> </w:t>
      </w:r>
      <w:r>
        <w:t>Det bemerkes videre at det er forskjellig referanseområder for kvinner (rundt 10-170</w:t>
      </w:r>
      <w:r w:rsidRPr="00927C0C">
        <w:t xml:space="preserve"> </w:t>
      </w:r>
      <w:r>
        <w:t>µg/L) og menn (rundt 30-400 µg/L), og det er variasjon i</w:t>
      </w:r>
      <w:r w:rsidRPr="00927C0C">
        <w:t xml:space="preserve"> </w:t>
      </w:r>
      <w:r>
        <w:t xml:space="preserve">referanseområdene mellom sykehusene. </w:t>
      </w:r>
    </w:p>
    <w:p w14:paraId="59A9EF4A" w14:textId="77777777" w:rsidR="00B46B57" w:rsidRDefault="00B46B57" w:rsidP="00B46B57">
      <w:pPr>
        <w:pStyle w:val="Brdtekst"/>
        <w:spacing w:before="3"/>
        <w:ind w:left="408" w:right="255"/>
      </w:pPr>
    </w:p>
    <w:p w14:paraId="66F2E372" w14:textId="77777777" w:rsidR="00B46B57" w:rsidRDefault="00611DA6" w:rsidP="00F43D37">
      <w:pPr>
        <w:pStyle w:val="Brdtekst"/>
        <w:ind w:left="408" w:right="395"/>
      </w:pPr>
      <w:r>
        <w:t xml:space="preserve">Ved hver tapping fjernes </w:t>
      </w:r>
      <w:r w:rsidR="001E7296">
        <w:t>ca.</w:t>
      </w:r>
      <w:r>
        <w:t xml:space="preserve"> 250 mg jern, og serum ferritin faller vanligvis 30-50 μg/l/gang. Serum ferritin måles hver til hver annen måned. Ved store jernlagre kan det være nødvendig med ukentlig venesectio i mer enn ett år for å nå dette målet.</w:t>
      </w:r>
      <w:r w:rsidR="00F43D37">
        <w:t xml:space="preserve"> </w:t>
      </w:r>
    </w:p>
    <w:p w14:paraId="6C043EED" w14:textId="77777777" w:rsidR="00B46B57" w:rsidRDefault="00B46B57" w:rsidP="00F43D37">
      <w:pPr>
        <w:pStyle w:val="Brdtekst"/>
        <w:ind w:left="408" w:right="395"/>
      </w:pPr>
    </w:p>
    <w:p w14:paraId="76682029" w14:textId="4F82E7D2" w:rsidR="00191AB4" w:rsidRDefault="00611DA6" w:rsidP="00F43D37">
      <w:pPr>
        <w:pStyle w:val="Brdtekst"/>
        <w:ind w:left="408" w:right="395"/>
      </w:pPr>
      <w:r>
        <w:t>Pasienten</w:t>
      </w:r>
      <w:r w:rsidR="00F43D37">
        <w:t>e</w:t>
      </w:r>
      <w:r>
        <w:t xml:space="preserve"> oppfordres til å drikke rikelig før og etter tapping for å unngå hypovolemisk hypotensjon. Pasienter med synkopetendens eller hjerte/karsykdom kan evt. få volumerstatning med f. eks. 1000 ml Ringer i forbindelse med tapping.</w:t>
      </w:r>
      <w:r w:rsidR="00F43D37">
        <w:t xml:space="preserve"> </w:t>
      </w:r>
      <w:r w:rsidR="0077298C">
        <w:t>Pasienten</w:t>
      </w:r>
      <w:r w:rsidR="00F43D37">
        <w:t>e</w:t>
      </w:r>
      <w:r w:rsidR="0077298C">
        <w:t xml:space="preserve"> kan melde seg som blodgiver</w:t>
      </w:r>
      <w:r w:rsidR="00F43D37">
        <w:t>e</w:t>
      </w:r>
      <w:r w:rsidR="0077298C">
        <w:t xml:space="preserve"> ved overgang </w:t>
      </w:r>
      <w:r w:rsidR="004F04AE">
        <w:t>fra ter</w:t>
      </w:r>
      <w:r w:rsidR="00F43D37">
        <w:t>a</w:t>
      </w:r>
      <w:r w:rsidR="004F04AE">
        <w:t xml:space="preserve">peutisk tapping til </w:t>
      </w:r>
      <w:r w:rsidR="00F43D37">
        <w:t>vedlikeholds tapping dersom de selv ønsker det</w:t>
      </w:r>
      <w:r w:rsidR="0077298C">
        <w:t xml:space="preserve">. </w:t>
      </w:r>
    </w:p>
    <w:p w14:paraId="13A6CA6B" w14:textId="77777777" w:rsidR="00191AB4" w:rsidRDefault="00191AB4">
      <w:pPr>
        <w:pStyle w:val="Brdtekst"/>
        <w:rPr>
          <w:sz w:val="26"/>
        </w:rPr>
      </w:pPr>
    </w:p>
    <w:p w14:paraId="00B038BA" w14:textId="77777777" w:rsidR="00191AB4" w:rsidRDefault="00611DA6">
      <w:pPr>
        <w:pStyle w:val="Overskrift1"/>
        <w:spacing w:before="233"/>
      </w:pPr>
      <w:r>
        <w:t>Screening og familieundersøkelser</w:t>
      </w:r>
    </w:p>
    <w:p w14:paraId="037CE07C" w14:textId="6A493A8B" w:rsidR="00191AB4" w:rsidRDefault="00611DA6" w:rsidP="006A78CC">
      <w:pPr>
        <w:pStyle w:val="Brdtekst"/>
        <w:ind w:left="408" w:right="617"/>
      </w:pPr>
      <w:r>
        <w:t xml:space="preserve">Undersøkelse av familiemedlemmer til pasienter som har fått påvist </w:t>
      </w:r>
      <w:r w:rsidR="008B2932">
        <w:t>HFE</w:t>
      </w:r>
      <w:r>
        <w:t xml:space="preserve"> hemokromatose er aktuelt, men </w:t>
      </w:r>
      <w:r w:rsidR="00D41080">
        <w:t>i henhold til Bioteknologilove</w:t>
      </w:r>
      <w:r w:rsidR="006A78CC">
        <w:t>n</w:t>
      </w:r>
      <w:r w:rsidR="00D41080">
        <w:t xml:space="preserve"> kan ikke </w:t>
      </w:r>
      <w:r>
        <w:t xml:space="preserve">legen </w:t>
      </w:r>
      <w:r w:rsidR="00026323">
        <w:t>selv kontakte</w:t>
      </w:r>
      <w:r w:rsidR="006A78CC">
        <w:t xml:space="preserve"> familiemedlemmer. </w:t>
      </w:r>
      <w:r w:rsidR="00873C1F">
        <w:t xml:space="preserve">Det anbefales </w:t>
      </w:r>
      <w:r>
        <w:t>å informere pasienten om sykdom og arvegang</w:t>
      </w:r>
      <w:r w:rsidR="00873C1F">
        <w:t xml:space="preserve">, samt å oppfordre </w:t>
      </w:r>
      <w:r>
        <w:t xml:space="preserve">pasienten selv </w:t>
      </w:r>
      <w:r w:rsidR="00D41080">
        <w:t xml:space="preserve">til </w:t>
      </w:r>
      <w:r w:rsidR="00873C1F">
        <w:t xml:space="preserve">å </w:t>
      </w:r>
      <w:r>
        <w:t xml:space="preserve">informere </w:t>
      </w:r>
      <w:r w:rsidR="008B2932">
        <w:t xml:space="preserve">foreldre, </w:t>
      </w:r>
      <w:r>
        <w:t>søsken</w:t>
      </w:r>
      <w:r w:rsidR="008B2932">
        <w:t xml:space="preserve"> og </w:t>
      </w:r>
      <w:r>
        <w:t xml:space="preserve">barn om muligheten for screening. </w:t>
      </w:r>
    </w:p>
    <w:p w14:paraId="68BCAF44" w14:textId="77777777" w:rsidR="006A78CC" w:rsidRDefault="006A78CC" w:rsidP="006A78CC">
      <w:pPr>
        <w:pStyle w:val="Brdtekst"/>
        <w:ind w:left="408" w:right="617"/>
      </w:pPr>
    </w:p>
    <w:p w14:paraId="299CAE36" w14:textId="68843E37" w:rsidR="008B2932" w:rsidRDefault="000979E8" w:rsidP="006A78CC">
      <w:pPr>
        <w:pStyle w:val="Brdtekst"/>
        <w:ind w:left="408" w:right="425"/>
      </w:pPr>
      <w:r>
        <w:t>Hos førstegradsslektninger</w:t>
      </w:r>
      <w:r w:rsidR="00611DA6">
        <w:t xml:space="preserve"> </w:t>
      </w:r>
      <w:r>
        <w:t>bør det tas ferritin og fastende transferrinmetning og overveies</w:t>
      </w:r>
      <w:r w:rsidR="00611DA6">
        <w:t xml:space="preserve"> </w:t>
      </w:r>
      <w:r w:rsidR="002645CC">
        <w:t>gentest</w:t>
      </w:r>
      <w:r w:rsidR="005020E4">
        <w:t xml:space="preserve"> </w:t>
      </w:r>
      <w:r w:rsidR="005020E4">
        <w:fldChar w:fldCharType="begin"/>
      </w:r>
      <w:r w:rsidR="00E10109">
        <w:instrText xml:space="preserve"> ADDIN EN.CITE &lt;EndNote&gt;&lt;Cite&gt;&lt;Author&gt;Kowdley&lt;/Author&gt;&lt;Year&gt;2019&lt;/Year&gt;&lt;RecNum&gt;44&lt;/RecNum&gt;&lt;DisplayText&gt;[13]&lt;/DisplayText&gt;&lt;record&gt;&lt;rec-number&gt;44&lt;/rec-number&gt;&lt;foreign-keys&gt;&lt;key app="EN" db-id="att9zzzrzrtrrietxa5pwfv8pzfa02vr5rwd" timestamp="1632127610"&gt;44&lt;/key&gt;&lt;/foreign-keys&gt;&lt;ref-type name="Journal Article"&gt;17&lt;/ref-type&gt;&lt;contributors&gt;&lt;authors&gt;&lt;author&gt;Kowdley, K. V.&lt;/author&gt;&lt;author&gt;Brown, K. E.&lt;/author&gt;&lt;author&gt;Ahn, J.&lt;/author&gt;&lt;author&gt;Sundaram, V.&lt;/author&gt;&lt;/authors&gt;&lt;/contributors&gt;&lt;auth-address&gt;Organ Care Research and Liver Care Network, Swedish Medical Center, Seattle, Washington.&amp;#xD;Iowa City Veterans Administration Medical Center, Iowa City, Iowa.&amp;#xD;Department of Internal Medicine, Division of Gastroenterology-Hepatology, University of Iowa, Iowa City, Iowa.&amp;#xD;Free Radical and Radiation Biology Program, Roy J. and Lucille A. Carver College of Medicine, University of Iowa, Iowa City, Iowa.&amp;#xD;Division of Gastroenterology and Hepatology, Oregon Health and Sciences University, Portland, Oregon.&amp;#xD;Department of Medicine and Comprehensive Transplant Center, Cedars-Sinai Medical Center, Los Angeles, California.&lt;/auth-address&gt;&lt;titles&gt;&lt;title&gt;ACG Clinical Guideline: Hereditary Hemochromatosis&lt;/title&gt;&lt;secondary-title&gt;Am J Gastroenterol&lt;/secondary-title&gt;&lt;/titles&gt;&lt;pages&gt;1202-1218&lt;/pages&gt;&lt;volume&gt;114&lt;/volume&gt;&lt;number&gt;8&lt;/number&gt;&lt;edition&gt;2019/07/25&lt;/edition&gt;&lt;keywords&gt;&lt;keyword&gt;Biomarkers/blood&lt;/keyword&gt;&lt;keyword&gt;Chelating Agents/therapeutic use&lt;/keyword&gt;&lt;keyword&gt;Ferritins/blood&lt;/keyword&gt;&lt;keyword&gt;Genetic Testing&lt;/keyword&gt;&lt;keyword&gt;Genotype&lt;/keyword&gt;&lt;keyword&gt;Hemochromatosis/diagnosis/*genetics/therapy&lt;/keyword&gt;&lt;keyword&gt;Humans&lt;/keyword&gt;&lt;keyword&gt;Phenotype&lt;/keyword&gt;&lt;keyword&gt;Phlebotomy&lt;/keyword&gt;&lt;/keywords&gt;&lt;dates&gt;&lt;year&gt;2019&lt;/year&gt;&lt;pub-dates&gt;&lt;date&gt;Aug&lt;/date&gt;&lt;/pub-dates&gt;&lt;/dates&gt;&lt;isbn&gt;0002-9270&lt;/isbn&gt;&lt;accession-num&gt;31335359&lt;/accession-num&gt;&lt;urls&gt;&lt;/urls&gt;&lt;electronic-resource-num&gt;10.14309/ajg.0000000000000315&lt;/electronic-resource-num&gt;&lt;remote-database-provider&gt;NLM&lt;/remote-database-provider&gt;&lt;language&gt;eng&lt;/language&gt;&lt;/record&gt;&lt;/Cite&gt;&lt;/EndNote&gt;</w:instrText>
      </w:r>
      <w:r w:rsidR="005020E4">
        <w:fldChar w:fldCharType="separate"/>
      </w:r>
      <w:r w:rsidR="00E10109">
        <w:rPr>
          <w:noProof/>
        </w:rPr>
        <w:t>[13]</w:t>
      </w:r>
      <w:r w:rsidR="005020E4">
        <w:fldChar w:fldCharType="end"/>
      </w:r>
      <w:r>
        <w:t xml:space="preserve">. Søsken av pasienter som er homozygote for C282Y har 25% sjanse for å være </w:t>
      </w:r>
      <w:proofErr w:type="gramStart"/>
      <w:r>
        <w:t>homozygote.</w:t>
      </w:r>
      <w:r w:rsidR="00611DA6">
        <w:t>Hvis</w:t>
      </w:r>
      <w:proofErr w:type="gramEnd"/>
      <w:r w:rsidR="00611DA6">
        <w:t xml:space="preserve"> foreldrene er henholdsvis homo- og heterozygote er risikoen for homozygoti </w:t>
      </w:r>
      <w:r w:rsidR="00B46B57">
        <w:t xml:space="preserve">hos barn </w:t>
      </w:r>
      <w:r w:rsidR="00611DA6">
        <w:t>50%.</w:t>
      </w:r>
      <w:r w:rsidR="006A78CC">
        <w:t xml:space="preserve"> </w:t>
      </w:r>
    </w:p>
    <w:p w14:paraId="7AD4146C" w14:textId="77777777" w:rsidR="008B2932" w:rsidRDefault="008B2932" w:rsidP="006A78CC">
      <w:pPr>
        <w:pStyle w:val="Brdtekst"/>
        <w:ind w:left="408" w:right="425"/>
      </w:pPr>
    </w:p>
    <w:p w14:paraId="35206607" w14:textId="61838954" w:rsidR="00191AB4" w:rsidRDefault="008B2932" w:rsidP="006A78CC">
      <w:pPr>
        <w:pStyle w:val="Brdtekst"/>
        <w:ind w:left="408" w:right="425"/>
        <w:rPr>
          <w:sz w:val="26"/>
        </w:rPr>
      </w:pPr>
      <w:r>
        <w:t>H</w:t>
      </w:r>
      <w:r w:rsidR="006A78CC">
        <w:t>emokromatose er sjeldent klinisk relevant før i voksen alder,</w:t>
      </w:r>
      <w:r>
        <w:t xml:space="preserve"> </w:t>
      </w:r>
      <w:r w:rsidR="006A78CC">
        <w:t>med unntak av juvenil hemokromatose</w:t>
      </w:r>
      <w:r>
        <w:t>. Det er vanlig å screene barna</w:t>
      </w:r>
      <w:r w:rsidR="00611DA6">
        <w:t xml:space="preserve"> </w:t>
      </w:r>
      <w:r>
        <w:t xml:space="preserve">først </w:t>
      </w:r>
      <w:r w:rsidR="00611DA6">
        <w:t>når de blir voksne</w:t>
      </w:r>
      <w:r w:rsidR="007C1CAD">
        <w:t xml:space="preserve"> og samtykkekompetent</w:t>
      </w:r>
      <w:r w:rsidR="006A78CC">
        <w:t>e</w:t>
      </w:r>
      <w:r w:rsidR="00BC2F54">
        <w:t xml:space="preserve"> </w:t>
      </w:r>
      <w:r w:rsidR="005020E4">
        <w:fldChar w:fldCharType="begin"/>
      </w:r>
      <w:r w:rsidR="00E10109">
        <w:instrText xml:space="preserve"> ADDIN EN.CITE &lt;EndNote&gt;&lt;Cite&gt;&lt;Author&gt;Kowdley&lt;/Author&gt;&lt;Year&gt;2019&lt;/Year&gt;&lt;RecNum&gt;44&lt;/RecNum&gt;&lt;DisplayText&gt;[13]&lt;/DisplayText&gt;&lt;record&gt;&lt;rec-number&gt;44&lt;/rec-number&gt;&lt;foreign-keys&gt;&lt;key app="EN" db-id="att9zzzrzrtrrietxa5pwfv8pzfa02vr5rwd" timestamp="1632127610"&gt;44&lt;/key&gt;&lt;/foreign-keys&gt;&lt;ref-type name="Journal Article"&gt;17&lt;/ref-type&gt;&lt;contributors&gt;&lt;authors&gt;&lt;author&gt;Kowdley, K. V.&lt;/author&gt;&lt;author&gt;Brown, K. E.&lt;/author&gt;&lt;author&gt;Ahn, J.&lt;/author&gt;&lt;author&gt;Sundaram, V.&lt;/author&gt;&lt;/authors&gt;&lt;/contributors&gt;&lt;auth-address&gt;Organ Care Research and Liver Care Network, Swedish Medical Center, Seattle, Washington.&amp;#xD;Iowa City Veterans Administration Medical Center, Iowa City, Iowa.&amp;#xD;Department of Internal Medicine, Division of Gastroenterology-Hepatology, University of Iowa, Iowa City, Iowa.&amp;#xD;Free Radical and Radiation Biology Program, Roy J. and Lucille A. Carver College of Medicine, University of Iowa, Iowa City, Iowa.&amp;#xD;Division of Gastroenterology and Hepatology, Oregon Health and Sciences University, Portland, Oregon.&amp;#xD;Department of Medicine and Comprehensive Transplant Center, Cedars-Sinai Medical Center, Los Angeles, California.&lt;/auth-address&gt;&lt;titles&gt;&lt;title&gt;ACG Clinical Guideline: Hereditary Hemochromatosis&lt;/title&gt;&lt;secondary-title&gt;Am J Gastroenterol&lt;/secondary-title&gt;&lt;/titles&gt;&lt;pages&gt;1202-1218&lt;/pages&gt;&lt;volume&gt;114&lt;/volume&gt;&lt;number&gt;8&lt;/number&gt;&lt;edition&gt;2019/07/25&lt;/edition&gt;&lt;keywords&gt;&lt;keyword&gt;Biomarkers/blood&lt;/keyword&gt;&lt;keyword&gt;Chelating Agents/therapeutic use&lt;/keyword&gt;&lt;keyword&gt;Ferritins/blood&lt;/keyword&gt;&lt;keyword&gt;Genetic Testing&lt;/keyword&gt;&lt;keyword&gt;Genotype&lt;/keyword&gt;&lt;keyword&gt;Hemochromatosis/diagnosis/*genetics/therapy&lt;/keyword&gt;&lt;keyword&gt;Humans&lt;/keyword&gt;&lt;keyword&gt;Phenotype&lt;/keyword&gt;&lt;keyword&gt;Phlebotomy&lt;/keyword&gt;&lt;/keywords&gt;&lt;dates&gt;&lt;year&gt;2019&lt;/year&gt;&lt;pub-dates&gt;&lt;date&gt;Aug&lt;/date&gt;&lt;/pub-dates&gt;&lt;/dates&gt;&lt;isbn&gt;0002-9270&lt;/isbn&gt;&lt;accession-num&gt;31335359&lt;/accession-num&gt;&lt;urls&gt;&lt;/urls&gt;&lt;electronic-resource-num&gt;10.14309/ajg.0000000000000315&lt;/electronic-resource-num&gt;&lt;remote-database-provider&gt;NLM&lt;/remote-database-provider&gt;&lt;language&gt;eng&lt;/language&gt;&lt;/record&gt;&lt;/Cite&gt;&lt;/EndNote&gt;</w:instrText>
      </w:r>
      <w:r w:rsidR="005020E4">
        <w:fldChar w:fldCharType="separate"/>
      </w:r>
      <w:r w:rsidR="00E10109">
        <w:rPr>
          <w:noProof/>
        </w:rPr>
        <w:t>[13]</w:t>
      </w:r>
      <w:r w:rsidR="005020E4">
        <w:fldChar w:fldCharType="end"/>
      </w:r>
      <w:r w:rsidR="002645CC">
        <w:t>.</w:t>
      </w:r>
    </w:p>
    <w:p w14:paraId="36F6D882" w14:textId="77777777" w:rsidR="00191AB4" w:rsidRDefault="00611DA6">
      <w:pPr>
        <w:pStyle w:val="Overskrift1"/>
        <w:spacing w:before="163"/>
      </w:pPr>
      <w:r>
        <w:t>Pasientinformasjon</w:t>
      </w:r>
    </w:p>
    <w:p w14:paraId="61D5300C" w14:textId="77777777" w:rsidR="00816BBE" w:rsidRDefault="00816BBE"/>
    <w:p w14:paraId="4AA13944" w14:textId="03254DA7" w:rsidR="00026323" w:rsidRPr="00026323" w:rsidRDefault="00816BBE" w:rsidP="001A663F">
      <w:pPr>
        <w:pStyle w:val="Brdtekst"/>
        <w:spacing w:before="1"/>
        <w:ind w:left="408" w:right="255"/>
      </w:pPr>
      <w:r w:rsidRPr="00026323">
        <w:t>Det store flertall av mutasjonsbærere, heterozygote, blir aldri syke og blant de som er homozygote blir også et minimum syke med organskade. Sykdomsmanifestasjoner av patologisk jernavleiring kan forhindres helt ved adekvat behandling og det er derfor viktig med tidlig diagnostisering av familiemedlemmer med kjent familiehistorie og henvisning av nye pasienter før de når et skadelig nivå av ferritin på &gt; 1000</w:t>
      </w:r>
      <w:r w:rsidR="006870C6">
        <w:t xml:space="preserve"> µg/l.</w:t>
      </w:r>
    </w:p>
    <w:p w14:paraId="037936C0" w14:textId="77777777" w:rsidR="001A663F" w:rsidRPr="004B3D54" w:rsidRDefault="001A663F" w:rsidP="00E903A3">
      <w:pPr>
        <w:pStyle w:val="Brdtekst"/>
        <w:spacing w:before="1"/>
        <w:ind w:left="408" w:right="255"/>
      </w:pPr>
    </w:p>
    <w:p w14:paraId="25674670" w14:textId="752B4319" w:rsidR="00816BBE" w:rsidRPr="00434022" w:rsidRDefault="008924C6" w:rsidP="00816BBE">
      <w:pPr>
        <w:pStyle w:val="Brdtekst"/>
        <w:spacing w:before="1"/>
        <w:ind w:left="408" w:right="255"/>
      </w:pPr>
      <w:r w:rsidRPr="00434022">
        <w:t>M</w:t>
      </w:r>
      <w:r w:rsidR="00816BBE" w:rsidRPr="00434022">
        <w:t>ht behandling er det viktig å informere om at venesectio er en ufarlig behandling som skal normalisere jernlagrene og hindre organskade, men at diffuse symptomer som asteni, atralgi og impotens ikke nødvendigvis skyldes hemokromatose og ikke nødvendigvis bedres selv om sykdommen er velbehandlet.</w:t>
      </w:r>
    </w:p>
    <w:p w14:paraId="0605EB84" w14:textId="39F54936" w:rsidR="00816BBE" w:rsidRPr="00E903A3" w:rsidRDefault="00816BBE" w:rsidP="00816BBE">
      <w:pPr>
        <w:pStyle w:val="Brdtekst"/>
        <w:spacing w:before="1"/>
        <w:ind w:left="408" w:right="255"/>
        <w:rPr>
          <w:shd w:val="clear" w:color="auto" w:fill="FFFFFF"/>
        </w:rPr>
      </w:pPr>
      <w:r w:rsidRPr="00E903A3">
        <w:rPr>
          <w:shd w:val="clear" w:color="auto" w:fill="FFFFFF"/>
        </w:rPr>
        <w:t>Personer med symptomatisk hemokromatose vil med behandling ha normal livslengde, selv om ikke alle plagene nødvendigvis blir borte. De få pasientene som har utviklet skrumplever før de blir oppdaget og behandlet, kan ha noe redusert livslengde, men selv her er livsutsiktene gode med en 10 års overlevelsesrate på 47-70 %</w:t>
      </w:r>
      <w:r w:rsidR="006870C6" w:rsidRPr="00E903A3">
        <w:rPr>
          <w:shd w:val="clear" w:color="auto" w:fill="FFFFFF"/>
        </w:rPr>
        <w:fldChar w:fldCharType="begin">
          <w:fldData xml:space="preserve">PEVuZE5vdGU+PENpdGU+PEF1dGhvcj5BZGFtczwvQXV0aG9yPjxZZWFyPjE5OTE8L1llYXI+PFJl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</w:fldData>
        </w:fldChar>
      </w:r>
      <w:r w:rsidR="0070474B">
        <w:rPr>
          <w:shd w:val="clear" w:color="auto" w:fill="FFFFFF"/>
        </w:rPr>
        <w:instrText xml:space="preserve"> ADDIN EN.CITE </w:instrText>
      </w:r>
      <w:r w:rsidR="0070474B">
        <w:rPr>
          <w:shd w:val="clear" w:color="auto" w:fill="FFFFFF"/>
        </w:rPr>
        <w:fldChar w:fldCharType="begin">
          <w:fldData xml:space="preserve">PEVuZE5vdGU+PENpdGU+PEF1dGhvcj5BZGFtczwvQXV0aG9yPjxZZWFyPjE5OTE8L1llYXI+PFJl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</w:fldData>
        </w:fldChar>
      </w:r>
      <w:r w:rsidR="0070474B">
        <w:rPr>
          <w:shd w:val="clear" w:color="auto" w:fill="FFFFFF"/>
        </w:rPr>
        <w:instrText xml:space="preserve"> ADDIN EN.CITE.DATA </w:instrText>
      </w:r>
      <w:r w:rsidR="0070474B">
        <w:rPr>
          <w:shd w:val="clear" w:color="auto" w:fill="FFFFFF"/>
        </w:rPr>
      </w:r>
      <w:r w:rsidR="0070474B">
        <w:rPr>
          <w:shd w:val="clear" w:color="auto" w:fill="FFFFFF"/>
        </w:rPr>
        <w:fldChar w:fldCharType="end"/>
      </w:r>
      <w:r w:rsidR="006870C6" w:rsidRPr="00E903A3">
        <w:rPr>
          <w:shd w:val="clear" w:color="auto" w:fill="FFFFFF"/>
        </w:rPr>
      </w:r>
      <w:r w:rsidR="006870C6" w:rsidRPr="00E903A3">
        <w:rPr>
          <w:shd w:val="clear" w:color="auto" w:fill="FFFFFF"/>
        </w:rPr>
        <w:fldChar w:fldCharType="separate"/>
      </w:r>
      <w:r w:rsidR="0070474B">
        <w:rPr>
          <w:noProof/>
          <w:shd w:val="clear" w:color="auto" w:fill="FFFFFF"/>
        </w:rPr>
        <w:t>[19, 62, 63]</w:t>
      </w:r>
      <w:r w:rsidR="006870C6" w:rsidRPr="00E903A3">
        <w:rPr>
          <w:shd w:val="clear" w:color="auto" w:fill="FFFFFF"/>
        </w:rPr>
        <w:fldChar w:fldCharType="end"/>
      </w:r>
      <w:r w:rsidR="00BD7E45" w:rsidRPr="00E903A3">
        <w:rPr>
          <w:shd w:val="clear" w:color="auto" w:fill="FFFFFF"/>
        </w:rPr>
        <w:t xml:space="preserve">. </w:t>
      </w:r>
      <w:r w:rsidRPr="00E903A3">
        <w:rPr>
          <w:shd w:val="clear" w:color="auto" w:fill="FFFFFF"/>
        </w:rPr>
        <w:t>Symptomer vil i varierende grad respondere på behandlingen. Best er effekten på økt trettbarhet, hyperpigmentering i huden og leverfunksjonsprøver. Leddplager og forstyrrelser i glukosestoffskiftet bedres i mindre grad, og impotens bedres som regel ikke. Hos asymptomatiske regner vi med at behandlingen helt vil forhindre sykdomsmanifestasjoner</w:t>
      </w:r>
      <w:r w:rsidR="00434022" w:rsidRPr="00E903A3">
        <w:rPr>
          <w:shd w:val="clear" w:color="auto" w:fill="FFFFFF"/>
        </w:rPr>
        <w:t xml:space="preserve"> </w:t>
      </w:r>
      <w:r w:rsidR="00BD7E45" w:rsidRPr="00E903A3">
        <w:rPr>
          <w:shd w:val="clear" w:color="auto" w:fill="FFFFFF"/>
        </w:rPr>
        <w:fldChar w:fldCharType="begin">
          <w:fldData xml:space="preserve">PEVuZE5vdGU+PENpdGU+PEF1dGhvcj5IYWRkb3c8L0F1dGhvcj48WWVhcj4xOTk0PC9ZZWFyPjxS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</w:fldData>
        </w:fldChar>
      </w:r>
      <w:r w:rsidR="0070474B">
        <w:rPr>
          <w:shd w:val="clear" w:color="auto" w:fill="FFFFFF"/>
        </w:rPr>
        <w:instrText xml:space="preserve"> ADDIN EN.CITE </w:instrText>
      </w:r>
      <w:r w:rsidR="0070474B">
        <w:rPr>
          <w:shd w:val="clear" w:color="auto" w:fill="FFFFFF"/>
        </w:rPr>
        <w:fldChar w:fldCharType="begin">
          <w:fldData xml:space="preserve">PEVuZE5vdGU+PENpdGU+PEF1dGhvcj5IYWRkb3c8L0F1dGhvcj48WWVhcj4xOTk0PC9ZZWFyPjxS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</w:fldData>
        </w:fldChar>
      </w:r>
      <w:r w:rsidR="0070474B">
        <w:rPr>
          <w:shd w:val="clear" w:color="auto" w:fill="FFFFFF"/>
        </w:rPr>
        <w:instrText xml:space="preserve"> ADDIN EN.CITE.DATA </w:instrText>
      </w:r>
      <w:r w:rsidR="0070474B">
        <w:rPr>
          <w:shd w:val="clear" w:color="auto" w:fill="FFFFFF"/>
        </w:rPr>
      </w:r>
      <w:r w:rsidR="0070474B">
        <w:rPr>
          <w:shd w:val="clear" w:color="auto" w:fill="FFFFFF"/>
        </w:rPr>
        <w:fldChar w:fldCharType="end"/>
      </w:r>
      <w:r w:rsidR="00BD7E45" w:rsidRPr="00E903A3">
        <w:rPr>
          <w:shd w:val="clear" w:color="auto" w:fill="FFFFFF"/>
        </w:rPr>
      </w:r>
      <w:r w:rsidR="00BD7E45" w:rsidRPr="00E903A3">
        <w:rPr>
          <w:shd w:val="clear" w:color="auto" w:fill="FFFFFF"/>
        </w:rPr>
        <w:fldChar w:fldCharType="separate"/>
      </w:r>
      <w:r w:rsidR="0070474B">
        <w:rPr>
          <w:noProof/>
          <w:shd w:val="clear" w:color="auto" w:fill="FFFFFF"/>
        </w:rPr>
        <w:t>[64, 65]</w:t>
      </w:r>
      <w:r w:rsidR="00BD7E45" w:rsidRPr="00E903A3">
        <w:rPr>
          <w:shd w:val="clear" w:color="auto" w:fill="FFFFFF"/>
        </w:rPr>
        <w:fldChar w:fldCharType="end"/>
      </w:r>
      <w:r w:rsidR="00BD7E45" w:rsidRPr="00E903A3">
        <w:rPr>
          <w:shd w:val="clear" w:color="auto" w:fill="FFFFFF"/>
        </w:rPr>
        <w:t>.</w:t>
      </w:r>
    </w:p>
    <w:p w14:paraId="2C28DC9A" w14:textId="77777777" w:rsidR="00026323" w:rsidRPr="00E903A3" w:rsidRDefault="00026323" w:rsidP="00816BBE">
      <w:pPr>
        <w:pStyle w:val="Brdtekst"/>
        <w:spacing w:before="1"/>
        <w:ind w:left="408" w:right="255"/>
        <w:rPr>
          <w:color w:val="333333"/>
          <w:shd w:val="clear" w:color="auto" w:fill="FFFFFF"/>
        </w:rPr>
      </w:pPr>
    </w:p>
    <w:p w14:paraId="32894A34" w14:textId="2E82A8A7" w:rsidR="00816BBE" w:rsidRDefault="00026323">
      <w:pPr>
        <w:pStyle w:val="Brdtekst"/>
        <w:spacing w:before="1"/>
        <w:ind w:left="408" w:right="255"/>
        <w:rPr>
          <w:rFonts w:ascii="Helvetica" w:hAnsi="Helvetica" w:cs="Helvetica"/>
          <w:color w:val="333333"/>
          <w:shd w:val="clear" w:color="auto" w:fill="FFFFFF"/>
        </w:rPr>
      </w:pPr>
      <w:r w:rsidRPr="00026323">
        <w:t>Det anbefales forsiktighet med alkohol og levertoksiske medikamenter som paracetamol, samt å unngå peroralt tilskudd av jern og C-vitamin. Det er ikke nødvendig med diettrestriksjoner.</w:t>
      </w:r>
    </w:p>
    <w:p w14:paraId="04DC6123" w14:textId="77777777" w:rsidR="00816BBE" w:rsidRDefault="00816BBE">
      <w:pPr>
        <w:sectPr w:rsidR="00816BBE">
          <w:pgSz w:w="11910" w:h="16840"/>
          <w:pgMar w:top="620" w:right="460" w:bottom="280" w:left="300" w:header="708" w:footer="708" w:gutter="0"/>
          <w:cols w:space="708"/>
        </w:sectPr>
      </w:pPr>
    </w:p>
    <w:p w14:paraId="615B7EA9" w14:textId="77777777" w:rsidR="00E26E84" w:rsidRPr="00455FF2" w:rsidRDefault="00E26E84" w:rsidP="00E903A3">
      <w:pPr>
        <w:pStyle w:val="EndNoteBibliography"/>
        <w:ind w:left="408"/>
        <w:rPr>
          <w:sz w:val="24"/>
          <w:lang w:val="nb-NO"/>
        </w:rPr>
      </w:pPr>
      <w:r w:rsidRPr="00455FF2">
        <w:rPr>
          <w:sz w:val="24"/>
          <w:lang w:val="nb-NO"/>
        </w:rPr>
        <w:t>Referanser</w:t>
      </w:r>
    </w:p>
    <w:p w14:paraId="0E170EBD" w14:textId="77777777" w:rsidR="00E26E84" w:rsidRPr="00455FF2" w:rsidRDefault="00E26E84" w:rsidP="00E26E84">
      <w:pPr>
        <w:pStyle w:val="EndNoteBibliography"/>
        <w:rPr>
          <w:sz w:val="24"/>
          <w:lang w:val="nb-NO"/>
        </w:rPr>
      </w:pPr>
    </w:p>
    <w:p w14:paraId="166029EE" w14:textId="77777777" w:rsidR="0070474B" w:rsidRPr="0070474B" w:rsidRDefault="00E26E84" w:rsidP="0070474B">
      <w:pPr>
        <w:pStyle w:val="EndNoteBibliography"/>
        <w:ind w:left="720" w:hanging="720"/>
      </w:pPr>
      <w:r w:rsidRPr="00E903A3">
        <w:rPr>
          <w:sz w:val="23"/>
          <w:szCs w:val="23"/>
        </w:rPr>
        <w:fldChar w:fldCharType="begin"/>
      </w:r>
      <w:r w:rsidRPr="0070474B">
        <w:rPr>
          <w:sz w:val="23"/>
          <w:szCs w:val="23"/>
          <w:lang w:val="nb-NO"/>
          <w:rPrChange w:id="17" w:author="Daniel Baffoe" w:date="2022-04-05T15:27:00Z">
            <w:rPr>
              <w:sz w:val="23"/>
              <w:szCs w:val="23"/>
            </w:rPr>
          </w:rPrChange>
        </w:rPr>
        <w:instrText xml:space="preserve"> ADDIN EN.REFLIST </w:instrText>
      </w:r>
      <w:r w:rsidRPr="00E903A3">
        <w:rPr>
          <w:sz w:val="23"/>
          <w:szCs w:val="23"/>
        </w:rPr>
        <w:fldChar w:fldCharType="separate"/>
      </w:r>
      <w:r w:rsidR="0070474B" w:rsidRPr="0070474B">
        <w:t>1.</w:t>
      </w:r>
      <w:r w:rsidR="0070474B" w:rsidRPr="0070474B">
        <w:tab/>
        <w:t xml:space="preserve">Andrews, N.C., </w:t>
      </w:r>
      <w:r w:rsidR="0070474B" w:rsidRPr="0070474B">
        <w:rPr>
          <w:i/>
        </w:rPr>
        <w:t>Disorders of iron metabolism.</w:t>
      </w:r>
      <w:r w:rsidR="0070474B" w:rsidRPr="0070474B">
        <w:t xml:space="preserve"> N Engl J Med, 1999. </w:t>
      </w:r>
      <w:r w:rsidR="0070474B" w:rsidRPr="0070474B">
        <w:rPr>
          <w:b/>
        </w:rPr>
        <w:t>341</w:t>
      </w:r>
      <w:r w:rsidR="0070474B" w:rsidRPr="0070474B">
        <w:t>(26): p. 1986-95.</w:t>
      </w:r>
    </w:p>
    <w:p w14:paraId="516F762F" w14:textId="77777777" w:rsidR="0070474B" w:rsidRPr="0070474B" w:rsidRDefault="0070474B" w:rsidP="0070474B">
      <w:pPr>
        <w:pStyle w:val="EndNoteBibliography"/>
        <w:ind w:left="720" w:hanging="720"/>
      </w:pPr>
      <w:r w:rsidRPr="0070474B">
        <w:t>2.</w:t>
      </w:r>
      <w:r w:rsidRPr="0070474B">
        <w:tab/>
        <w:t xml:space="preserve">Brissot, P., et al., </w:t>
      </w:r>
      <w:r w:rsidRPr="0070474B">
        <w:rPr>
          <w:i/>
        </w:rPr>
        <w:t>Haemochromatosis.</w:t>
      </w:r>
      <w:r w:rsidRPr="0070474B">
        <w:t xml:space="preserve"> Nat Rev Dis Primers, 2018. </w:t>
      </w:r>
      <w:r w:rsidRPr="0070474B">
        <w:rPr>
          <w:b/>
        </w:rPr>
        <w:t>4</w:t>
      </w:r>
      <w:r w:rsidRPr="0070474B">
        <w:t>: p. 18016.</w:t>
      </w:r>
    </w:p>
    <w:p w14:paraId="3EC36F18" w14:textId="77777777" w:rsidR="0070474B" w:rsidRPr="0070474B" w:rsidRDefault="0070474B" w:rsidP="0070474B">
      <w:pPr>
        <w:pStyle w:val="EndNoteBibliography"/>
        <w:ind w:left="720" w:hanging="720"/>
      </w:pPr>
      <w:r w:rsidRPr="0070474B">
        <w:t>3.</w:t>
      </w:r>
      <w:r w:rsidRPr="0070474B">
        <w:tab/>
        <w:t xml:space="preserve">Roetto, A., et al., </w:t>
      </w:r>
      <w:r w:rsidRPr="0070474B">
        <w:rPr>
          <w:i/>
        </w:rPr>
        <w:t>Mutant antimicrobial peptide hepcidin is associated with severe juvenile hemochromatosis.</w:t>
      </w:r>
      <w:r w:rsidRPr="0070474B">
        <w:t xml:space="preserve"> Nat Genet, 2003. </w:t>
      </w:r>
      <w:r w:rsidRPr="0070474B">
        <w:rPr>
          <w:b/>
        </w:rPr>
        <w:t>33</w:t>
      </w:r>
      <w:r w:rsidRPr="0070474B">
        <w:t>(1): p. 21-2.</w:t>
      </w:r>
    </w:p>
    <w:p w14:paraId="428F4F12" w14:textId="77777777" w:rsidR="0070474B" w:rsidRPr="0070474B" w:rsidRDefault="0070474B" w:rsidP="0070474B">
      <w:pPr>
        <w:pStyle w:val="EndNoteBibliography"/>
        <w:ind w:left="720" w:hanging="720"/>
      </w:pPr>
      <w:r w:rsidRPr="0070474B">
        <w:t>4.</w:t>
      </w:r>
      <w:r w:rsidRPr="0070474B">
        <w:tab/>
        <w:t xml:space="preserve">Sandnes, M., et al., </w:t>
      </w:r>
      <w:r w:rsidRPr="0070474B">
        <w:rPr>
          <w:i/>
        </w:rPr>
        <w:t>Hyperferritinemia-A Clinical Overview.</w:t>
      </w:r>
      <w:r w:rsidRPr="0070474B">
        <w:t xml:space="preserve"> J Clin Med, 2021. </w:t>
      </w:r>
      <w:r w:rsidRPr="0070474B">
        <w:rPr>
          <w:b/>
        </w:rPr>
        <w:t>10</w:t>
      </w:r>
      <w:r w:rsidRPr="0070474B">
        <w:t>(9).</w:t>
      </w:r>
    </w:p>
    <w:p w14:paraId="3DA691D4" w14:textId="77777777" w:rsidR="0070474B" w:rsidRPr="0070474B" w:rsidRDefault="0070474B" w:rsidP="0070474B">
      <w:pPr>
        <w:pStyle w:val="EndNoteBibliography"/>
        <w:ind w:left="720" w:hanging="720"/>
      </w:pPr>
      <w:r w:rsidRPr="0070474B">
        <w:t>5.</w:t>
      </w:r>
      <w:r w:rsidRPr="0070474B">
        <w:tab/>
        <w:t xml:space="preserve">Pietrangelo, A., </w:t>
      </w:r>
      <w:r w:rsidRPr="0070474B">
        <w:rPr>
          <w:i/>
        </w:rPr>
        <w:t>Iron and the liver.</w:t>
      </w:r>
      <w:r w:rsidRPr="0070474B">
        <w:t xml:space="preserve"> Liver International, 2016. </w:t>
      </w:r>
      <w:r w:rsidRPr="0070474B">
        <w:rPr>
          <w:b/>
        </w:rPr>
        <w:t>36</w:t>
      </w:r>
      <w:r w:rsidRPr="0070474B">
        <w:t>(S1): p. 116-123.</w:t>
      </w:r>
    </w:p>
    <w:p w14:paraId="600F8510" w14:textId="77777777" w:rsidR="0070474B" w:rsidRPr="0070474B" w:rsidRDefault="0070474B" w:rsidP="0070474B">
      <w:pPr>
        <w:pStyle w:val="EndNoteBibliography"/>
        <w:ind w:left="720" w:hanging="720"/>
      </w:pPr>
      <w:r w:rsidRPr="0070474B">
        <w:t>6.</w:t>
      </w:r>
      <w:r w:rsidRPr="0070474B">
        <w:tab/>
        <w:t xml:space="preserve">Åsberg, A., et al., </w:t>
      </w:r>
      <w:r w:rsidRPr="0070474B">
        <w:rPr>
          <w:i/>
        </w:rPr>
        <w:t>Screening for Hemochromatosis: High Prevalence and Low Morbidity in an Unselected Population of 65,238 Persons.</w:t>
      </w:r>
      <w:r w:rsidRPr="0070474B">
        <w:t xml:space="preserve"> Scandinavian Journal of Gastroenterology, 2001. </w:t>
      </w:r>
      <w:r w:rsidRPr="0070474B">
        <w:rPr>
          <w:b/>
        </w:rPr>
        <w:t>36</w:t>
      </w:r>
      <w:r w:rsidRPr="0070474B">
        <w:t>(10): p. 1108-1115.</w:t>
      </w:r>
    </w:p>
    <w:p w14:paraId="2E634935" w14:textId="77777777" w:rsidR="0070474B" w:rsidRPr="0070474B" w:rsidRDefault="0070474B" w:rsidP="0070474B">
      <w:pPr>
        <w:pStyle w:val="EndNoteBibliography"/>
        <w:ind w:left="720" w:hanging="720"/>
      </w:pPr>
      <w:r w:rsidRPr="0070474B">
        <w:t>7.</w:t>
      </w:r>
      <w:r w:rsidRPr="0070474B">
        <w:tab/>
        <w:t xml:space="preserve">Distante, S., et al., </w:t>
      </w:r>
      <w:r w:rsidRPr="0070474B">
        <w:rPr>
          <w:i/>
        </w:rPr>
        <w:t>High prevalence of the hemochromatosis-associated Cys282Tyr HFE gene mutation in a healthy Norwegian population in the city of Oslo, and its phenotypic expression.</w:t>
      </w:r>
      <w:r w:rsidRPr="0070474B">
        <w:t xml:space="preserve"> Scand J Gastroenterol, 1999. </w:t>
      </w:r>
      <w:r w:rsidRPr="0070474B">
        <w:rPr>
          <w:b/>
        </w:rPr>
        <w:t>34</w:t>
      </w:r>
      <w:r w:rsidRPr="0070474B">
        <w:t>(5): p. 529-34.</w:t>
      </w:r>
    </w:p>
    <w:p w14:paraId="0E9BD1AE" w14:textId="77777777" w:rsidR="0070474B" w:rsidRPr="0070474B" w:rsidRDefault="0070474B" w:rsidP="0070474B">
      <w:pPr>
        <w:pStyle w:val="EndNoteBibliography"/>
        <w:ind w:left="720" w:hanging="720"/>
      </w:pPr>
      <w:r w:rsidRPr="0070474B">
        <w:t>8.</w:t>
      </w:r>
      <w:r w:rsidRPr="0070474B">
        <w:tab/>
        <w:t xml:space="preserve">Thorstensen, K., et al., </w:t>
      </w:r>
      <w:r w:rsidRPr="0070474B">
        <w:rPr>
          <w:i/>
        </w:rPr>
        <w:t>Screening for C282Y homozygosity in a Norwegian population (HUNT2): The sensitivity and specificity of transferrin saturation.</w:t>
      </w:r>
      <w:r w:rsidRPr="0070474B">
        <w:t xml:space="preserve"> Scand J Clin Lab Invest, 2010. </w:t>
      </w:r>
      <w:r w:rsidRPr="0070474B">
        <w:rPr>
          <w:b/>
        </w:rPr>
        <w:t>70</w:t>
      </w:r>
      <w:r w:rsidRPr="0070474B">
        <w:t>(2): p. 92-7.</w:t>
      </w:r>
    </w:p>
    <w:p w14:paraId="79A01EDB" w14:textId="77777777" w:rsidR="0070474B" w:rsidRPr="0070474B" w:rsidRDefault="0070474B" w:rsidP="0070474B">
      <w:pPr>
        <w:pStyle w:val="EndNoteBibliography"/>
        <w:ind w:left="720" w:hanging="720"/>
      </w:pPr>
      <w:r w:rsidRPr="0070474B">
        <w:t>9.</w:t>
      </w:r>
      <w:r w:rsidRPr="0070474B">
        <w:tab/>
        <w:t xml:space="preserve">European Association for the Study of the, L., </w:t>
      </w:r>
      <w:r w:rsidRPr="0070474B">
        <w:rPr>
          <w:i/>
        </w:rPr>
        <w:t>EASL clinical practice guidelines for HFE hemochromatosis.</w:t>
      </w:r>
      <w:r w:rsidRPr="0070474B">
        <w:t xml:space="preserve"> Journal of Hepatology, 2010. </w:t>
      </w:r>
      <w:r w:rsidRPr="0070474B">
        <w:rPr>
          <w:b/>
        </w:rPr>
        <w:t>53</w:t>
      </w:r>
      <w:r w:rsidRPr="0070474B">
        <w:t>(1): p. 3-22.</w:t>
      </w:r>
    </w:p>
    <w:p w14:paraId="5D931285" w14:textId="77777777" w:rsidR="0070474B" w:rsidRPr="0070474B" w:rsidRDefault="0070474B" w:rsidP="0070474B">
      <w:pPr>
        <w:pStyle w:val="EndNoteBibliography"/>
        <w:ind w:left="720" w:hanging="720"/>
      </w:pPr>
      <w:r w:rsidRPr="0070474B">
        <w:t>10.</w:t>
      </w:r>
      <w:r w:rsidRPr="0070474B">
        <w:tab/>
        <w:t xml:space="preserve">Beutler, E., et al., </w:t>
      </w:r>
      <w:r w:rsidRPr="0070474B">
        <w:rPr>
          <w:i/>
        </w:rPr>
        <w:t>Penetrance of 845G--&gt; A (C282Y) HFE hereditary haemochromatosis mutation in the USA.</w:t>
      </w:r>
      <w:r w:rsidRPr="0070474B">
        <w:t xml:space="preserve"> Lancet, 2002. </w:t>
      </w:r>
      <w:r w:rsidRPr="0070474B">
        <w:rPr>
          <w:b/>
        </w:rPr>
        <w:t>359</w:t>
      </w:r>
      <w:r w:rsidRPr="0070474B">
        <w:t>(9302): p. 211-8.</w:t>
      </w:r>
    </w:p>
    <w:p w14:paraId="21BDF947" w14:textId="77777777" w:rsidR="0070474B" w:rsidRPr="0070474B" w:rsidRDefault="0070474B" w:rsidP="0070474B">
      <w:pPr>
        <w:pStyle w:val="EndNoteBibliography"/>
        <w:ind w:left="720" w:hanging="720"/>
      </w:pPr>
      <w:r w:rsidRPr="0070474B">
        <w:t>11.</w:t>
      </w:r>
      <w:r w:rsidRPr="0070474B">
        <w:tab/>
        <w:t xml:space="preserve">Allen, K.J., et al., </w:t>
      </w:r>
      <w:r w:rsidRPr="0070474B">
        <w:rPr>
          <w:i/>
        </w:rPr>
        <w:t>Iron-overload-related disease in HFE hereditary hemochromatosis.</w:t>
      </w:r>
      <w:r w:rsidRPr="0070474B">
        <w:t xml:space="preserve"> N Engl J Med, 2008. </w:t>
      </w:r>
      <w:r w:rsidRPr="0070474B">
        <w:rPr>
          <w:b/>
        </w:rPr>
        <w:t>358</w:t>
      </w:r>
      <w:r w:rsidRPr="0070474B">
        <w:t>(3): p. 221-30.</w:t>
      </w:r>
    </w:p>
    <w:p w14:paraId="720007A3" w14:textId="77777777" w:rsidR="0070474B" w:rsidRPr="0070474B" w:rsidRDefault="0070474B" w:rsidP="0070474B">
      <w:pPr>
        <w:pStyle w:val="EndNoteBibliography"/>
        <w:ind w:left="720" w:hanging="720"/>
      </w:pPr>
      <w:r w:rsidRPr="0070474B">
        <w:t>12.</w:t>
      </w:r>
      <w:r w:rsidRPr="0070474B">
        <w:tab/>
        <w:t xml:space="preserve">Gurrin, L.C., et al., </w:t>
      </w:r>
      <w:r w:rsidRPr="0070474B">
        <w:rPr>
          <w:i/>
        </w:rPr>
        <w:t>HFE C282Y/H63D compound heterozygotes are at low risk of hemochromatosis-related morbidity.</w:t>
      </w:r>
      <w:r w:rsidRPr="0070474B">
        <w:t xml:space="preserve"> Hepatology, 2009. </w:t>
      </w:r>
      <w:r w:rsidRPr="0070474B">
        <w:rPr>
          <w:b/>
        </w:rPr>
        <w:t>50</w:t>
      </w:r>
      <w:r w:rsidRPr="0070474B">
        <w:t>(1): p. 94-101.</w:t>
      </w:r>
    </w:p>
    <w:p w14:paraId="76BDDFCB" w14:textId="77777777" w:rsidR="0070474B" w:rsidRPr="0070474B" w:rsidRDefault="0070474B" w:rsidP="0070474B">
      <w:pPr>
        <w:pStyle w:val="EndNoteBibliography"/>
        <w:ind w:left="720" w:hanging="720"/>
      </w:pPr>
      <w:r w:rsidRPr="0070474B">
        <w:t>13.</w:t>
      </w:r>
      <w:r w:rsidRPr="0070474B">
        <w:tab/>
        <w:t xml:space="preserve">Kowdley, K.V., et al., </w:t>
      </w:r>
      <w:r w:rsidRPr="0070474B">
        <w:rPr>
          <w:i/>
        </w:rPr>
        <w:t>ACG Clinical Guideline: Hereditary Hemochromatosis.</w:t>
      </w:r>
      <w:r w:rsidRPr="0070474B">
        <w:t xml:space="preserve"> Am J Gastroenterol, 2019. </w:t>
      </w:r>
      <w:r w:rsidRPr="0070474B">
        <w:rPr>
          <w:b/>
        </w:rPr>
        <w:t>114</w:t>
      </w:r>
      <w:r w:rsidRPr="0070474B">
        <w:t>(8): p. 1202-1218.</w:t>
      </w:r>
    </w:p>
    <w:p w14:paraId="331D8E38" w14:textId="77777777" w:rsidR="0070474B" w:rsidRPr="0070474B" w:rsidRDefault="0070474B" w:rsidP="0070474B">
      <w:pPr>
        <w:pStyle w:val="EndNoteBibliography"/>
        <w:ind w:left="720" w:hanging="720"/>
      </w:pPr>
      <w:r w:rsidRPr="0070474B">
        <w:t>14.</w:t>
      </w:r>
      <w:r w:rsidRPr="0070474B">
        <w:tab/>
        <w:t xml:space="preserve">Olynyk, J.K., et al., </w:t>
      </w:r>
      <w:r w:rsidRPr="0070474B">
        <w:rPr>
          <w:i/>
        </w:rPr>
        <w:t>Hereditary hemochromatosis in the post-HFE era.</w:t>
      </w:r>
      <w:r w:rsidRPr="0070474B">
        <w:t xml:space="preserve"> Hepatology, 2008. </w:t>
      </w:r>
      <w:r w:rsidRPr="0070474B">
        <w:rPr>
          <w:b/>
        </w:rPr>
        <w:t>48</w:t>
      </w:r>
      <w:r w:rsidRPr="0070474B">
        <w:t>(3): p. 991-1001.</w:t>
      </w:r>
    </w:p>
    <w:p w14:paraId="433CFBBD" w14:textId="77777777" w:rsidR="0070474B" w:rsidRPr="0070474B" w:rsidRDefault="0070474B" w:rsidP="0070474B">
      <w:pPr>
        <w:pStyle w:val="EndNoteBibliography"/>
        <w:ind w:left="720" w:hanging="720"/>
      </w:pPr>
      <w:r w:rsidRPr="0070474B">
        <w:t>15.</w:t>
      </w:r>
      <w:r w:rsidRPr="0070474B">
        <w:tab/>
        <w:t xml:space="preserve">Wallace, D.F. and V.N. Subramaniam, </w:t>
      </w:r>
      <w:r w:rsidRPr="0070474B">
        <w:rPr>
          <w:i/>
        </w:rPr>
        <w:t>The global prevalence of HFE and non-HFE hemochromatosis estimated from analysis of next-generation sequencing data.</w:t>
      </w:r>
      <w:r w:rsidRPr="0070474B">
        <w:t xml:space="preserve"> Genet Med, 2016. </w:t>
      </w:r>
      <w:r w:rsidRPr="0070474B">
        <w:rPr>
          <w:b/>
        </w:rPr>
        <w:t>18</w:t>
      </w:r>
      <w:r w:rsidRPr="0070474B">
        <w:t>(6): p. 618-26.</w:t>
      </w:r>
    </w:p>
    <w:p w14:paraId="28C7A674" w14:textId="77777777" w:rsidR="0070474B" w:rsidRPr="0070474B" w:rsidRDefault="0070474B" w:rsidP="0070474B">
      <w:pPr>
        <w:pStyle w:val="EndNoteBibliography"/>
        <w:ind w:left="720" w:hanging="720"/>
      </w:pPr>
      <w:r w:rsidRPr="0070474B">
        <w:t>16.</w:t>
      </w:r>
      <w:r w:rsidRPr="0070474B">
        <w:tab/>
        <w:t xml:space="preserve">De Domenico, I., et al., </w:t>
      </w:r>
      <w:r w:rsidRPr="0070474B">
        <w:rPr>
          <w:i/>
        </w:rPr>
        <w:t>Iron overload due to mutations in ferroportin.</w:t>
      </w:r>
      <w:r w:rsidRPr="0070474B">
        <w:t xml:space="preserve"> Haematologica, 2006. </w:t>
      </w:r>
      <w:r w:rsidRPr="0070474B">
        <w:rPr>
          <w:b/>
        </w:rPr>
        <w:t>91</w:t>
      </w:r>
      <w:r w:rsidRPr="0070474B">
        <w:t>(1): p. 92-5.</w:t>
      </w:r>
    </w:p>
    <w:p w14:paraId="268A13C8" w14:textId="77777777" w:rsidR="0070474B" w:rsidRPr="0070474B" w:rsidRDefault="0070474B" w:rsidP="0070474B">
      <w:pPr>
        <w:pStyle w:val="EndNoteBibliography"/>
        <w:ind w:left="720" w:hanging="720"/>
      </w:pPr>
      <w:r w:rsidRPr="0070474B">
        <w:t>17.</w:t>
      </w:r>
      <w:r w:rsidRPr="0070474B">
        <w:tab/>
        <w:t xml:space="preserve">Drakesmith, H., et al., </w:t>
      </w:r>
      <w:r w:rsidRPr="0070474B">
        <w:rPr>
          <w:i/>
        </w:rPr>
        <w:t>Resistance to hepcidin is conferred by hemochromatosis-associated mutations of ferroportin.</w:t>
      </w:r>
      <w:r w:rsidRPr="0070474B">
        <w:t xml:space="preserve"> Blood, 2005. </w:t>
      </w:r>
      <w:r w:rsidRPr="0070474B">
        <w:rPr>
          <w:b/>
        </w:rPr>
        <w:t>106</w:t>
      </w:r>
      <w:r w:rsidRPr="0070474B">
        <w:t>(3): p. 1092-7.</w:t>
      </w:r>
    </w:p>
    <w:p w14:paraId="305EDBF2" w14:textId="77777777" w:rsidR="0070474B" w:rsidRPr="0070474B" w:rsidRDefault="0070474B" w:rsidP="0070474B">
      <w:pPr>
        <w:pStyle w:val="EndNoteBibliography"/>
        <w:ind w:left="720" w:hanging="720"/>
      </w:pPr>
      <w:r w:rsidRPr="0070474B">
        <w:t>18.</w:t>
      </w:r>
      <w:r w:rsidRPr="0070474B">
        <w:tab/>
        <w:t xml:space="preserve">De Gobbi, M., et al., </w:t>
      </w:r>
      <w:r w:rsidRPr="0070474B">
        <w:rPr>
          <w:i/>
        </w:rPr>
        <w:t>Natural history of juvenile haemochromatosis.</w:t>
      </w:r>
      <w:r w:rsidRPr="0070474B">
        <w:t xml:space="preserve"> Br J Haematol, 2002. </w:t>
      </w:r>
      <w:r w:rsidRPr="0070474B">
        <w:rPr>
          <w:b/>
        </w:rPr>
        <w:t>117</w:t>
      </w:r>
      <w:r w:rsidRPr="0070474B">
        <w:t>(4): p. 973-9.</w:t>
      </w:r>
    </w:p>
    <w:p w14:paraId="74DD3C99" w14:textId="77777777" w:rsidR="0070474B" w:rsidRPr="0070474B" w:rsidRDefault="0070474B" w:rsidP="0070474B">
      <w:pPr>
        <w:pStyle w:val="EndNoteBibliography"/>
        <w:ind w:left="720" w:hanging="720"/>
      </w:pPr>
      <w:r w:rsidRPr="0070474B">
        <w:t>19.</w:t>
      </w:r>
      <w:r w:rsidRPr="0070474B">
        <w:tab/>
        <w:t xml:space="preserve">Niederau, C., et al., </w:t>
      </w:r>
      <w:r w:rsidRPr="0070474B">
        <w:rPr>
          <w:i/>
        </w:rPr>
        <w:t>Long-term survival in patients with hereditary hemochromatosis.</w:t>
      </w:r>
      <w:r w:rsidRPr="0070474B">
        <w:t xml:space="preserve"> Gastroenterology, 1996. </w:t>
      </w:r>
      <w:r w:rsidRPr="0070474B">
        <w:rPr>
          <w:b/>
        </w:rPr>
        <w:t>110</w:t>
      </w:r>
      <w:r w:rsidRPr="0070474B">
        <w:t>(4): p. 1107-19.</w:t>
      </w:r>
    </w:p>
    <w:p w14:paraId="656AB788" w14:textId="77777777" w:rsidR="0070474B" w:rsidRPr="0070474B" w:rsidRDefault="0070474B" w:rsidP="0070474B">
      <w:pPr>
        <w:pStyle w:val="EndNoteBibliography"/>
        <w:ind w:left="720" w:hanging="720"/>
      </w:pPr>
      <w:r w:rsidRPr="0070474B">
        <w:t>20.</w:t>
      </w:r>
      <w:r w:rsidRPr="0070474B">
        <w:tab/>
        <w:t xml:space="preserve">Yamashita, C. and P.C. Adams, </w:t>
      </w:r>
      <w:r w:rsidRPr="0070474B">
        <w:rPr>
          <w:i/>
        </w:rPr>
        <w:t>Natural history of the C282Y homozygote for the hemochromatosis gene (HFE) with a normal serum ferritin level.</w:t>
      </w:r>
      <w:r w:rsidRPr="0070474B">
        <w:t xml:space="preserve"> Clin Gastroenterol Hepatol, 2003. </w:t>
      </w:r>
      <w:r w:rsidRPr="0070474B">
        <w:rPr>
          <w:b/>
        </w:rPr>
        <w:t>1</w:t>
      </w:r>
      <w:r w:rsidRPr="0070474B">
        <w:t>(5): p. 388-91.</w:t>
      </w:r>
    </w:p>
    <w:p w14:paraId="67386D26" w14:textId="77777777" w:rsidR="0070474B" w:rsidRPr="0070474B" w:rsidRDefault="0070474B" w:rsidP="0070474B">
      <w:pPr>
        <w:pStyle w:val="EndNoteBibliography"/>
        <w:ind w:left="720" w:hanging="720"/>
      </w:pPr>
      <w:r w:rsidRPr="0070474B">
        <w:t>21.</w:t>
      </w:r>
      <w:r w:rsidRPr="0070474B">
        <w:tab/>
        <w:t xml:space="preserve">Tamosauskaite, J., et al., </w:t>
      </w:r>
      <w:r w:rsidRPr="0070474B">
        <w:rPr>
          <w:i/>
        </w:rPr>
        <w:t>Hereditary Hemochromatosis Associations with Frailty, Sarcopenia and Chronic Pain: Evidence from 200,975 Older UK Biobank Participants.</w:t>
      </w:r>
      <w:r w:rsidRPr="0070474B">
        <w:t xml:space="preserve"> J Gerontol A Biol Sci Med Sci, 2019. </w:t>
      </w:r>
      <w:r w:rsidRPr="0070474B">
        <w:rPr>
          <w:b/>
        </w:rPr>
        <w:t>74</w:t>
      </w:r>
      <w:r w:rsidRPr="0070474B">
        <w:t>(3): p. 337-342.</w:t>
      </w:r>
    </w:p>
    <w:p w14:paraId="3D6C4483" w14:textId="77777777" w:rsidR="0070474B" w:rsidRPr="0070474B" w:rsidRDefault="0070474B" w:rsidP="0070474B">
      <w:pPr>
        <w:pStyle w:val="EndNoteBibliography"/>
        <w:ind w:left="720" w:hanging="720"/>
      </w:pPr>
      <w:r w:rsidRPr="0070474B">
        <w:t>22.</w:t>
      </w:r>
      <w:r w:rsidRPr="0070474B">
        <w:tab/>
        <w:t xml:space="preserve">Olynyk, J.K., et al., </w:t>
      </w:r>
      <w:r w:rsidRPr="0070474B">
        <w:rPr>
          <w:i/>
        </w:rPr>
        <w:t>Evolution of untreated hereditary hemochromatosis in the Busselton population: a 17-year study.</w:t>
      </w:r>
      <w:r w:rsidRPr="0070474B">
        <w:t xml:space="preserve"> Mayo Clin Proc, 2004. </w:t>
      </w:r>
      <w:r w:rsidRPr="0070474B">
        <w:rPr>
          <w:b/>
        </w:rPr>
        <w:t>79</w:t>
      </w:r>
      <w:r w:rsidRPr="0070474B">
        <w:t>(3): p. 309-13.</w:t>
      </w:r>
    </w:p>
    <w:p w14:paraId="48777E14" w14:textId="77777777" w:rsidR="0070474B" w:rsidRPr="0070474B" w:rsidRDefault="0070474B" w:rsidP="0070474B">
      <w:pPr>
        <w:pStyle w:val="EndNoteBibliography"/>
        <w:ind w:left="720" w:hanging="720"/>
      </w:pPr>
      <w:r w:rsidRPr="0070474B">
        <w:t>23.</w:t>
      </w:r>
      <w:r w:rsidRPr="0070474B">
        <w:tab/>
        <w:t xml:space="preserve">Andersen, R.V., et al., </w:t>
      </w:r>
      <w:r w:rsidRPr="0070474B">
        <w:rPr>
          <w:i/>
        </w:rPr>
        <w:t>Hemochromatosis mutations in the general population: iron overload progression rate.</w:t>
      </w:r>
      <w:r w:rsidRPr="0070474B">
        <w:t xml:space="preserve"> Blood, 2004. </w:t>
      </w:r>
      <w:r w:rsidRPr="0070474B">
        <w:rPr>
          <w:b/>
        </w:rPr>
        <w:t>103</w:t>
      </w:r>
      <w:r w:rsidRPr="0070474B">
        <w:t>(8): p. 2914-9.</w:t>
      </w:r>
    </w:p>
    <w:p w14:paraId="674E5E18" w14:textId="77777777" w:rsidR="0070474B" w:rsidRPr="0070474B" w:rsidRDefault="0070474B" w:rsidP="0070474B">
      <w:pPr>
        <w:pStyle w:val="EndNoteBibliography"/>
        <w:ind w:left="720" w:hanging="720"/>
      </w:pPr>
      <w:r w:rsidRPr="0070474B">
        <w:t>24.</w:t>
      </w:r>
      <w:r w:rsidRPr="0070474B">
        <w:tab/>
        <w:t xml:space="preserve">Waalen, J., B.G. Nordestgaard, and E. Beutler, </w:t>
      </w:r>
      <w:r w:rsidRPr="0070474B">
        <w:rPr>
          <w:i/>
        </w:rPr>
        <w:t>The penetrance of hereditary hemochromatosis.</w:t>
      </w:r>
      <w:r w:rsidRPr="0070474B">
        <w:t xml:space="preserve"> Best Pract Res Clin Haematol, 2005. </w:t>
      </w:r>
      <w:r w:rsidRPr="0070474B">
        <w:rPr>
          <w:b/>
        </w:rPr>
        <w:t>18</w:t>
      </w:r>
      <w:r w:rsidRPr="0070474B">
        <w:t>(2): p. 203-20.</w:t>
      </w:r>
    </w:p>
    <w:p w14:paraId="5EC5693D" w14:textId="77777777" w:rsidR="0070474B" w:rsidRPr="0070474B" w:rsidRDefault="0070474B" w:rsidP="0070474B">
      <w:pPr>
        <w:pStyle w:val="EndNoteBibliography"/>
        <w:ind w:left="720" w:hanging="720"/>
      </w:pPr>
      <w:r w:rsidRPr="0070474B">
        <w:t>25.</w:t>
      </w:r>
      <w:r w:rsidRPr="0070474B">
        <w:tab/>
        <w:t xml:space="preserve">Gleeson, F., et al., </w:t>
      </w:r>
      <w:r w:rsidRPr="0070474B">
        <w:rPr>
          <w:i/>
        </w:rPr>
        <w:t>Clinical expression of haemochromatosis in Irish C282Y homozygotes identified through family screening.</w:t>
      </w:r>
      <w:r w:rsidRPr="0070474B">
        <w:t xml:space="preserve"> Eur J Gastroenterol Hepatol, 2004. </w:t>
      </w:r>
      <w:r w:rsidRPr="0070474B">
        <w:rPr>
          <w:b/>
        </w:rPr>
        <w:t>16</w:t>
      </w:r>
      <w:r w:rsidRPr="0070474B">
        <w:t>(9): p. 859-63.</w:t>
      </w:r>
    </w:p>
    <w:p w14:paraId="41B9B403" w14:textId="77777777" w:rsidR="0070474B" w:rsidRPr="0070474B" w:rsidRDefault="0070474B" w:rsidP="0070474B">
      <w:pPr>
        <w:pStyle w:val="EndNoteBibliography"/>
        <w:ind w:left="720" w:hanging="720"/>
      </w:pPr>
      <w:r w:rsidRPr="0070474B">
        <w:t>26.</w:t>
      </w:r>
      <w:r w:rsidRPr="0070474B">
        <w:tab/>
        <w:t xml:space="preserve">Åsberg, A., et al., </w:t>
      </w:r>
      <w:r w:rsidRPr="0070474B">
        <w:rPr>
          <w:i/>
        </w:rPr>
        <w:t>Penetrance of the C28Y/C282Y genotype of the HFE gene.</w:t>
      </w:r>
      <w:r w:rsidRPr="0070474B">
        <w:t xml:space="preserve"> Scand J Gastroenterol, 2007. </w:t>
      </w:r>
      <w:r w:rsidRPr="0070474B">
        <w:rPr>
          <w:b/>
        </w:rPr>
        <w:t>42</w:t>
      </w:r>
      <w:r w:rsidRPr="0070474B">
        <w:t>(9): p. 1073-7.</w:t>
      </w:r>
    </w:p>
    <w:p w14:paraId="686CD2BA" w14:textId="77777777" w:rsidR="0070474B" w:rsidRPr="0070474B" w:rsidRDefault="0070474B" w:rsidP="0070474B">
      <w:pPr>
        <w:pStyle w:val="EndNoteBibliography"/>
        <w:ind w:left="720" w:hanging="720"/>
      </w:pPr>
      <w:r w:rsidRPr="0070474B">
        <w:t>27.</w:t>
      </w:r>
      <w:r w:rsidRPr="0070474B">
        <w:tab/>
        <w:t xml:space="preserve">Fletcher, L.M., et al., </w:t>
      </w:r>
      <w:r w:rsidRPr="0070474B">
        <w:rPr>
          <w:i/>
        </w:rPr>
        <w:t>Excess alcohol greatly increases the prevalence of cirrhosis in hereditary hemochromatosis.</w:t>
      </w:r>
      <w:r w:rsidRPr="0070474B">
        <w:t xml:space="preserve"> Gastroenterology, 2002. </w:t>
      </w:r>
      <w:r w:rsidRPr="0070474B">
        <w:rPr>
          <w:b/>
        </w:rPr>
        <w:t>122</w:t>
      </w:r>
      <w:r w:rsidRPr="0070474B">
        <w:t>(2): p. 281-9.</w:t>
      </w:r>
    </w:p>
    <w:p w14:paraId="33F49B2F" w14:textId="77777777" w:rsidR="0070474B" w:rsidRPr="0070474B" w:rsidRDefault="0070474B" w:rsidP="0070474B">
      <w:pPr>
        <w:pStyle w:val="EndNoteBibliography"/>
        <w:ind w:left="720" w:hanging="720"/>
      </w:pPr>
      <w:r w:rsidRPr="0070474B">
        <w:t>28.</w:t>
      </w:r>
      <w:r w:rsidRPr="0070474B">
        <w:tab/>
        <w:t xml:space="preserve">Guyader, D., et al., </w:t>
      </w:r>
      <w:r w:rsidRPr="0070474B">
        <w:rPr>
          <w:i/>
        </w:rPr>
        <w:t>Noninvasive prediction of fibrosis in C282Y homozygous hemochromatosis.</w:t>
      </w:r>
      <w:r w:rsidRPr="0070474B">
        <w:t xml:space="preserve"> Gastroenterology, 1998. </w:t>
      </w:r>
      <w:r w:rsidRPr="0070474B">
        <w:rPr>
          <w:b/>
        </w:rPr>
        <w:t>115</w:t>
      </w:r>
      <w:r w:rsidRPr="0070474B">
        <w:t>(4): p. 929-36.</w:t>
      </w:r>
    </w:p>
    <w:p w14:paraId="6BEC679C" w14:textId="77777777" w:rsidR="0070474B" w:rsidRPr="0070474B" w:rsidRDefault="0070474B" w:rsidP="0070474B">
      <w:pPr>
        <w:pStyle w:val="EndNoteBibliography"/>
        <w:ind w:left="720" w:hanging="720"/>
      </w:pPr>
      <w:r w:rsidRPr="0070474B">
        <w:t>29.</w:t>
      </w:r>
      <w:r w:rsidRPr="0070474B">
        <w:tab/>
        <w:t xml:space="preserve">Beaton, M., et al., </w:t>
      </w:r>
      <w:r w:rsidRPr="0070474B">
        <w:rPr>
          <w:i/>
        </w:rPr>
        <w:t>Noninvasive prediction of cirrhosis in C282Y-linked hemochromatosis.</w:t>
      </w:r>
      <w:r w:rsidRPr="0070474B">
        <w:t xml:space="preserve"> Hepatology, 2002. </w:t>
      </w:r>
      <w:r w:rsidRPr="0070474B">
        <w:rPr>
          <w:b/>
        </w:rPr>
        <w:t>36</w:t>
      </w:r>
      <w:r w:rsidRPr="0070474B">
        <w:t>(3): p. 673-8.</w:t>
      </w:r>
    </w:p>
    <w:p w14:paraId="3E442C83" w14:textId="77777777" w:rsidR="0070474B" w:rsidRPr="0070474B" w:rsidRDefault="0070474B" w:rsidP="0070474B">
      <w:pPr>
        <w:pStyle w:val="EndNoteBibliography"/>
        <w:ind w:left="720" w:hanging="720"/>
      </w:pPr>
      <w:r w:rsidRPr="0070474B">
        <w:t>30.</w:t>
      </w:r>
      <w:r w:rsidRPr="0070474B">
        <w:tab/>
        <w:t xml:space="preserve">Morrison, E.D., et al., </w:t>
      </w:r>
      <w:r w:rsidRPr="0070474B">
        <w:rPr>
          <w:i/>
        </w:rPr>
        <w:t>Serum ferritin level predicts advanced hepatic fibrosis among U.S. patients with phenotypic hemochromatosis.</w:t>
      </w:r>
      <w:r w:rsidRPr="0070474B">
        <w:t xml:space="preserve"> Ann Intern Med, 2003. </w:t>
      </w:r>
      <w:r w:rsidRPr="0070474B">
        <w:rPr>
          <w:b/>
        </w:rPr>
        <w:t>138</w:t>
      </w:r>
      <w:r w:rsidRPr="0070474B">
        <w:t>(8): p. 627-33.</w:t>
      </w:r>
    </w:p>
    <w:p w14:paraId="4F6F4BBD" w14:textId="77777777" w:rsidR="0070474B" w:rsidRPr="0070474B" w:rsidRDefault="0070474B" w:rsidP="0070474B">
      <w:pPr>
        <w:pStyle w:val="EndNoteBibliography"/>
        <w:ind w:left="720" w:hanging="720"/>
      </w:pPr>
      <w:r w:rsidRPr="0070474B">
        <w:t>31.</w:t>
      </w:r>
      <w:r w:rsidRPr="0070474B">
        <w:tab/>
        <w:t xml:space="preserve">Waalen, J., et al., </w:t>
      </w:r>
      <w:r w:rsidRPr="0070474B">
        <w:rPr>
          <w:i/>
        </w:rPr>
        <w:t>Screening for hemochromatosis by measuring ferritin levels: a more effective approach.</w:t>
      </w:r>
      <w:r w:rsidRPr="0070474B">
        <w:t xml:space="preserve"> Blood, 2008. </w:t>
      </w:r>
      <w:r w:rsidRPr="0070474B">
        <w:rPr>
          <w:b/>
        </w:rPr>
        <w:t>111</w:t>
      </w:r>
      <w:r w:rsidRPr="0070474B">
        <w:t>(7): p. 3373-6.</w:t>
      </w:r>
    </w:p>
    <w:p w14:paraId="159425B3" w14:textId="77777777" w:rsidR="0070474B" w:rsidRPr="0070474B" w:rsidRDefault="0070474B" w:rsidP="0070474B">
      <w:pPr>
        <w:pStyle w:val="EndNoteBibliography"/>
        <w:ind w:left="720" w:hanging="720"/>
      </w:pPr>
      <w:r w:rsidRPr="0070474B">
        <w:t>32.</w:t>
      </w:r>
      <w:r w:rsidRPr="0070474B">
        <w:tab/>
        <w:t xml:space="preserve">Powell, L.W., et al., </w:t>
      </w:r>
      <w:r w:rsidRPr="0070474B">
        <w:rPr>
          <w:i/>
        </w:rPr>
        <w:t>Screening for Hemochromatosis in Asymptomatic Subjects With or Without a Family History.</w:t>
      </w:r>
      <w:r w:rsidRPr="0070474B">
        <w:t xml:space="preserve"> Archives of Internal Medicine, 2006. </w:t>
      </w:r>
      <w:r w:rsidRPr="0070474B">
        <w:rPr>
          <w:b/>
        </w:rPr>
        <w:t>166</w:t>
      </w:r>
      <w:r w:rsidRPr="0070474B">
        <w:t>(3): p. 294-301.</w:t>
      </w:r>
    </w:p>
    <w:p w14:paraId="7501B7ED" w14:textId="77777777" w:rsidR="0070474B" w:rsidRPr="0070474B" w:rsidRDefault="0070474B" w:rsidP="0070474B">
      <w:pPr>
        <w:pStyle w:val="EndNoteBibliography"/>
        <w:ind w:left="720" w:hanging="720"/>
      </w:pPr>
      <w:r w:rsidRPr="0070474B">
        <w:t>33.</w:t>
      </w:r>
      <w:r w:rsidRPr="0070474B">
        <w:tab/>
        <w:t xml:space="preserve">Haukeland, J.W., et al., </w:t>
      </w:r>
      <w:r w:rsidRPr="0070474B">
        <w:rPr>
          <w:i/>
        </w:rPr>
        <w:t>Incidence rates and causes of cirrhosis in a Norwegian population.</w:t>
      </w:r>
      <w:r w:rsidRPr="0070474B">
        <w:t xml:space="preserve"> Scandinavian Journal of Gastroenterology, 2007. </w:t>
      </w:r>
      <w:r w:rsidRPr="0070474B">
        <w:rPr>
          <w:b/>
        </w:rPr>
        <w:t>42</w:t>
      </w:r>
      <w:r w:rsidRPr="0070474B">
        <w:t>(12): p. 1501-1508.</w:t>
      </w:r>
    </w:p>
    <w:p w14:paraId="5BEC1179" w14:textId="77777777" w:rsidR="0070474B" w:rsidRPr="0070474B" w:rsidRDefault="0070474B" w:rsidP="0070474B">
      <w:pPr>
        <w:pStyle w:val="EndNoteBibliography"/>
        <w:ind w:left="720" w:hanging="720"/>
      </w:pPr>
      <w:r w:rsidRPr="0070474B">
        <w:t>34.</w:t>
      </w:r>
      <w:r w:rsidRPr="0070474B">
        <w:tab/>
        <w:t xml:space="preserve">Kowdley, K.V., </w:t>
      </w:r>
      <w:r w:rsidRPr="0070474B">
        <w:rPr>
          <w:i/>
        </w:rPr>
        <w:t>Iron, hemochromatosis, and hepatocellular carcinoma.</w:t>
      </w:r>
      <w:r w:rsidRPr="0070474B">
        <w:t xml:space="preserve"> Gastroenterology, 2004. </w:t>
      </w:r>
      <w:r w:rsidRPr="0070474B">
        <w:rPr>
          <w:b/>
        </w:rPr>
        <w:t>127</w:t>
      </w:r>
      <w:r w:rsidRPr="0070474B">
        <w:t>(5 Suppl 1): p. S79-86.</w:t>
      </w:r>
    </w:p>
    <w:p w14:paraId="6894FEF9" w14:textId="77777777" w:rsidR="0070474B" w:rsidRPr="0070474B" w:rsidRDefault="0070474B" w:rsidP="0070474B">
      <w:pPr>
        <w:pStyle w:val="EndNoteBibliography"/>
        <w:ind w:left="720" w:hanging="720"/>
      </w:pPr>
      <w:r w:rsidRPr="0070474B">
        <w:t>35.</w:t>
      </w:r>
      <w:r w:rsidRPr="0070474B">
        <w:tab/>
        <w:t xml:space="preserve">Cauza, E., et al., </w:t>
      </w:r>
      <w:r w:rsidRPr="0070474B">
        <w:rPr>
          <w:i/>
        </w:rPr>
        <w:t>Mutations of the HFE gene in patients with hepatocellular carcinoma.</w:t>
      </w:r>
      <w:r w:rsidRPr="0070474B">
        <w:t xml:space="preserve"> Am J Gastroenterol, 2003. </w:t>
      </w:r>
      <w:r w:rsidRPr="0070474B">
        <w:rPr>
          <w:b/>
        </w:rPr>
        <w:t>98</w:t>
      </w:r>
      <w:r w:rsidRPr="0070474B">
        <w:t>(2): p. 442-7.</w:t>
      </w:r>
    </w:p>
    <w:p w14:paraId="0DD25C7E" w14:textId="77777777" w:rsidR="0070474B" w:rsidRPr="0070474B" w:rsidRDefault="0070474B" w:rsidP="0070474B">
      <w:pPr>
        <w:pStyle w:val="EndNoteBibliography"/>
        <w:ind w:left="720" w:hanging="720"/>
      </w:pPr>
      <w:r w:rsidRPr="0070474B">
        <w:t>36.</w:t>
      </w:r>
      <w:r w:rsidRPr="0070474B">
        <w:tab/>
        <w:t xml:space="preserve">Willis, G., et al., </w:t>
      </w:r>
      <w:r w:rsidRPr="0070474B">
        <w:rPr>
          <w:i/>
        </w:rPr>
        <w:t>Hepatocellular carcinoma and the penetrance of HFE C282Y mutations: a cross sectional study.</w:t>
      </w:r>
      <w:r w:rsidRPr="0070474B">
        <w:t xml:space="preserve"> BMC Gastroenterol, 2005. </w:t>
      </w:r>
      <w:r w:rsidRPr="0070474B">
        <w:rPr>
          <w:b/>
        </w:rPr>
        <w:t>5</w:t>
      </w:r>
      <w:r w:rsidRPr="0070474B">
        <w:t>: p. 17.</w:t>
      </w:r>
    </w:p>
    <w:p w14:paraId="35FDC5D6" w14:textId="77777777" w:rsidR="0070474B" w:rsidRPr="0070474B" w:rsidRDefault="0070474B" w:rsidP="0070474B">
      <w:pPr>
        <w:pStyle w:val="EndNoteBibliography"/>
        <w:ind w:left="720" w:hanging="720"/>
      </w:pPr>
      <w:r w:rsidRPr="0070474B">
        <w:t>37.</w:t>
      </w:r>
      <w:r w:rsidRPr="0070474B">
        <w:tab/>
        <w:t xml:space="preserve">Boige, V., et al., </w:t>
      </w:r>
      <w:r w:rsidRPr="0070474B">
        <w:rPr>
          <w:i/>
        </w:rPr>
        <w:t>Lack of association between HFE gene mutations and hepatocellular carcinoma in patients with cirrhosis.</w:t>
      </w:r>
      <w:r w:rsidRPr="0070474B">
        <w:t xml:space="preserve"> Gut, 2003. </w:t>
      </w:r>
      <w:r w:rsidRPr="0070474B">
        <w:rPr>
          <w:b/>
        </w:rPr>
        <w:t>52</w:t>
      </w:r>
      <w:r w:rsidRPr="0070474B">
        <w:t>(8): p. 1178-81.</w:t>
      </w:r>
    </w:p>
    <w:p w14:paraId="0A8F304E" w14:textId="77777777" w:rsidR="0070474B" w:rsidRPr="0070474B" w:rsidRDefault="0070474B" w:rsidP="0070474B">
      <w:pPr>
        <w:pStyle w:val="EndNoteBibliography"/>
        <w:ind w:left="720" w:hanging="720"/>
      </w:pPr>
      <w:r w:rsidRPr="0070474B">
        <w:t>38.</w:t>
      </w:r>
      <w:r w:rsidRPr="0070474B">
        <w:tab/>
        <w:t xml:space="preserve">Brissot, P., </w:t>
      </w:r>
      <w:r w:rsidRPr="0070474B">
        <w:rPr>
          <w:i/>
        </w:rPr>
        <w:t>Optimizing the diagnosis and the treatment of iron overload diseases.</w:t>
      </w:r>
      <w:r w:rsidRPr="0070474B">
        <w:t xml:space="preserve"> Expert Rev Gastroenterol Hepatol, 2016. </w:t>
      </w:r>
      <w:r w:rsidRPr="0070474B">
        <w:rPr>
          <w:b/>
        </w:rPr>
        <w:t>10</w:t>
      </w:r>
      <w:r w:rsidRPr="0070474B">
        <w:t>(3): p. 359-70.</w:t>
      </w:r>
    </w:p>
    <w:p w14:paraId="6437717B" w14:textId="77777777" w:rsidR="0070474B" w:rsidRPr="0070474B" w:rsidRDefault="0070474B" w:rsidP="0070474B">
      <w:pPr>
        <w:pStyle w:val="EndNoteBibliography"/>
        <w:ind w:left="720" w:hanging="720"/>
      </w:pPr>
      <w:r w:rsidRPr="0070474B">
        <w:t>39.</w:t>
      </w:r>
      <w:r w:rsidRPr="0070474B">
        <w:tab/>
        <w:t xml:space="preserve">Yun, S. and N.D. Vincelette, </w:t>
      </w:r>
      <w:r w:rsidRPr="0070474B">
        <w:rPr>
          <w:i/>
        </w:rPr>
        <w:t>Update on iron metabolism and molecular perspective of common genetic and acquired disorder, hemochromatosis.</w:t>
      </w:r>
      <w:r w:rsidRPr="0070474B">
        <w:t xml:space="preserve"> Crit Rev Oncol Hematol, 2015. </w:t>
      </w:r>
      <w:r w:rsidRPr="0070474B">
        <w:rPr>
          <w:b/>
        </w:rPr>
        <w:t>95</w:t>
      </w:r>
      <w:r w:rsidRPr="0070474B">
        <w:t>(1): p. 12-25.</w:t>
      </w:r>
    </w:p>
    <w:p w14:paraId="404FE804" w14:textId="77777777" w:rsidR="0070474B" w:rsidRPr="0070474B" w:rsidRDefault="0070474B" w:rsidP="0070474B">
      <w:pPr>
        <w:pStyle w:val="EndNoteBibliography"/>
        <w:ind w:left="720" w:hanging="720"/>
      </w:pPr>
      <w:r w:rsidRPr="0070474B">
        <w:t>40.</w:t>
      </w:r>
      <w:r w:rsidRPr="0070474B">
        <w:tab/>
        <w:t xml:space="preserve">Fitzsimons, E.J., et al., </w:t>
      </w:r>
      <w:r w:rsidRPr="0070474B">
        <w:rPr>
          <w:i/>
        </w:rPr>
        <w:t>Diagnosis and therapy of genetic haemochromatosis (review and 2017 update).</w:t>
      </w:r>
      <w:r w:rsidRPr="0070474B">
        <w:t xml:space="preserve"> Br J Haematol, 2018. </w:t>
      </w:r>
      <w:r w:rsidRPr="0070474B">
        <w:rPr>
          <w:b/>
        </w:rPr>
        <w:t>181</w:t>
      </w:r>
      <w:r w:rsidRPr="0070474B">
        <w:t>(3): p. 293-303.</w:t>
      </w:r>
    </w:p>
    <w:p w14:paraId="7A2BAF51" w14:textId="77777777" w:rsidR="0070474B" w:rsidRPr="0070474B" w:rsidRDefault="0070474B" w:rsidP="0070474B">
      <w:pPr>
        <w:pStyle w:val="EndNoteBibliography"/>
        <w:ind w:left="720" w:hanging="720"/>
      </w:pPr>
      <w:r w:rsidRPr="0070474B">
        <w:t>41.</w:t>
      </w:r>
      <w:r w:rsidRPr="0070474B">
        <w:tab/>
        <w:t xml:space="preserve">Sarigianni, M., et al., </w:t>
      </w:r>
      <w:r w:rsidRPr="0070474B">
        <w:rPr>
          <w:i/>
        </w:rPr>
        <w:t>Accuracy of magnetic resonance imaging in diagnosis of liver iron overload: a systematic review and meta-analysis.</w:t>
      </w:r>
      <w:r w:rsidRPr="0070474B">
        <w:t xml:space="preserve"> Clin Gastroenterol Hepatol, 2015. </w:t>
      </w:r>
      <w:r w:rsidRPr="0070474B">
        <w:rPr>
          <w:b/>
        </w:rPr>
        <w:t>13</w:t>
      </w:r>
      <w:r w:rsidRPr="0070474B">
        <w:t>(1): p. 55-63.e5.</w:t>
      </w:r>
    </w:p>
    <w:p w14:paraId="69042940" w14:textId="77777777" w:rsidR="0070474B" w:rsidRPr="0070474B" w:rsidRDefault="0070474B" w:rsidP="0070474B">
      <w:pPr>
        <w:pStyle w:val="EndNoteBibliography"/>
        <w:ind w:left="720" w:hanging="720"/>
      </w:pPr>
      <w:r w:rsidRPr="0070474B">
        <w:t>42.</w:t>
      </w:r>
      <w:r w:rsidRPr="0070474B">
        <w:tab/>
        <w:t xml:space="preserve">Wood, J.C., </w:t>
      </w:r>
      <w:r w:rsidRPr="0070474B">
        <w:rPr>
          <w:i/>
        </w:rPr>
        <w:t>Impact of iron assessment by MRI.</w:t>
      </w:r>
      <w:r w:rsidRPr="0070474B">
        <w:t xml:space="preserve"> Hematology Am Soc Hematol Educ Program, 2011. </w:t>
      </w:r>
      <w:r w:rsidRPr="0070474B">
        <w:rPr>
          <w:b/>
        </w:rPr>
        <w:t>2011</w:t>
      </w:r>
      <w:r w:rsidRPr="0070474B">
        <w:t>: p. 443-50.</w:t>
      </w:r>
    </w:p>
    <w:p w14:paraId="719ED56F" w14:textId="77777777" w:rsidR="0070474B" w:rsidRPr="0070474B" w:rsidRDefault="0070474B" w:rsidP="0070474B">
      <w:pPr>
        <w:pStyle w:val="EndNoteBibliography"/>
        <w:ind w:left="720" w:hanging="720"/>
      </w:pPr>
      <w:r w:rsidRPr="0070474B">
        <w:t>43.</w:t>
      </w:r>
      <w:r w:rsidRPr="0070474B">
        <w:tab/>
        <w:t xml:space="preserve">Labranche, R., et al., </w:t>
      </w:r>
      <w:r w:rsidRPr="0070474B">
        <w:rPr>
          <w:i/>
        </w:rPr>
        <w:t>Liver Iron Quantification with MR Imaging: A Primer for Radiologists.</w:t>
      </w:r>
      <w:r w:rsidRPr="0070474B">
        <w:t xml:space="preserve"> RadioGraphics, 2018. </w:t>
      </w:r>
      <w:r w:rsidRPr="0070474B">
        <w:rPr>
          <w:b/>
        </w:rPr>
        <w:t>38</w:t>
      </w:r>
      <w:r w:rsidRPr="0070474B">
        <w:t>(2): p. 392-412.</w:t>
      </w:r>
    </w:p>
    <w:p w14:paraId="3CCD9BE6" w14:textId="77777777" w:rsidR="0070474B" w:rsidRPr="0070474B" w:rsidRDefault="0070474B" w:rsidP="0070474B">
      <w:pPr>
        <w:pStyle w:val="EndNoteBibliography"/>
        <w:ind w:left="720" w:hanging="720"/>
      </w:pPr>
      <w:r w:rsidRPr="0070474B">
        <w:t>44.</w:t>
      </w:r>
      <w:r w:rsidRPr="0070474B">
        <w:tab/>
        <w:t xml:space="preserve">Mayr, R., et al., </w:t>
      </w:r>
      <w:r w:rsidRPr="0070474B">
        <w:rPr>
          <w:i/>
        </w:rPr>
        <w:t>Ferroportin disease: a systematic meta-analysis of clinical and molecular findings.</w:t>
      </w:r>
      <w:r w:rsidRPr="0070474B">
        <w:t xml:space="preserve"> J Hepatol, 2010. </w:t>
      </w:r>
      <w:r w:rsidRPr="0070474B">
        <w:rPr>
          <w:b/>
        </w:rPr>
        <w:t>53</w:t>
      </w:r>
      <w:r w:rsidRPr="0070474B">
        <w:t>(5): p. 941-9.</w:t>
      </w:r>
    </w:p>
    <w:p w14:paraId="1D8A98CE" w14:textId="77777777" w:rsidR="0070474B" w:rsidRPr="0070474B" w:rsidRDefault="0070474B" w:rsidP="0070474B">
      <w:pPr>
        <w:pStyle w:val="EndNoteBibliography"/>
        <w:ind w:left="720" w:hanging="720"/>
      </w:pPr>
      <w:r w:rsidRPr="0070474B">
        <w:t>45.</w:t>
      </w:r>
      <w:r w:rsidRPr="0070474B">
        <w:tab/>
        <w:t xml:space="preserve">Brissot, P., et al., </w:t>
      </w:r>
      <w:r w:rsidRPr="0070474B">
        <w:rPr>
          <w:i/>
        </w:rPr>
        <w:t>Molecular diagnosis of genetic iron-overload disorders.</w:t>
      </w:r>
      <w:r w:rsidRPr="0070474B">
        <w:t xml:space="preserve"> Expert Rev Mol Diagn, 2010. </w:t>
      </w:r>
      <w:r w:rsidRPr="0070474B">
        <w:rPr>
          <w:b/>
        </w:rPr>
        <w:t>10</w:t>
      </w:r>
      <w:r w:rsidRPr="0070474B">
        <w:t>(6): p. 755-63.</w:t>
      </w:r>
    </w:p>
    <w:p w14:paraId="5E238AEA" w14:textId="77777777" w:rsidR="0070474B" w:rsidRPr="0070474B" w:rsidRDefault="0070474B" w:rsidP="0070474B">
      <w:pPr>
        <w:pStyle w:val="EndNoteBibliography"/>
        <w:ind w:left="720" w:hanging="720"/>
      </w:pPr>
      <w:r w:rsidRPr="0070474B">
        <w:t>46.</w:t>
      </w:r>
      <w:r w:rsidRPr="0070474B">
        <w:tab/>
        <w:t xml:space="preserve">Siddique, A. and K.V. Kowdley, </w:t>
      </w:r>
      <w:r w:rsidRPr="0070474B">
        <w:rPr>
          <w:i/>
        </w:rPr>
        <w:t>Review article: the iron overload syndromes.</w:t>
      </w:r>
      <w:r w:rsidRPr="0070474B">
        <w:t xml:space="preserve"> Alimentary Pharmacology &amp; Therapeutics, 2012. </w:t>
      </w:r>
      <w:r w:rsidRPr="0070474B">
        <w:rPr>
          <w:b/>
        </w:rPr>
        <w:t>35</w:t>
      </w:r>
      <w:r w:rsidRPr="0070474B">
        <w:t>(8): p. 876-893.</w:t>
      </w:r>
    </w:p>
    <w:p w14:paraId="63F9859D" w14:textId="77777777" w:rsidR="0070474B" w:rsidRPr="0070474B" w:rsidRDefault="0070474B" w:rsidP="0070474B">
      <w:pPr>
        <w:pStyle w:val="EndNoteBibliography"/>
        <w:ind w:left="720" w:hanging="720"/>
      </w:pPr>
      <w:r w:rsidRPr="0070474B">
        <w:t>47.</w:t>
      </w:r>
      <w:r w:rsidRPr="0070474B">
        <w:tab/>
        <w:t xml:space="preserve">McNeill, A., et al., </w:t>
      </w:r>
      <w:r w:rsidRPr="0070474B">
        <w:rPr>
          <w:i/>
        </w:rPr>
        <w:t>The Neurological Presentation of Ceruloplasmin Gene Mutations.</w:t>
      </w:r>
      <w:r w:rsidRPr="0070474B">
        <w:t xml:space="preserve"> European Neurology, 2008. </w:t>
      </w:r>
      <w:r w:rsidRPr="0070474B">
        <w:rPr>
          <w:b/>
        </w:rPr>
        <w:t>60</w:t>
      </w:r>
      <w:r w:rsidRPr="0070474B">
        <w:t>(4): p. 200-205.</w:t>
      </w:r>
    </w:p>
    <w:p w14:paraId="0CD4DBA9" w14:textId="77777777" w:rsidR="0070474B" w:rsidRPr="0070474B" w:rsidRDefault="0070474B" w:rsidP="0070474B">
      <w:pPr>
        <w:pStyle w:val="EndNoteBibliography"/>
        <w:ind w:left="720" w:hanging="720"/>
      </w:pPr>
      <w:r w:rsidRPr="0070474B">
        <w:t>48.</w:t>
      </w:r>
      <w:r w:rsidRPr="0070474B">
        <w:tab/>
        <w:t xml:space="preserve">Morita, H., et al., </w:t>
      </w:r>
      <w:r w:rsidRPr="0070474B">
        <w:rPr>
          <w:i/>
        </w:rPr>
        <w:t>Hereditary ceruloplasmin deficiency with hemosiderosis: A clinicopathological study of a japanese family.</w:t>
      </w:r>
      <w:r w:rsidRPr="0070474B">
        <w:t xml:space="preserve"> Annals of Neurology, 1995. </w:t>
      </w:r>
      <w:r w:rsidRPr="0070474B">
        <w:rPr>
          <w:b/>
        </w:rPr>
        <w:t>37</w:t>
      </w:r>
      <w:r w:rsidRPr="0070474B">
        <w:t>(5): p. 646-656.</w:t>
      </w:r>
    </w:p>
    <w:p w14:paraId="3D0462EA" w14:textId="77777777" w:rsidR="0070474B" w:rsidRPr="0070474B" w:rsidRDefault="0070474B" w:rsidP="0070474B">
      <w:pPr>
        <w:pStyle w:val="EndNoteBibliography"/>
        <w:ind w:left="720" w:hanging="720"/>
      </w:pPr>
      <w:r w:rsidRPr="0070474B">
        <w:t>49.</w:t>
      </w:r>
      <w:r w:rsidRPr="0070474B">
        <w:tab/>
        <w:t xml:space="preserve">Benneche, A., et al., </w:t>
      </w:r>
      <w:r w:rsidRPr="0070474B">
        <w:rPr>
          <w:i/>
        </w:rPr>
        <w:t>[Hyperferritinaemia-cataract syndrome].</w:t>
      </w:r>
      <w:r w:rsidRPr="0070474B">
        <w:t xml:space="preserve"> Tidsskr Nor Laegeforen, 2020. </w:t>
      </w:r>
      <w:r w:rsidRPr="0070474B">
        <w:rPr>
          <w:b/>
        </w:rPr>
        <w:t>140</w:t>
      </w:r>
      <w:r w:rsidRPr="0070474B">
        <w:t>(16).</w:t>
      </w:r>
    </w:p>
    <w:p w14:paraId="59AF3AED" w14:textId="77777777" w:rsidR="0070474B" w:rsidRPr="0070474B" w:rsidRDefault="0070474B" w:rsidP="0070474B">
      <w:pPr>
        <w:pStyle w:val="EndNoteBibliography"/>
        <w:ind w:left="720" w:hanging="720"/>
      </w:pPr>
      <w:r w:rsidRPr="0070474B">
        <w:t>50.</w:t>
      </w:r>
      <w:r w:rsidRPr="0070474B">
        <w:tab/>
        <w:t xml:space="preserve">Bowes, O., et al., </w:t>
      </w:r>
      <w:r w:rsidRPr="0070474B">
        <w:rPr>
          <w:i/>
        </w:rPr>
        <w:t>Hereditary hyperferritinaemia cataract syndrome.</w:t>
      </w:r>
      <w:r w:rsidRPr="0070474B">
        <w:t xml:space="preserve"> Lancet, 2014. </w:t>
      </w:r>
      <w:r w:rsidRPr="0070474B">
        <w:rPr>
          <w:b/>
        </w:rPr>
        <w:t>383</w:t>
      </w:r>
      <w:r w:rsidRPr="0070474B">
        <w:t>(9927): p. 1520.</w:t>
      </w:r>
    </w:p>
    <w:p w14:paraId="2F12A4E3" w14:textId="77777777" w:rsidR="0070474B" w:rsidRPr="0070474B" w:rsidRDefault="0070474B" w:rsidP="0070474B">
      <w:pPr>
        <w:pStyle w:val="EndNoteBibliography"/>
        <w:ind w:left="720" w:hanging="720"/>
      </w:pPr>
      <w:r w:rsidRPr="0070474B">
        <w:t>51.</w:t>
      </w:r>
      <w:r w:rsidRPr="0070474B">
        <w:tab/>
        <w:t xml:space="preserve">Bottomley, S.S., </w:t>
      </w:r>
      <w:r w:rsidRPr="0070474B">
        <w:rPr>
          <w:i/>
        </w:rPr>
        <w:t>Secondary iron overload disorders.</w:t>
      </w:r>
      <w:r w:rsidRPr="0070474B">
        <w:t xml:space="preserve"> Semin Hematol, 1998. </w:t>
      </w:r>
      <w:r w:rsidRPr="0070474B">
        <w:rPr>
          <w:b/>
        </w:rPr>
        <w:t>35</w:t>
      </w:r>
      <w:r w:rsidRPr="0070474B">
        <w:t>(1): p. 77-86.</w:t>
      </w:r>
    </w:p>
    <w:p w14:paraId="03FDD532" w14:textId="77777777" w:rsidR="0070474B" w:rsidRPr="0070474B" w:rsidRDefault="0070474B" w:rsidP="0070474B">
      <w:pPr>
        <w:pStyle w:val="EndNoteBibliography"/>
        <w:ind w:left="720" w:hanging="720"/>
      </w:pPr>
      <w:r w:rsidRPr="0070474B">
        <w:t>52.</w:t>
      </w:r>
      <w:r w:rsidRPr="0070474B">
        <w:tab/>
        <w:t xml:space="preserve">Bacon, B.R., et al., </w:t>
      </w:r>
      <w:r w:rsidRPr="0070474B">
        <w:rPr>
          <w:i/>
        </w:rPr>
        <w:t>Diagnosis and management of hemochromatosis: 2011 practice guideline by the American Association for the Study of Liver Diseases.</w:t>
      </w:r>
      <w:r w:rsidRPr="0070474B">
        <w:t xml:space="preserve"> Hepatology, 2011. </w:t>
      </w:r>
      <w:r w:rsidRPr="0070474B">
        <w:rPr>
          <w:b/>
        </w:rPr>
        <w:t>54</w:t>
      </w:r>
      <w:r w:rsidRPr="0070474B">
        <w:t>(1): p. 328-43.</w:t>
      </w:r>
    </w:p>
    <w:p w14:paraId="4225B112" w14:textId="77777777" w:rsidR="0070474B" w:rsidRPr="0070474B" w:rsidRDefault="0070474B" w:rsidP="0070474B">
      <w:pPr>
        <w:pStyle w:val="EndNoteBibliography"/>
        <w:ind w:left="720" w:hanging="720"/>
      </w:pPr>
      <w:r w:rsidRPr="0070474B">
        <w:t>53.</w:t>
      </w:r>
      <w:r w:rsidRPr="0070474B">
        <w:tab/>
        <w:t xml:space="preserve">Ford, C., F.E. Wells, and J.N. Rogers, </w:t>
      </w:r>
      <w:r w:rsidRPr="0070474B">
        <w:rPr>
          <w:i/>
        </w:rPr>
        <w:t>Assessment of iron status in association with excess alcohol consumption.</w:t>
      </w:r>
      <w:r w:rsidRPr="0070474B">
        <w:t xml:space="preserve"> Ann Clin Biochem, 1995. </w:t>
      </w:r>
      <w:r w:rsidRPr="0070474B">
        <w:rPr>
          <w:b/>
        </w:rPr>
        <w:t>32 ( Pt 6)</w:t>
      </w:r>
      <w:r w:rsidRPr="0070474B">
        <w:t>: p. 527-31.</w:t>
      </w:r>
    </w:p>
    <w:p w14:paraId="0088ED2D" w14:textId="77777777" w:rsidR="0070474B" w:rsidRPr="0070474B" w:rsidRDefault="0070474B" w:rsidP="0070474B">
      <w:pPr>
        <w:pStyle w:val="EndNoteBibliography"/>
        <w:ind w:left="720" w:hanging="720"/>
      </w:pPr>
      <w:r w:rsidRPr="0070474B">
        <w:t>54.</w:t>
      </w:r>
      <w:r w:rsidRPr="0070474B">
        <w:tab/>
        <w:t xml:space="preserve">Prabhu, A., et al., </w:t>
      </w:r>
      <w:r w:rsidRPr="0070474B">
        <w:rPr>
          <w:i/>
        </w:rPr>
        <w:t>Systematic Review of the Clinical Outcomes of Iron Reduction in Hereditary Hemochromatosis.</w:t>
      </w:r>
      <w:r w:rsidRPr="0070474B">
        <w:t xml:space="preserve"> Hepatology, 2020. </w:t>
      </w:r>
      <w:r w:rsidRPr="0070474B">
        <w:rPr>
          <w:b/>
        </w:rPr>
        <w:t>72</w:t>
      </w:r>
      <w:r w:rsidRPr="0070474B">
        <w:t>(4): p. 1469-1482.</w:t>
      </w:r>
    </w:p>
    <w:p w14:paraId="27446BEF" w14:textId="77777777" w:rsidR="0070474B" w:rsidRPr="0070474B" w:rsidRDefault="0070474B" w:rsidP="0070474B">
      <w:pPr>
        <w:pStyle w:val="EndNoteBibliography"/>
        <w:ind w:left="720" w:hanging="720"/>
      </w:pPr>
      <w:r w:rsidRPr="0070474B">
        <w:t>55.</w:t>
      </w:r>
      <w:r w:rsidRPr="0070474B">
        <w:tab/>
        <w:t xml:space="preserve">Powell, E.E., et al., </w:t>
      </w:r>
      <w:r w:rsidRPr="0070474B">
        <w:rPr>
          <w:i/>
        </w:rPr>
        <w:t>Steatosis is a cofactor in liver injury in hemochromatosis.</w:t>
      </w:r>
      <w:r w:rsidRPr="0070474B">
        <w:t xml:space="preserve"> Gastroenterology, 2005. </w:t>
      </w:r>
      <w:r w:rsidRPr="0070474B">
        <w:rPr>
          <w:b/>
        </w:rPr>
        <w:t>129</w:t>
      </w:r>
      <w:r w:rsidRPr="0070474B">
        <w:t>(6): p. 1937-43.</w:t>
      </w:r>
    </w:p>
    <w:p w14:paraId="1B81751E" w14:textId="77777777" w:rsidR="0070474B" w:rsidRPr="0070474B" w:rsidRDefault="0070474B" w:rsidP="0070474B">
      <w:pPr>
        <w:pStyle w:val="EndNoteBibliography"/>
        <w:ind w:left="720" w:hanging="720"/>
      </w:pPr>
      <w:r w:rsidRPr="0070474B">
        <w:t>56.</w:t>
      </w:r>
      <w:r w:rsidRPr="0070474B">
        <w:tab/>
        <w:t xml:space="preserve">Adams, P.C. and J.C. Barton, </w:t>
      </w:r>
      <w:r w:rsidRPr="0070474B">
        <w:rPr>
          <w:i/>
        </w:rPr>
        <w:t>How I treat hemochromatosis.</w:t>
      </w:r>
      <w:r w:rsidRPr="0070474B">
        <w:t xml:space="preserve"> Blood, 2010. </w:t>
      </w:r>
      <w:r w:rsidRPr="0070474B">
        <w:rPr>
          <w:b/>
        </w:rPr>
        <w:t>116</w:t>
      </w:r>
      <w:r w:rsidRPr="0070474B">
        <w:t>(3): p. 317-25.</w:t>
      </w:r>
    </w:p>
    <w:p w14:paraId="7797FB57" w14:textId="77777777" w:rsidR="0070474B" w:rsidRPr="0070474B" w:rsidRDefault="0070474B" w:rsidP="0070474B">
      <w:pPr>
        <w:pStyle w:val="EndNoteBibliography"/>
        <w:ind w:left="720" w:hanging="720"/>
      </w:pPr>
      <w:r w:rsidRPr="0070474B">
        <w:t>57.</w:t>
      </w:r>
      <w:r w:rsidRPr="0070474B">
        <w:tab/>
        <w:t xml:space="preserve">Allen, K.J., et al., </w:t>
      </w:r>
      <w:r w:rsidRPr="0070474B">
        <w:rPr>
          <w:i/>
        </w:rPr>
        <w:t>HFE Cys282Tyr homozygotes with serum ferritin concentrations below 1000 microg/L are at low risk of hemochromatosis.</w:t>
      </w:r>
      <w:r w:rsidRPr="0070474B">
        <w:t xml:space="preserve"> Hepatology, 2010. </w:t>
      </w:r>
      <w:r w:rsidRPr="0070474B">
        <w:rPr>
          <w:b/>
        </w:rPr>
        <w:t>52</w:t>
      </w:r>
      <w:r w:rsidRPr="0070474B">
        <w:t>(3): p. 925-33.</w:t>
      </w:r>
    </w:p>
    <w:p w14:paraId="21DF9AB2" w14:textId="77777777" w:rsidR="0070474B" w:rsidRPr="0070474B" w:rsidRDefault="0070474B" w:rsidP="0070474B">
      <w:pPr>
        <w:pStyle w:val="EndNoteBibliography"/>
        <w:ind w:left="720" w:hanging="720"/>
      </w:pPr>
      <w:r w:rsidRPr="0070474B">
        <w:t>58.</w:t>
      </w:r>
      <w:r w:rsidRPr="0070474B">
        <w:tab/>
        <w:t xml:space="preserve">Ong, S.Y., et al., </w:t>
      </w:r>
      <w:r w:rsidRPr="0070474B">
        <w:rPr>
          <w:i/>
        </w:rPr>
        <w:t>Reduction of body iron in HFE-related haemochromatosis and moderate iron overload (Mi-Iron): a multicentre, participant-blinded, randomised controlled trial.</w:t>
      </w:r>
      <w:r w:rsidRPr="0070474B">
        <w:t xml:space="preserve"> The Lancet Haematology, 2017. </w:t>
      </w:r>
      <w:r w:rsidRPr="0070474B">
        <w:rPr>
          <w:b/>
        </w:rPr>
        <w:t>4</w:t>
      </w:r>
      <w:r w:rsidRPr="0070474B">
        <w:t>(12): p. e607-e614.</w:t>
      </w:r>
    </w:p>
    <w:p w14:paraId="348864DF" w14:textId="77777777" w:rsidR="0070474B" w:rsidRPr="0070474B" w:rsidRDefault="0070474B" w:rsidP="0070474B">
      <w:pPr>
        <w:pStyle w:val="EndNoteBibliography"/>
        <w:ind w:left="720" w:hanging="720"/>
      </w:pPr>
      <w:r w:rsidRPr="0070474B">
        <w:t>59.</w:t>
      </w:r>
      <w:r w:rsidRPr="0070474B">
        <w:tab/>
        <w:t xml:space="preserve">Loge, J.H., Ø. Ekeberg, and S. Kaasa, </w:t>
      </w:r>
      <w:r w:rsidRPr="0070474B">
        <w:rPr>
          <w:i/>
        </w:rPr>
        <w:t>Fatigue in the general norwegian population: Normative data and associations.</w:t>
      </w:r>
      <w:r w:rsidRPr="0070474B">
        <w:t xml:space="preserve"> Journal of Psychosomatic Research, 1998. </w:t>
      </w:r>
      <w:r w:rsidRPr="0070474B">
        <w:rPr>
          <w:b/>
        </w:rPr>
        <w:t>45</w:t>
      </w:r>
      <w:r w:rsidRPr="0070474B">
        <w:t>(1): p. 53-65.</w:t>
      </w:r>
    </w:p>
    <w:p w14:paraId="61A7E9A9" w14:textId="04DC0295" w:rsidR="0070474B" w:rsidRPr="0070474B" w:rsidRDefault="0070474B" w:rsidP="0070474B">
      <w:pPr>
        <w:pStyle w:val="EndNoteBibliography"/>
        <w:ind w:left="720" w:hanging="720"/>
      </w:pPr>
      <w:r w:rsidRPr="0070474B">
        <w:t>60.</w:t>
      </w:r>
      <w:r w:rsidRPr="0070474B">
        <w:tab/>
        <w:t xml:space="preserve">UpToDate and B.R. Bacon. </w:t>
      </w:r>
      <w:r w:rsidRPr="0070474B">
        <w:rPr>
          <w:i/>
        </w:rPr>
        <w:t>Management and prognosis of hereditary hemochromatosis</w:t>
      </w:r>
      <w:r w:rsidRPr="0070474B">
        <w:t xml:space="preserve">. 2022  09.02.2022]; Available from: </w:t>
      </w:r>
      <w:hyperlink r:id="rId14" w:anchor="H21" w:history="1">
        <w:r w:rsidRPr="0070474B">
          <w:rPr>
            <w:rStyle w:val="Hyperkobling"/>
          </w:rPr>
          <w:t>https://www.uptodate.com/contents/management-and-prognosis-of-hereditary-hemochromatosis?search=hemochromatosis&amp;source=search_result&amp;selectedTitle=2~150&amp;usage_type=default&amp;display_rank=2#H21</w:t>
        </w:r>
      </w:hyperlink>
      <w:r w:rsidRPr="0070474B">
        <w:t>.</w:t>
      </w:r>
    </w:p>
    <w:p w14:paraId="415D4A83" w14:textId="77777777" w:rsidR="0070474B" w:rsidRPr="0070474B" w:rsidRDefault="0070474B" w:rsidP="0070474B">
      <w:pPr>
        <w:pStyle w:val="EndNoteBibliography"/>
        <w:ind w:left="720" w:hanging="720"/>
      </w:pPr>
      <w:r w:rsidRPr="0070474B">
        <w:t>61.</w:t>
      </w:r>
      <w:r w:rsidRPr="0070474B">
        <w:tab/>
        <w:t xml:space="preserve">van Bokhoven, M.A., C.T. van Deursen, and D.W. Swinkels, </w:t>
      </w:r>
      <w:r w:rsidRPr="0070474B">
        <w:rPr>
          <w:i/>
        </w:rPr>
        <w:t>Diagnosis and management of hereditary haemochromatosis.</w:t>
      </w:r>
      <w:r w:rsidRPr="0070474B">
        <w:t xml:space="preserve"> Bmj, 2011. </w:t>
      </w:r>
      <w:r w:rsidRPr="0070474B">
        <w:rPr>
          <w:b/>
        </w:rPr>
        <w:t>342</w:t>
      </w:r>
      <w:r w:rsidRPr="0070474B">
        <w:t>: p. c7251.</w:t>
      </w:r>
    </w:p>
    <w:p w14:paraId="2D9792F5" w14:textId="77777777" w:rsidR="0070474B" w:rsidRPr="0070474B" w:rsidRDefault="0070474B" w:rsidP="0070474B">
      <w:pPr>
        <w:pStyle w:val="EndNoteBibliography"/>
        <w:ind w:left="720" w:hanging="720"/>
      </w:pPr>
      <w:r w:rsidRPr="0070474B">
        <w:t>62.</w:t>
      </w:r>
      <w:r w:rsidRPr="0070474B">
        <w:tab/>
        <w:t xml:space="preserve">Adams, P.C., M. Speechley, and A.E. Kertesz, </w:t>
      </w:r>
      <w:r w:rsidRPr="0070474B">
        <w:rPr>
          <w:i/>
        </w:rPr>
        <w:t>Long-term survival analysis in hereditary hemochromatosis.</w:t>
      </w:r>
      <w:r w:rsidRPr="0070474B">
        <w:t xml:space="preserve"> Gastroenterology, 1991. </w:t>
      </w:r>
      <w:r w:rsidRPr="0070474B">
        <w:rPr>
          <w:b/>
        </w:rPr>
        <w:t>101</w:t>
      </w:r>
      <w:r w:rsidRPr="0070474B">
        <w:t>(2): p. 368-72.</w:t>
      </w:r>
    </w:p>
    <w:p w14:paraId="725F99B1" w14:textId="77777777" w:rsidR="0070474B" w:rsidRPr="0070474B" w:rsidRDefault="0070474B" w:rsidP="0070474B">
      <w:pPr>
        <w:pStyle w:val="EndNoteBibliography"/>
        <w:ind w:left="720" w:hanging="720"/>
      </w:pPr>
      <w:r w:rsidRPr="0070474B">
        <w:t>63.</w:t>
      </w:r>
      <w:r w:rsidRPr="0070474B">
        <w:tab/>
        <w:t xml:space="preserve">Fargion, S., et al., </w:t>
      </w:r>
      <w:r w:rsidRPr="0070474B">
        <w:rPr>
          <w:i/>
        </w:rPr>
        <w:t>Surival and prognostic factors in 212 Italian patients with genetic hemochromatosis.</w:t>
      </w:r>
      <w:r w:rsidRPr="0070474B">
        <w:t xml:space="preserve"> Hepatology, 1992. </w:t>
      </w:r>
      <w:r w:rsidRPr="0070474B">
        <w:rPr>
          <w:b/>
        </w:rPr>
        <w:t>15</w:t>
      </w:r>
      <w:r w:rsidRPr="0070474B">
        <w:t>(4): p. 655-659.</w:t>
      </w:r>
    </w:p>
    <w:p w14:paraId="4466BB24" w14:textId="77777777" w:rsidR="0070474B" w:rsidRPr="0070474B" w:rsidRDefault="0070474B" w:rsidP="0070474B">
      <w:pPr>
        <w:pStyle w:val="EndNoteBibliography"/>
        <w:ind w:left="720" w:hanging="720"/>
      </w:pPr>
      <w:r w:rsidRPr="0070474B">
        <w:t>64.</w:t>
      </w:r>
      <w:r w:rsidRPr="0070474B">
        <w:tab/>
        <w:t xml:space="preserve">Haddow, J.E. and T.B. Ledue, </w:t>
      </w:r>
      <w:r w:rsidRPr="0070474B">
        <w:rPr>
          <w:i/>
        </w:rPr>
        <w:t>Preventing manifestations of hereditary haemochromatosis through population based screening.</w:t>
      </w:r>
      <w:r w:rsidRPr="0070474B">
        <w:t xml:space="preserve"> J Med Screen, 1994. </w:t>
      </w:r>
      <w:r w:rsidRPr="0070474B">
        <w:rPr>
          <w:b/>
        </w:rPr>
        <w:t>1</w:t>
      </w:r>
      <w:r w:rsidRPr="0070474B">
        <w:t>(1): p. 16-21.</w:t>
      </w:r>
    </w:p>
    <w:p w14:paraId="3743A77A" w14:textId="77777777" w:rsidR="0070474B" w:rsidRPr="0070474B" w:rsidRDefault="0070474B" w:rsidP="0070474B">
      <w:pPr>
        <w:pStyle w:val="EndNoteBibliography"/>
        <w:ind w:left="720" w:hanging="720"/>
      </w:pPr>
      <w:r w:rsidRPr="0070474B">
        <w:t>65.</w:t>
      </w:r>
      <w:r w:rsidRPr="0070474B">
        <w:tab/>
        <w:t xml:space="preserve">Cogswell, M.E., et al., </w:t>
      </w:r>
      <w:r w:rsidRPr="0070474B">
        <w:rPr>
          <w:i/>
        </w:rPr>
        <w:t>Iron overload, public health, and genetics: evaluating the evidence for hemochromatosis screening.</w:t>
      </w:r>
      <w:r w:rsidRPr="0070474B">
        <w:t xml:space="preserve"> Ann Intern Med, 1998. </w:t>
      </w:r>
      <w:r w:rsidRPr="0070474B">
        <w:rPr>
          <w:b/>
        </w:rPr>
        <w:t>129</w:t>
      </w:r>
      <w:r w:rsidRPr="0070474B">
        <w:t>(11): p. 971-9.</w:t>
      </w:r>
    </w:p>
    <w:p w14:paraId="32334A3C" w14:textId="34262AC5" w:rsidR="00CA4CD1" w:rsidRPr="00E903A3" w:rsidRDefault="00E26E84" w:rsidP="00E903A3">
      <w:pPr>
        <w:spacing w:before="120"/>
        <w:rPr>
          <w:sz w:val="24"/>
        </w:rPr>
      </w:pPr>
      <w:r w:rsidRPr="00E903A3">
        <w:fldChar w:fldCharType="end"/>
      </w:r>
    </w:p>
    <w:sectPr w:rsidR="00CA4CD1" w:rsidRPr="00E903A3">
      <w:pgSz w:w="11910" w:h="16840"/>
      <w:pgMar w:top="1140" w:right="460" w:bottom="280" w:left="3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B4AAA" w14:textId="77777777" w:rsidR="0002564B" w:rsidRDefault="0002564B" w:rsidP="000D6E05">
      <w:r>
        <w:separator/>
      </w:r>
    </w:p>
  </w:endnote>
  <w:endnote w:type="continuationSeparator" w:id="0">
    <w:p w14:paraId="1520B3A4" w14:textId="77777777" w:rsidR="0002564B" w:rsidRDefault="0002564B" w:rsidP="000D6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0D052" w14:textId="77777777" w:rsidR="0002564B" w:rsidRDefault="0002564B" w:rsidP="000D6E05">
      <w:r>
        <w:separator/>
      </w:r>
    </w:p>
  </w:footnote>
  <w:footnote w:type="continuationSeparator" w:id="0">
    <w:p w14:paraId="602A3768" w14:textId="77777777" w:rsidR="0002564B" w:rsidRDefault="0002564B" w:rsidP="000D6E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126D86"/>
    <w:multiLevelType w:val="hybridMultilevel"/>
    <w:tmpl w:val="E1CA85C6"/>
    <w:lvl w:ilvl="0" w:tplc="6802A306">
      <w:start w:val="1"/>
      <w:numFmt w:val="decimal"/>
      <w:lvlText w:val="%1."/>
      <w:lvlJc w:val="left"/>
      <w:pPr>
        <w:ind w:left="1116" w:hanging="348"/>
      </w:pPr>
      <w:rPr>
        <w:rFonts w:ascii="Times New Roman" w:eastAsia="Times New Roman" w:hAnsi="Times New Roman" w:cs="Times New Roman" w:hint="default"/>
        <w:spacing w:val="-12"/>
        <w:w w:val="99"/>
        <w:sz w:val="24"/>
        <w:szCs w:val="24"/>
        <w:lang w:val="nn-NO" w:eastAsia="en-US" w:bidi="ar-SA"/>
      </w:rPr>
    </w:lvl>
    <w:lvl w:ilvl="1" w:tplc="ABDA4BCE">
      <w:numFmt w:val="bullet"/>
      <w:lvlText w:val="•"/>
      <w:lvlJc w:val="left"/>
      <w:pPr>
        <w:ind w:left="2122" w:hanging="348"/>
      </w:pPr>
      <w:rPr>
        <w:rFonts w:hint="default"/>
        <w:lang w:val="nn-NO" w:eastAsia="en-US" w:bidi="ar-SA"/>
      </w:rPr>
    </w:lvl>
    <w:lvl w:ilvl="2" w:tplc="7E8AE66E">
      <w:numFmt w:val="bullet"/>
      <w:lvlText w:val="•"/>
      <w:lvlJc w:val="left"/>
      <w:pPr>
        <w:ind w:left="3125" w:hanging="348"/>
      </w:pPr>
      <w:rPr>
        <w:rFonts w:hint="default"/>
        <w:lang w:val="nn-NO" w:eastAsia="en-US" w:bidi="ar-SA"/>
      </w:rPr>
    </w:lvl>
    <w:lvl w:ilvl="3" w:tplc="ABF09A52">
      <w:numFmt w:val="bullet"/>
      <w:lvlText w:val="•"/>
      <w:lvlJc w:val="left"/>
      <w:pPr>
        <w:ind w:left="4128" w:hanging="348"/>
      </w:pPr>
      <w:rPr>
        <w:rFonts w:hint="default"/>
        <w:lang w:val="nn-NO" w:eastAsia="en-US" w:bidi="ar-SA"/>
      </w:rPr>
    </w:lvl>
    <w:lvl w:ilvl="4" w:tplc="C38C4428">
      <w:numFmt w:val="bullet"/>
      <w:lvlText w:val="•"/>
      <w:lvlJc w:val="left"/>
      <w:pPr>
        <w:ind w:left="5131" w:hanging="348"/>
      </w:pPr>
      <w:rPr>
        <w:rFonts w:hint="default"/>
        <w:lang w:val="nn-NO" w:eastAsia="en-US" w:bidi="ar-SA"/>
      </w:rPr>
    </w:lvl>
    <w:lvl w:ilvl="5" w:tplc="37B22D94">
      <w:numFmt w:val="bullet"/>
      <w:lvlText w:val="•"/>
      <w:lvlJc w:val="left"/>
      <w:pPr>
        <w:ind w:left="6134" w:hanging="348"/>
      </w:pPr>
      <w:rPr>
        <w:rFonts w:hint="default"/>
        <w:lang w:val="nn-NO" w:eastAsia="en-US" w:bidi="ar-SA"/>
      </w:rPr>
    </w:lvl>
    <w:lvl w:ilvl="6" w:tplc="D93C5246">
      <w:numFmt w:val="bullet"/>
      <w:lvlText w:val="•"/>
      <w:lvlJc w:val="left"/>
      <w:pPr>
        <w:ind w:left="7136" w:hanging="348"/>
      </w:pPr>
      <w:rPr>
        <w:rFonts w:hint="default"/>
        <w:lang w:val="nn-NO" w:eastAsia="en-US" w:bidi="ar-SA"/>
      </w:rPr>
    </w:lvl>
    <w:lvl w:ilvl="7" w:tplc="DD48B582">
      <w:numFmt w:val="bullet"/>
      <w:lvlText w:val="•"/>
      <w:lvlJc w:val="left"/>
      <w:pPr>
        <w:ind w:left="8139" w:hanging="348"/>
      </w:pPr>
      <w:rPr>
        <w:rFonts w:hint="default"/>
        <w:lang w:val="nn-NO" w:eastAsia="en-US" w:bidi="ar-SA"/>
      </w:rPr>
    </w:lvl>
    <w:lvl w:ilvl="8" w:tplc="DC1E1194">
      <w:numFmt w:val="bullet"/>
      <w:lvlText w:val="•"/>
      <w:lvlJc w:val="left"/>
      <w:pPr>
        <w:ind w:left="9142" w:hanging="348"/>
      </w:pPr>
      <w:rPr>
        <w:rFonts w:hint="default"/>
        <w:lang w:val="nn-NO" w:eastAsia="en-US" w:bidi="ar-SA"/>
      </w:rPr>
    </w:lvl>
  </w:abstractNum>
  <w:abstractNum w:abstractNumId="1" w15:restartNumberingAfterBreak="0">
    <w:nsid w:val="2F9C2534"/>
    <w:multiLevelType w:val="hybridMultilevel"/>
    <w:tmpl w:val="581CB514"/>
    <w:lvl w:ilvl="0" w:tplc="04140001">
      <w:start w:val="1"/>
      <w:numFmt w:val="bullet"/>
      <w:lvlText w:val=""/>
      <w:lvlJc w:val="left"/>
      <w:pPr>
        <w:ind w:left="1128" w:hanging="360"/>
      </w:pPr>
      <w:rPr>
        <w:rFonts w:ascii="Symbol" w:hAnsi="Symbol" w:hint="default"/>
      </w:rPr>
    </w:lvl>
    <w:lvl w:ilvl="1" w:tplc="04140003" w:tentative="1">
      <w:start w:val="1"/>
      <w:numFmt w:val="bullet"/>
      <w:lvlText w:val="o"/>
      <w:lvlJc w:val="left"/>
      <w:pPr>
        <w:ind w:left="1848" w:hanging="360"/>
      </w:pPr>
      <w:rPr>
        <w:rFonts w:ascii="Courier New" w:hAnsi="Courier New" w:cs="Courier New" w:hint="default"/>
      </w:rPr>
    </w:lvl>
    <w:lvl w:ilvl="2" w:tplc="04140005" w:tentative="1">
      <w:start w:val="1"/>
      <w:numFmt w:val="bullet"/>
      <w:lvlText w:val=""/>
      <w:lvlJc w:val="left"/>
      <w:pPr>
        <w:ind w:left="2568" w:hanging="360"/>
      </w:pPr>
      <w:rPr>
        <w:rFonts w:ascii="Wingdings" w:hAnsi="Wingdings" w:hint="default"/>
      </w:rPr>
    </w:lvl>
    <w:lvl w:ilvl="3" w:tplc="04140001" w:tentative="1">
      <w:start w:val="1"/>
      <w:numFmt w:val="bullet"/>
      <w:lvlText w:val=""/>
      <w:lvlJc w:val="left"/>
      <w:pPr>
        <w:ind w:left="3288" w:hanging="360"/>
      </w:pPr>
      <w:rPr>
        <w:rFonts w:ascii="Symbol" w:hAnsi="Symbol" w:hint="default"/>
      </w:rPr>
    </w:lvl>
    <w:lvl w:ilvl="4" w:tplc="04140003" w:tentative="1">
      <w:start w:val="1"/>
      <w:numFmt w:val="bullet"/>
      <w:lvlText w:val="o"/>
      <w:lvlJc w:val="left"/>
      <w:pPr>
        <w:ind w:left="4008" w:hanging="360"/>
      </w:pPr>
      <w:rPr>
        <w:rFonts w:ascii="Courier New" w:hAnsi="Courier New" w:cs="Courier New" w:hint="default"/>
      </w:rPr>
    </w:lvl>
    <w:lvl w:ilvl="5" w:tplc="04140005" w:tentative="1">
      <w:start w:val="1"/>
      <w:numFmt w:val="bullet"/>
      <w:lvlText w:val=""/>
      <w:lvlJc w:val="left"/>
      <w:pPr>
        <w:ind w:left="4728" w:hanging="360"/>
      </w:pPr>
      <w:rPr>
        <w:rFonts w:ascii="Wingdings" w:hAnsi="Wingdings" w:hint="default"/>
      </w:rPr>
    </w:lvl>
    <w:lvl w:ilvl="6" w:tplc="04140001" w:tentative="1">
      <w:start w:val="1"/>
      <w:numFmt w:val="bullet"/>
      <w:lvlText w:val=""/>
      <w:lvlJc w:val="left"/>
      <w:pPr>
        <w:ind w:left="5448" w:hanging="360"/>
      </w:pPr>
      <w:rPr>
        <w:rFonts w:ascii="Symbol" w:hAnsi="Symbol" w:hint="default"/>
      </w:rPr>
    </w:lvl>
    <w:lvl w:ilvl="7" w:tplc="04140003" w:tentative="1">
      <w:start w:val="1"/>
      <w:numFmt w:val="bullet"/>
      <w:lvlText w:val="o"/>
      <w:lvlJc w:val="left"/>
      <w:pPr>
        <w:ind w:left="6168" w:hanging="360"/>
      </w:pPr>
      <w:rPr>
        <w:rFonts w:ascii="Courier New" w:hAnsi="Courier New" w:cs="Courier New" w:hint="default"/>
      </w:rPr>
    </w:lvl>
    <w:lvl w:ilvl="8" w:tplc="04140005" w:tentative="1">
      <w:start w:val="1"/>
      <w:numFmt w:val="bullet"/>
      <w:lvlText w:val=""/>
      <w:lvlJc w:val="left"/>
      <w:pPr>
        <w:ind w:left="6888" w:hanging="360"/>
      </w:pPr>
      <w:rPr>
        <w:rFonts w:ascii="Wingdings" w:hAnsi="Wingdings" w:hint="default"/>
      </w:rPr>
    </w:lvl>
  </w:abstractNum>
  <w:abstractNum w:abstractNumId="2" w15:restartNumberingAfterBreak="0">
    <w:nsid w:val="4B3D321E"/>
    <w:multiLevelType w:val="hybridMultilevel"/>
    <w:tmpl w:val="B714FF0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6D5E70FC"/>
    <w:multiLevelType w:val="hybridMultilevel"/>
    <w:tmpl w:val="04B02B2E"/>
    <w:lvl w:ilvl="0" w:tplc="38B8545E">
      <w:start w:val="8"/>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7F244FBF"/>
    <w:multiLevelType w:val="hybridMultilevel"/>
    <w:tmpl w:val="A7285172"/>
    <w:lvl w:ilvl="0" w:tplc="0414000F">
      <w:start w:val="6"/>
      <w:numFmt w:val="decimal"/>
      <w:lvlText w:val="%1."/>
      <w:lvlJc w:val="left"/>
      <w:pPr>
        <w:ind w:left="786"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896749003">
    <w:abstractNumId w:val="0"/>
  </w:num>
  <w:num w:numId="2" w16cid:durableId="219439685">
    <w:abstractNumId w:val="4"/>
  </w:num>
  <w:num w:numId="3" w16cid:durableId="1144808068">
    <w:abstractNumId w:val="3"/>
  </w:num>
  <w:num w:numId="4" w16cid:durableId="292491609">
    <w:abstractNumId w:val="2"/>
  </w:num>
  <w:num w:numId="5" w16cid:durableId="26156974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Baffoe">
    <w15:presenceInfo w15:providerId="None" w15:userId="Daniel Baffo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activeWritingStyle w:appName="MSWord" w:lang="nb-NO" w:vendorID="64" w:dllVersion="6" w:nlCheck="1" w:checkStyle="0"/>
  <w:activeWritingStyle w:appName="MSWord" w:lang="en-US" w:vendorID="64" w:dllVersion="6" w:nlCheck="1" w:checkStyle="1"/>
  <w:activeWritingStyle w:appName="MSWord" w:lang="nb-NO" w:vendorID="64" w:dllVersion="4096" w:nlCheck="1" w:checkStyle="0"/>
  <w:activeWritingStyle w:appName="MSWord" w:lang="en-US" w:vendorID="64" w:dllVersion="4096" w:nlCheck="1" w:checkStyle="0"/>
  <w:activeWritingStyle w:appName="MSWord" w:lang="nb-NO" w:vendorID="64" w:dllVersion="0" w:nlCheck="1" w:checkStyle="0"/>
  <w:proofState w:grammar="clean"/>
  <w:trackRevisions/>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t9zzzrzrtrrietxa5pwfv8pzfa02vr5rwd&quot;&gt;Hemokromatose&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7&lt;/item&gt;&lt;item&gt;38&lt;/item&gt;&lt;item&gt;39&lt;/item&gt;&lt;item&gt;41&lt;/item&gt;&lt;item&gt;42&lt;/item&gt;&lt;item&gt;43&lt;/item&gt;&lt;item&gt;44&lt;/item&gt;&lt;item&gt;45&lt;/item&gt;&lt;item&gt;49&lt;/item&gt;&lt;item&gt;50&lt;/item&gt;&lt;item&gt;51&lt;/item&gt;&lt;item&gt;52&lt;/item&gt;&lt;item&gt;53&lt;/item&gt;&lt;item&gt;55&lt;/item&gt;&lt;item&gt;56&lt;/item&gt;&lt;item&gt;57&lt;/item&gt;&lt;item&gt;58&lt;/item&gt;&lt;item&gt;59&lt;/item&gt;&lt;item&gt;60&lt;/item&gt;&lt;item&gt;61&lt;/item&gt;&lt;item&gt;62&lt;/item&gt;&lt;item&gt;63&lt;/item&gt;&lt;item&gt;65&lt;/item&gt;&lt;item&gt;66&lt;/item&gt;&lt;/record-ids&gt;&lt;/item&gt;&lt;/Libraries&gt;"/>
  </w:docVars>
  <w:rsids>
    <w:rsidRoot w:val="00191AB4"/>
    <w:rsid w:val="00000588"/>
    <w:rsid w:val="000020C2"/>
    <w:rsid w:val="0000263E"/>
    <w:rsid w:val="00006062"/>
    <w:rsid w:val="000109A9"/>
    <w:rsid w:val="00013379"/>
    <w:rsid w:val="0002564B"/>
    <w:rsid w:val="00026323"/>
    <w:rsid w:val="00041137"/>
    <w:rsid w:val="000418C5"/>
    <w:rsid w:val="00045006"/>
    <w:rsid w:val="00046DCA"/>
    <w:rsid w:val="000544EA"/>
    <w:rsid w:val="00056686"/>
    <w:rsid w:val="00070835"/>
    <w:rsid w:val="00072D0E"/>
    <w:rsid w:val="000752C8"/>
    <w:rsid w:val="00076F53"/>
    <w:rsid w:val="00083637"/>
    <w:rsid w:val="00095A58"/>
    <w:rsid w:val="000979E8"/>
    <w:rsid w:val="000B3FC7"/>
    <w:rsid w:val="000B4EE8"/>
    <w:rsid w:val="000C5607"/>
    <w:rsid w:val="000D20AB"/>
    <w:rsid w:val="000D3848"/>
    <w:rsid w:val="000D6E05"/>
    <w:rsid w:val="000D79AA"/>
    <w:rsid w:val="000F59CE"/>
    <w:rsid w:val="000F6D81"/>
    <w:rsid w:val="001062B0"/>
    <w:rsid w:val="00106EF4"/>
    <w:rsid w:val="001166F5"/>
    <w:rsid w:val="00130418"/>
    <w:rsid w:val="001304C9"/>
    <w:rsid w:val="001312AA"/>
    <w:rsid w:val="00142F3F"/>
    <w:rsid w:val="00144C5E"/>
    <w:rsid w:val="00150FE4"/>
    <w:rsid w:val="0015450A"/>
    <w:rsid w:val="00156887"/>
    <w:rsid w:val="00172DEB"/>
    <w:rsid w:val="00182E82"/>
    <w:rsid w:val="0018367D"/>
    <w:rsid w:val="00191AB4"/>
    <w:rsid w:val="00195D86"/>
    <w:rsid w:val="001A52D5"/>
    <w:rsid w:val="001A663F"/>
    <w:rsid w:val="001B2BD7"/>
    <w:rsid w:val="001B5C6B"/>
    <w:rsid w:val="001D5566"/>
    <w:rsid w:val="001E0A02"/>
    <w:rsid w:val="001E13F1"/>
    <w:rsid w:val="001E1C04"/>
    <w:rsid w:val="001E67C9"/>
    <w:rsid w:val="001E7296"/>
    <w:rsid w:val="001F6EFF"/>
    <w:rsid w:val="002105AD"/>
    <w:rsid w:val="00213C25"/>
    <w:rsid w:val="00217A8B"/>
    <w:rsid w:val="00240230"/>
    <w:rsid w:val="00242571"/>
    <w:rsid w:val="002601DB"/>
    <w:rsid w:val="002645CC"/>
    <w:rsid w:val="002657F3"/>
    <w:rsid w:val="00270D55"/>
    <w:rsid w:val="002774E8"/>
    <w:rsid w:val="00280CAB"/>
    <w:rsid w:val="00281E9E"/>
    <w:rsid w:val="00293846"/>
    <w:rsid w:val="0029687A"/>
    <w:rsid w:val="002A35B8"/>
    <w:rsid w:val="002A5092"/>
    <w:rsid w:val="002A5BDD"/>
    <w:rsid w:val="002A6A0E"/>
    <w:rsid w:val="002B22D9"/>
    <w:rsid w:val="002D5549"/>
    <w:rsid w:val="002D796F"/>
    <w:rsid w:val="002E1D75"/>
    <w:rsid w:val="002E570B"/>
    <w:rsid w:val="002F3295"/>
    <w:rsid w:val="00307586"/>
    <w:rsid w:val="00310727"/>
    <w:rsid w:val="00311CCC"/>
    <w:rsid w:val="00316B5C"/>
    <w:rsid w:val="0032170A"/>
    <w:rsid w:val="003274A8"/>
    <w:rsid w:val="0034202E"/>
    <w:rsid w:val="00352319"/>
    <w:rsid w:val="003565BF"/>
    <w:rsid w:val="00361DAC"/>
    <w:rsid w:val="003655DA"/>
    <w:rsid w:val="00385CCF"/>
    <w:rsid w:val="00386BF8"/>
    <w:rsid w:val="003C75C0"/>
    <w:rsid w:val="003E630F"/>
    <w:rsid w:val="003F6AF6"/>
    <w:rsid w:val="004009EC"/>
    <w:rsid w:val="00405D5D"/>
    <w:rsid w:val="00413258"/>
    <w:rsid w:val="00420757"/>
    <w:rsid w:val="0042693E"/>
    <w:rsid w:val="00430544"/>
    <w:rsid w:val="00434022"/>
    <w:rsid w:val="00434BFB"/>
    <w:rsid w:val="00446900"/>
    <w:rsid w:val="00446E31"/>
    <w:rsid w:val="00455FF2"/>
    <w:rsid w:val="00491FC4"/>
    <w:rsid w:val="00492452"/>
    <w:rsid w:val="004A26C0"/>
    <w:rsid w:val="004A50D9"/>
    <w:rsid w:val="004B3D54"/>
    <w:rsid w:val="004C20B2"/>
    <w:rsid w:val="004C2B99"/>
    <w:rsid w:val="004D20D6"/>
    <w:rsid w:val="004D7C18"/>
    <w:rsid w:val="004E066A"/>
    <w:rsid w:val="004E12BE"/>
    <w:rsid w:val="004E17EE"/>
    <w:rsid w:val="004E571D"/>
    <w:rsid w:val="004E654B"/>
    <w:rsid w:val="004F04AE"/>
    <w:rsid w:val="004F65DF"/>
    <w:rsid w:val="004F697C"/>
    <w:rsid w:val="005020E4"/>
    <w:rsid w:val="005071E4"/>
    <w:rsid w:val="005120C9"/>
    <w:rsid w:val="00513300"/>
    <w:rsid w:val="00520270"/>
    <w:rsid w:val="00524867"/>
    <w:rsid w:val="0054194F"/>
    <w:rsid w:val="005528A6"/>
    <w:rsid w:val="00561335"/>
    <w:rsid w:val="0057045C"/>
    <w:rsid w:val="00572A3B"/>
    <w:rsid w:val="00583D45"/>
    <w:rsid w:val="00587C10"/>
    <w:rsid w:val="00595654"/>
    <w:rsid w:val="005A49D4"/>
    <w:rsid w:val="005B4037"/>
    <w:rsid w:val="005C032C"/>
    <w:rsid w:val="005D0412"/>
    <w:rsid w:val="005D2A53"/>
    <w:rsid w:val="005D43E2"/>
    <w:rsid w:val="005D59F0"/>
    <w:rsid w:val="005E58B1"/>
    <w:rsid w:val="005F036A"/>
    <w:rsid w:val="005F0A4B"/>
    <w:rsid w:val="005F3067"/>
    <w:rsid w:val="005F4143"/>
    <w:rsid w:val="00603710"/>
    <w:rsid w:val="00606809"/>
    <w:rsid w:val="00611DA6"/>
    <w:rsid w:val="00633BDC"/>
    <w:rsid w:val="00652D59"/>
    <w:rsid w:val="00654DA1"/>
    <w:rsid w:val="0065524D"/>
    <w:rsid w:val="00662F90"/>
    <w:rsid w:val="00667E7A"/>
    <w:rsid w:val="006768F9"/>
    <w:rsid w:val="00677472"/>
    <w:rsid w:val="00681889"/>
    <w:rsid w:val="006870C6"/>
    <w:rsid w:val="00690B4E"/>
    <w:rsid w:val="00694080"/>
    <w:rsid w:val="006A236C"/>
    <w:rsid w:val="006A254B"/>
    <w:rsid w:val="006A38D6"/>
    <w:rsid w:val="006A478C"/>
    <w:rsid w:val="006A78CC"/>
    <w:rsid w:val="006B4EC1"/>
    <w:rsid w:val="006D02A1"/>
    <w:rsid w:val="006D5862"/>
    <w:rsid w:val="006F0035"/>
    <w:rsid w:val="006F08A2"/>
    <w:rsid w:val="007004EF"/>
    <w:rsid w:val="0070474B"/>
    <w:rsid w:val="00711948"/>
    <w:rsid w:val="00713D9D"/>
    <w:rsid w:val="00714F4E"/>
    <w:rsid w:val="00717B24"/>
    <w:rsid w:val="00743582"/>
    <w:rsid w:val="0074743B"/>
    <w:rsid w:val="00747A49"/>
    <w:rsid w:val="00751F1D"/>
    <w:rsid w:val="0077298C"/>
    <w:rsid w:val="007940DF"/>
    <w:rsid w:val="00794246"/>
    <w:rsid w:val="007A0C9D"/>
    <w:rsid w:val="007B042C"/>
    <w:rsid w:val="007B3BAC"/>
    <w:rsid w:val="007C16E5"/>
    <w:rsid w:val="007C1CAD"/>
    <w:rsid w:val="007C5B51"/>
    <w:rsid w:val="007D2014"/>
    <w:rsid w:val="007D389D"/>
    <w:rsid w:val="007D7F5B"/>
    <w:rsid w:val="007F2E99"/>
    <w:rsid w:val="007F42C0"/>
    <w:rsid w:val="00801AA9"/>
    <w:rsid w:val="00806489"/>
    <w:rsid w:val="00812C7C"/>
    <w:rsid w:val="00816BBE"/>
    <w:rsid w:val="0081729B"/>
    <w:rsid w:val="00820336"/>
    <w:rsid w:val="0082304B"/>
    <w:rsid w:val="0082355F"/>
    <w:rsid w:val="00831EEC"/>
    <w:rsid w:val="00834FE1"/>
    <w:rsid w:val="008414EB"/>
    <w:rsid w:val="0085223D"/>
    <w:rsid w:val="0086071B"/>
    <w:rsid w:val="00861799"/>
    <w:rsid w:val="0087219C"/>
    <w:rsid w:val="00873C1F"/>
    <w:rsid w:val="008740B1"/>
    <w:rsid w:val="00874FE4"/>
    <w:rsid w:val="00875298"/>
    <w:rsid w:val="00877014"/>
    <w:rsid w:val="00880E2B"/>
    <w:rsid w:val="008924C6"/>
    <w:rsid w:val="008B17A3"/>
    <w:rsid w:val="008B2687"/>
    <w:rsid w:val="008B2932"/>
    <w:rsid w:val="008B7BBF"/>
    <w:rsid w:val="008C35F8"/>
    <w:rsid w:val="008C684D"/>
    <w:rsid w:val="008E193B"/>
    <w:rsid w:val="008F0288"/>
    <w:rsid w:val="008F7584"/>
    <w:rsid w:val="00906630"/>
    <w:rsid w:val="0090788F"/>
    <w:rsid w:val="00920BA8"/>
    <w:rsid w:val="00925E89"/>
    <w:rsid w:val="00927A0B"/>
    <w:rsid w:val="00927C0C"/>
    <w:rsid w:val="00935EDA"/>
    <w:rsid w:val="009374CE"/>
    <w:rsid w:val="00945576"/>
    <w:rsid w:val="00947F51"/>
    <w:rsid w:val="009508E3"/>
    <w:rsid w:val="009529A4"/>
    <w:rsid w:val="009553F7"/>
    <w:rsid w:val="0097093F"/>
    <w:rsid w:val="009854D5"/>
    <w:rsid w:val="00991ABE"/>
    <w:rsid w:val="009A40EB"/>
    <w:rsid w:val="009B699E"/>
    <w:rsid w:val="009C27C2"/>
    <w:rsid w:val="009C36EB"/>
    <w:rsid w:val="009D4A29"/>
    <w:rsid w:val="009D5980"/>
    <w:rsid w:val="009D7AD6"/>
    <w:rsid w:val="009F29E7"/>
    <w:rsid w:val="009F600E"/>
    <w:rsid w:val="00A01B41"/>
    <w:rsid w:val="00A05DB7"/>
    <w:rsid w:val="00A102AE"/>
    <w:rsid w:val="00A14C7D"/>
    <w:rsid w:val="00A15262"/>
    <w:rsid w:val="00A1529C"/>
    <w:rsid w:val="00A254A4"/>
    <w:rsid w:val="00A26EBF"/>
    <w:rsid w:val="00A3517F"/>
    <w:rsid w:val="00A37DBC"/>
    <w:rsid w:val="00A407F9"/>
    <w:rsid w:val="00A42CEF"/>
    <w:rsid w:val="00A740F1"/>
    <w:rsid w:val="00A74298"/>
    <w:rsid w:val="00A778AD"/>
    <w:rsid w:val="00A806E7"/>
    <w:rsid w:val="00A87F51"/>
    <w:rsid w:val="00A908C0"/>
    <w:rsid w:val="00AA182A"/>
    <w:rsid w:val="00AA2921"/>
    <w:rsid w:val="00AA4429"/>
    <w:rsid w:val="00AA5447"/>
    <w:rsid w:val="00AA6104"/>
    <w:rsid w:val="00AC56D5"/>
    <w:rsid w:val="00AD3080"/>
    <w:rsid w:val="00AD49AE"/>
    <w:rsid w:val="00AE43C2"/>
    <w:rsid w:val="00AF6512"/>
    <w:rsid w:val="00B01D7C"/>
    <w:rsid w:val="00B1263F"/>
    <w:rsid w:val="00B12735"/>
    <w:rsid w:val="00B2016F"/>
    <w:rsid w:val="00B343FB"/>
    <w:rsid w:val="00B46B57"/>
    <w:rsid w:val="00B51C53"/>
    <w:rsid w:val="00B656A4"/>
    <w:rsid w:val="00B66FB1"/>
    <w:rsid w:val="00B702B4"/>
    <w:rsid w:val="00B742A3"/>
    <w:rsid w:val="00B8298B"/>
    <w:rsid w:val="00B8689C"/>
    <w:rsid w:val="00B93ABB"/>
    <w:rsid w:val="00BA027F"/>
    <w:rsid w:val="00BC1993"/>
    <w:rsid w:val="00BC250C"/>
    <w:rsid w:val="00BC2F54"/>
    <w:rsid w:val="00BC3FF3"/>
    <w:rsid w:val="00BC41FE"/>
    <w:rsid w:val="00BC744A"/>
    <w:rsid w:val="00BD2816"/>
    <w:rsid w:val="00BD6FF9"/>
    <w:rsid w:val="00BD7E45"/>
    <w:rsid w:val="00BE6A6C"/>
    <w:rsid w:val="00BE7A97"/>
    <w:rsid w:val="00BF40A5"/>
    <w:rsid w:val="00C1713D"/>
    <w:rsid w:val="00C239B8"/>
    <w:rsid w:val="00C24DB8"/>
    <w:rsid w:val="00C279A0"/>
    <w:rsid w:val="00C3020F"/>
    <w:rsid w:val="00C34B71"/>
    <w:rsid w:val="00C352AE"/>
    <w:rsid w:val="00C36857"/>
    <w:rsid w:val="00C37639"/>
    <w:rsid w:val="00C4121E"/>
    <w:rsid w:val="00C568F5"/>
    <w:rsid w:val="00C644C8"/>
    <w:rsid w:val="00C650CA"/>
    <w:rsid w:val="00C83407"/>
    <w:rsid w:val="00CA4CD1"/>
    <w:rsid w:val="00CA6190"/>
    <w:rsid w:val="00CB1C47"/>
    <w:rsid w:val="00CB6477"/>
    <w:rsid w:val="00CC2863"/>
    <w:rsid w:val="00CF12A0"/>
    <w:rsid w:val="00D06651"/>
    <w:rsid w:val="00D143A0"/>
    <w:rsid w:val="00D16082"/>
    <w:rsid w:val="00D23769"/>
    <w:rsid w:val="00D2528D"/>
    <w:rsid w:val="00D40F41"/>
    <w:rsid w:val="00D41080"/>
    <w:rsid w:val="00D42A24"/>
    <w:rsid w:val="00D442D0"/>
    <w:rsid w:val="00D52BD3"/>
    <w:rsid w:val="00D67945"/>
    <w:rsid w:val="00D952CC"/>
    <w:rsid w:val="00DB36E9"/>
    <w:rsid w:val="00DB4840"/>
    <w:rsid w:val="00DB4841"/>
    <w:rsid w:val="00DC13C4"/>
    <w:rsid w:val="00DC2BA2"/>
    <w:rsid w:val="00DD2097"/>
    <w:rsid w:val="00DD51B4"/>
    <w:rsid w:val="00DD7304"/>
    <w:rsid w:val="00DE394A"/>
    <w:rsid w:val="00DF0EFC"/>
    <w:rsid w:val="00E009FD"/>
    <w:rsid w:val="00E04528"/>
    <w:rsid w:val="00E053D2"/>
    <w:rsid w:val="00E10109"/>
    <w:rsid w:val="00E12D74"/>
    <w:rsid w:val="00E154B2"/>
    <w:rsid w:val="00E20AAB"/>
    <w:rsid w:val="00E26E84"/>
    <w:rsid w:val="00E44BD8"/>
    <w:rsid w:val="00E56296"/>
    <w:rsid w:val="00E56A8A"/>
    <w:rsid w:val="00E75686"/>
    <w:rsid w:val="00E77103"/>
    <w:rsid w:val="00E77C46"/>
    <w:rsid w:val="00E903A3"/>
    <w:rsid w:val="00E97784"/>
    <w:rsid w:val="00EA0F44"/>
    <w:rsid w:val="00EA7D59"/>
    <w:rsid w:val="00EB0286"/>
    <w:rsid w:val="00EB22FE"/>
    <w:rsid w:val="00EB6327"/>
    <w:rsid w:val="00ED0E0F"/>
    <w:rsid w:val="00ED3B97"/>
    <w:rsid w:val="00EE6C3A"/>
    <w:rsid w:val="00EF3249"/>
    <w:rsid w:val="00F04512"/>
    <w:rsid w:val="00F06AAA"/>
    <w:rsid w:val="00F12958"/>
    <w:rsid w:val="00F2756A"/>
    <w:rsid w:val="00F318CB"/>
    <w:rsid w:val="00F43D37"/>
    <w:rsid w:val="00F4540C"/>
    <w:rsid w:val="00F531A5"/>
    <w:rsid w:val="00F550A8"/>
    <w:rsid w:val="00F619AD"/>
    <w:rsid w:val="00F63073"/>
    <w:rsid w:val="00F7062F"/>
    <w:rsid w:val="00F71194"/>
    <w:rsid w:val="00F75AFA"/>
    <w:rsid w:val="00F76880"/>
    <w:rsid w:val="00F768F3"/>
    <w:rsid w:val="00F91DAA"/>
    <w:rsid w:val="00F924AB"/>
    <w:rsid w:val="00FA566B"/>
    <w:rsid w:val="00FB53F9"/>
    <w:rsid w:val="00FD0091"/>
    <w:rsid w:val="00FD1DAF"/>
    <w:rsid w:val="00FD41DC"/>
    <w:rsid w:val="00FE1280"/>
    <w:rsid w:val="00FF798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3462A3"/>
  <w15:docId w15:val="{FBFA0176-1FA9-429A-8C4A-4D58B2F4C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nb-NO"/>
    </w:rPr>
  </w:style>
  <w:style w:type="paragraph" w:styleId="Overskrift1">
    <w:name w:val="heading 1"/>
    <w:basedOn w:val="Normal"/>
    <w:uiPriority w:val="9"/>
    <w:qFormat/>
    <w:pPr>
      <w:spacing w:before="73"/>
      <w:ind w:left="408"/>
      <w:outlineLvl w:val="0"/>
    </w:pPr>
    <w:rPr>
      <w:b/>
      <w:bCs/>
      <w:sz w:val="32"/>
      <w:szCs w:val="32"/>
    </w:rPr>
  </w:style>
  <w:style w:type="paragraph" w:styleId="Overskrift2">
    <w:name w:val="heading 2"/>
    <w:basedOn w:val="Normal"/>
    <w:link w:val="Overskrift2Tegn"/>
    <w:uiPriority w:val="9"/>
    <w:unhideWhenUsed/>
    <w:qFormat/>
    <w:pPr>
      <w:ind w:left="1128" w:hanging="360"/>
      <w:outlineLvl w:val="1"/>
    </w:pPr>
    <w:rPr>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Brdtekst">
    <w:name w:val="Body Text"/>
    <w:basedOn w:val="Normal"/>
    <w:link w:val="BrdtekstTegn"/>
    <w:uiPriority w:val="1"/>
    <w:qFormat/>
    <w:rPr>
      <w:sz w:val="23"/>
      <w:szCs w:val="23"/>
    </w:rPr>
  </w:style>
  <w:style w:type="paragraph" w:styleId="Tittel">
    <w:name w:val="Title"/>
    <w:basedOn w:val="Normal"/>
    <w:uiPriority w:val="10"/>
    <w:qFormat/>
    <w:pPr>
      <w:ind w:left="2633" w:right="2474"/>
      <w:jc w:val="center"/>
    </w:pPr>
    <w:rPr>
      <w:b/>
      <w:bCs/>
      <w:sz w:val="36"/>
      <w:szCs w:val="36"/>
    </w:rPr>
  </w:style>
  <w:style w:type="paragraph" w:styleId="Listeavsnitt">
    <w:name w:val="List Paragraph"/>
    <w:basedOn w:val="Normal"/>
    <w:uiPriority w:val="1"/>
    <w:qFormat/>
    <w:pPr>
      <w:ind w:left="1128" w:hanging="360"/>
    </w:pPr>
  </w:style>
  <w:style w:type="paragraph" w:customStyle="1" w:styleId="TableParagraph">
    <w:name w:val="Table Paragraph"/>
    <w:basedOn w:val="Normal"/>
    <w:uiPriority w:val="1"/>
    <w:qFormat/>
  </w:style>
  <w:style w:type="character" w:styleId="Merknadsreferanse">
    <w:name w:val="annotation reference"/>
    <w:basedOn w:val="Standardskriftforavsnitt"/>
    <w:uiPriority w:val="99"/>
    <w:semiHidden/>
    <w:unhideWhenUsed/>
    <w:rsid w:val="00F550A8"/>
    <w:rPr>
      <w:sz w:val="16"/>
      <w:szCs w:val="16"/>
    </w:rPr>
  </w:style>
  <w:style w:type="paragraph" w:styleId="Merknadstekst">
    <w:name w:val="annotation text"/>
    <w:basedOn w:val="Normal"/>
    <w:link w:val="MerknadstekstTegn"/>
    <w:uiPriority w:val="99"/>
    <w:semiHidden/>
    <w:unhideWhenUsed/>
    <w:rsid w:val="00F550A8"/>
    <w:rPr>
      <w:sz w:val="20"/>
      <w:szCs w:val="20"/>
    </w:rPr>
  </w:style>
  <w:style w:type="character" w:customStyle="1" w:styleId="MerknadstekstTegn">
    <w:name w:val="Merknadstekst Tegn"/>
    <w:basedOn w:val="Standardskriftforavsnitt"/>
    <w:link w:val="Merknadstekst"/>
    <w:uiPriority w:val="99"/>
    <w:semiHidden/>
    <w:rsid w:val="00F550A8"/>
    <w:rPr>
      <w:rFonts w:ascii="Times New Roman" w:eastAsia="Times New Roman" w:hAnsi="Times New Roman" w:cs="Times New Roman"/>
      <w:sz w:val="20"/>
      <w:szCs w:val="20"/>
      <w:lang w:val="nn-NO"/>
    </w:rPr>
  </w:style>
  <w:style w:type="paragraph" w:styleId="Kommentaremne">
    <w:name w:val="annotation subject"/>
    <w:basedOn w:val="Merknadstekst"/>
    <w:next w:val="Merknadstekst"/>
    <w:link w:val="KommentaremneTegn"/>
    <w:uiPriority w:val="99"/>
    <w:semiHidden/>
    <w:unhideWhenUsed/>
    <w:rsid w:val="00F550A8"/>
    <w:rPr>
      <w:b/>
      <w:bCs/>
    </w:rPr>
  </w:style>
  <w:style w:type="character" w:customStyle="1" w:styleId="KommentaremneTegn">
    <w:name w:val="Kommentaremne Tegn"/>
    <w:basedOn w:val="MerknadstekstTegn"/>
    <w:link w:val="Kommentaremne"/>
    <w:uiPriority w:val="99"/>
    <w:semiHidden/>
    <w:rsid w:val="00F550A8"/>
    <w:rPr>
      <w:rFonts w:ascii="Times New Roman" w:eastAsia="Times New Roman" w:hAnsi="Times New Roman" w:cs="Times New Roman"/>
      <w:b/>
      <w:bCs/>
      <w:sz w:val="20"/>
      <w:szCs w:val="20"/>
      <w:lang w:val="nn-NO"/>
    </w:rPr>
  </w:style>
  <w:style w:type="paragraph" w:styleId="Bobletekst">
    <w:name w:val="Balloon Text"/>
    <w:basedOn w:val="Normal"/>
    <w:link w:val="BobletekstTegn"/>
    <w:uiPriority w:val="99"/>
    <w:semiHidden/>
    <w:unhideWhenUsed/>
    <w:rsid w:val="00F550A8"/>
    <w:rPr>
      <w:rFonts w:ascii="Segoe UI" w:hAnsi="Segoe UI" w:cs="Segoe UI"/>
      <w:sz w:val="18"/>
      <w:szCs w:val="18"/>
    </w:rPr>
  </w:style>
  <w:style w:type="character" w:customStyle="1" w:styleId="BobletekstTegn">
    <w:name w:val="Bobletekst Tegn"/>
    <w:basedOn w:val="Standardskriftforavsnitt"/>
    <w:link w:val="Bobletekst"/>
    <w:uiPriority w:val="99"/>
    <w:semiHidden/>
    <w:rsid w:val="00F550A8"/>
    <w:rPr>
      <w:rFonts w:ascii="Segoe UI" w:eastAsia="Times New Roman" w:hAnsi="Segoe UI" w:cs="Segoe UI"/>
      <w:sz w:val="18"/>
      <w:szCs w:val="18"/>
      <w:lang w:val="nn-NO"/>
    </w:rPr>
  </w:style>
  <w:style w:type="character" w:customStyle="1" w:styleId="author">
    <w:name w:val="author"/>
    <w:basedOn w:val="Standardskriftforavsnitt"/>
    <w:rsid w:val="00DD51B4"/>
  </w:style>
  <w:style w:type="character" w:customStyle="1" w:styleId="articletitle">
    <w:name w:val="articletitle"/>
    <w:basedOn w:val="Standardskriftforavsnitt"/>
    <w:rsid w:val="00DD51B4"/>
  </w:style>
  <w:style w:type="character" w:customStyle="1" w:styleId="pubyear">
    <w:name w:val="pubyear"/>
    <w:basedOn w:val="Standardskriftforavsnitt"/>
    <w:rsid w:val="00DD51B4"/>
  </w:style>
  <w:style w:type="character" w:customStyle="1" w:styleId="vol">
    <w:name w:val="vol"/>
    <w:basedOn w:val="Standardskriftforavsnitt"/>
    <w:rsid w:val="00DD51B4"/>
  </w:style>
  <w:style w:type="character" w:customStyle="1" w:styleId="pagefirst">
    <w:name w:val="pagefirst"/>
    <w:basedOn w:val="Standardskriftforavsnitt"/>
    <w:rsid w:val="00DD51B4"/>
  </w:style>
  <w:style w:type="character" w:customStyle="1" w:styleId="pagelast">
    <w:name w:val="pagelast"/>
    <w:basedOn w:val="Standardskriftforavsnitt"/>
    <w:rsid w:val="00DD51B4"/>
  </w:style>
  <w:style w:type="paragraph" w:styleId="Revisjon">
    <w:name w:val="Revision"/>
    <w:hidden/>
    <w:uiPriority w:val="99"/>
    <w:semiHidden/>
    <w:rsid w:val="0082355F"/>
    <w:pPr>
      <w:widowControl/>
      <w:autoSpaceDE/>
      <w:autoSpaceDN/>
    </w:pPr>
    <w:rPr>
      <w:rFonts w:ascii="Times New Roman" w:eastAsia="Times New Roman" w:hAnsi="Times New Roman" w:cs="Times New Roman"/>
      <w:lang w:val="nn-NO"/>
    </w:rPr>
  </w:style>
  <w:style w:type="paragraph" w:styleId="Topptekst">
    <w:name w:val="header"/>
    <w:basedOn w:val="Normal"/>
    <w:link w:val="TopptekstTegn"/>
    <w:uiPriority w:val="99"/>
    <w:unhideWhenUsed/>
    <w:rsid w:val="000D6E05"/>
    <w:pPr>
      <w:tabs>
        <w:tab w:val="center" w:pos="4536"/>
        <w:tab w:val="right" w:pos="9072"/>
      </w:tabs>
    </w:pPr>
  </w:style>
  <w:style w:type="character" w:customStyle="1" w:styleId="TopptekstTegn">
    <w:name w:val="Topptekst Tegn"/>
    <w:basedOn w:val="Standardskriftforavsnitt"/>
    <w:link w:val="Topptekst"/>
    <w:uiPriority w:val="99"/>
    <w:rsid w:val="000D6E05"/>
    <w:rPr>
      <w:rFonts w:ascii="Times New Roman" w:eastAsia="Times New Roman" w:hAnsi="Times New Roman" w:cs="Times New Roman"/>
      <w:lang w:val="nn-NO"/>
    </w:rPr>
  </w:style>
  <w:style w:type="paragraph" w:styleId="Bunntekst">
    <w:name w:val="footer"/>
    <w:basedOn w:val="Normal"/>
    <w:link w:val="BunntekstTegn"/>
    <w:uiPriority w:val="99"/>
    <w:unhideWhenUsed/>
    <w:rsid w:val="000D6E05"/>
    <w:pPr>
      <w:tabs>
        <w:tab w:val="center" w:pos="4536"/>
        <w:tab w:val="right" w:pos="9072"/>
      </w:tabs>
    </w:pPr>
  </w:style>
  <w:style w:type="character" w:customStyle="1" w:styleId="BunntekstTegn">
    <w:name w:val="Bunntekst Tegn"/>
    <w:basedOn w:val="Standardskriftforavsnitt"/>
    <w:link w:val="Bunntekst"/>
    <w:uiPriority w:val="99"/>
    <w:rsid w:val="000D6E05"/>
    <w:rPr>
      <w:rFonts w:ascii="Times New Roman" w:eastAsia="Times New Roman" w:hAnsi="Times New Roman" w:cs="Times New Roman"/>
      <w:lang w:val="nn-NO"/>
    </w:rPr>
  </w:style>
  <w:style w:type="character" w:customStyle="1" w:styleId="journaltitle">
    <w:name w:val="journaltitle"/>
    <w:basedOn w:val="Standardskriftforavsnitt"/>
    <w:rsid w:val="000D6E05"/>
  </w:style>
  <w:style w:type="character" w:customStyle="1" w:styleId="BrdtekstTegn">
    <w:name w:val="Brødtekst Tegn"/>
    <w:basedOn w:val="Standardskriftforavsnitt"/>
    <w:link w:val="Brdtekst"/>
    <w:uiPriority w:val="1"/>
    <w:rsid w:val="00B01D7C"/>
    <w:rPr>
      <w:rFonts w:ascii="Times New Roman" w:eastAsia="Times New Roman" w:hAnsi="Times New Roman" w:cs="Times New Roman"/>
      <w:sz w:val="23"/>
      <w:szCs w:val="23"/>
      <w:lang w:val="nb-NO"/>
    </w:rPr>
  </w:style>
  <w:style w:type="character" w:styleId="Hyperkobling">
    <w:name w:val="Hyperlink"/>
    <w:basedOn w:val="Standardskriftforavsnitt"/>
    <w:uiPriority w:val="99"/>
    <w:unhideWhenUsed/>
    <w:rsid w:val="00EE6C3A"/>
    <w:rPr>
      <w:color w:val="0000FF"/>
      <w:u w:val="single"/>
    </w:rPr>
  </w:style>
  <w:style w:type="character" w:styleId="Sterk">
    <w:name w:val="Strong"/>
    <w:basedOn w:val="Standardskriftforavsnitt"/>
    <w:uiPriority w:val="22"/>
    <w:qFormat/>
    <w:rsid w:val="004009EC"/>
    <w:rPr>
      <w:b/>
      <w:bCs/>
    </w:rPr>
  </w:style>
  <w:style w:type="character" w:styleId="Utheving">
    <w:name w:val="Emphasis"/>
    <w:basedOn w:val="Standardskriftforavsnitt"/>
    <w:uiPriority w:val="20"/>
    <w:qFormat/>
    <w:rsid w:val="004009EC"/>
    <w:rPr>
      <w:i/>
      <w:iCs/>
    </w:rPr>
  </w:style>
  <w:style w:type="paragraph" w:customStyle="1" w:styleId="EndNoteBibliographyTitle">
    <w:name w:val="EndNote Bibliography Title"/>
    <w:basedOn w:val="Normal"/>
    <w:link w:val="EndNoteBibliographyTitleTegn"/>
    <w:rsid w:val="00E26E84"/>
    <w:pPr>
      <w:jc w:val="center"/>
    </w:pPr>
    <w:rPr>
      <w:noProof/>
      <w:lang w:val="en-US"/>
    </w:rPr>
  </w:style>
  <w:style w:type="character" w:customStyle="1" w:styleId="EndNoteBibliographyTitleTegn">
    <w:name w:val="EndNote Bibliography Title Tegn"/>
    <w:basedOn w:val="BrdtekstTegn"/>
    <w:link w:val="EndNoteBibliographyTitle"/>
    <w:rsid w:val="00E26E84"/>
    <w:rPr>
      <w:rFonts w:ascii="Times New Roman" w:eastAsia="Times New Roman" w:hAnsi="Times New Roman" w:cs="Times New Roman"/>
      <w:noProof/>
      <w:sz w:val="23"/>
      <w:szCs w:val="23"/>
      <w:lang w:val="nb-NO"/>
    </w:rPr>
  </w:style>
  <w:style w:type="paragraph" w:customStyle="1" w:styleId="EndNoteBibliography">
    <w:name w:val="EndNote Bibliography"/>
    <w:basedOn w:val="Normal"/>
    <w:link w:val="EndNoteBibliographyTegn"/>
    <w:rsid w:val="00E26E84"/>
    <w:rPr>
      <w:noProof/>
      <w:lang w:val="en-US"/>
    </w:rPr>
  </w:style>
  <w:style w:type="character" w:customStyle="1" w:styleId="EndNoteBibliographyTegn">
    <w:name w:val="EndNote Bibliography Tegn"/>
    <w:basedOn w:val="BrdtekstTegn"/>
    <w:link w:val="EndNoteBibliography"/>
    <w:rsid w:val="00E26E84"/>
    <w:rPr>
      <w:rFonts w:ascii="Times New Roman" w:eastAsia="Times New Roman" w:hAnsi="Times New Roman" w:cs="Times New Roman"/>
      <w:noProof/>
      <w:sz w:val="23"/>
      <w:szCs w:val="23"/>
      <w:lang w:val="nb-NO"/>
    </w:rPr>
  </w:style>
  <w:style w:type="character" w:customStyle="1" w:styleId="Overskrift2Tegn">
    <w:name w:val="Overskrift 2 Tegn"/>
    <w:basedOn w:val="Standardskriftforavsnitt"/>
    <w:link w:val="Overskrift2"/>
    <w:uiPriority w:val="9"/>
    <w:rsid w:val="000020C2"/>
    <w:rPr>
      <w:rFonts w:ascii="Times New Roman" w:eastAsia="Times New Roman" w:hAnsi="Times New Roman" w:cs="Times New Roman"/>
      <w:sz w:val="24"/>
      <w:szCs w:val="24"/>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73277">
      <w:bodyDiv w:val="1"/>
      <w:marLeft w:val="0"/>
      <w:marRight w:val="0"/>
      <w:marTop w:val="0"/>
      <w:marBottom w:val="0"/>
      <w:divBdr>
        <w:top w:val="none" w:sz="0" w:space="0" w:color="auto"/>
        <w:left w:val="none" w:sz="0" w:space="0" w:color="auto"/>
        <w:bottom w:val="none" w:sz="0" w:space="0" w:color="auto"/>
        <w:right w:val="none" w:sz="0" w:space="0" w:color="auto"/>
      </w:divBdr>
    </w:div>
    <w:div w:id="312411121">
      <w:bodyDiv w:val="1"/>
      <w:marLeft w:val="0"/>
      <w:marRight w:val="0"/>
      <w:marTop w:val="0"/>
      <w:marBottom w:val="0"/>
      <w:divBdr>
        <w:top w:val="none" w:sz="0" w:space="0" w:color="auto"/>
        <w:left w:val="none" w:sz="0" w:space="0" w:color="auto"/>
        <w:bottom w:val="none" w:sz="0" w:space="0" w:color="auto"/>
        <w:right w:val="none" w:sz="0" w:space="0" w:color="auto"/>
      </w:divBdr>
    </w:div>
    <w:div w:id="730351634">
      <w:bodyDiv w:val="1"/>
      <w:marLeft w:val="0"/>
      <w:marRight w:val="0"/>
      <w:marTop w:val="0"/>
      <w:marBottom w:val="0"/>
      <w:divBdr>
        <w:top w:val="none" w:sz="0" w:space="0" w:color="auto"/>
        <w:left w:val="none" w:sz="0" w:space="0" w:color="auto"/>
        <w:bottom w:val="none" w:sz="0" w:space="0" w:color="auto"/>
        <w:right w:val="none" w:sz="0" w:space="0" w:color="auto"/>
      </w:divBdr>
    </w:div>
    <w:div w:id="853960554">
      <w:bodyDiv w:val="1"/>
      <w:marLeft w:val="0"/>
      <w:marRight w:val="0"/>
      <w:marTop w:val="0"/>
      <w:marBottom w:val="0"/>
      <w:divBdr>
        <w:top w:val="none" w:sz="0" w:space="0" w:color="auto"/>
        <w:left w:val="none" w:sz="0" w:space="0" w:color="auto"/>
        <w:bottom w:val="none" w:sz="0" w:space="0" w:color="auto"/>
        <w:right w:val="none" w:sz="0" w:space="0" w:color="auto"/>
      </w:divBdr>
      <w:divsChild>
        <w:div w:id="960110449">
          <w:marLeft w:val="547"/>
          <w:marRight w:val="0"/>
          <w:marTop w:val="0"/>
          <w:marBottom w:val="0"/>
          <w:divBdr>
            <w:top w:val="none" w:sz="0" w:space="0" w:color="auto"/>
            <w:left w:val="none" w:sz="0" w:space="0" w:color="auto"/>
            <w:bottom w:val="none" w:sz="0" w:space="0" w:color="auto"/>
            <w:right w:val="none" w:sz="0" w:space="0" w:color="auto"/>
          </w:divBdr>
        </w:div>
      </w:divsChild>
    </w:div>
    <w:div w:id="1153327478">
      <w:bodyDiv w:val="1"/>
      <w:marLeft w:val="0"/>
      <w:marRight w:val="0"/>
      <w:marTop w:val="0"/>
      <w:marBottom w:val="0"/>
      <w:divBdr>
        <w:top w:val="none" w:sz="0" w:space="0" w:color="auto"/>
        <w:left w:val="none" w:sz="0" w:space="0" w:color="auto"/>
        <w:bottom w:val="none" w:sz="0" w:space="0" w:color="auto"/>
        <w:right w:val="none" w:sz="0" w:space="0" w:color="auto"/>
      </w:divBdr>
    </w:div>
    <w:div w:id="1240671343">
      <w:bodyDiv w:val="1"/>
      <w:marLeft w:val="0"/>
      <w:marRight w:val="0"/>
      <w:marTop w:val="0"/>
      <w:marBottom w:val="0"/>
      <w:divBdr>
        <w:top w:val="none" w:sz="0" w:space="0" w:color="auto"/>
        <w:left w:val="none" w:sz="0" w:space="0" w:color="auto"/>
        <w:bottom w:val="none" w:sz="0" w:space="0" w:color="auto"/>
        <w:right w:val="none" w:sz="0" w:space="0" w:color="auto"/>
      </w:divBdr>
      <w:divsChild>
        <w:div w:id="1313482738">
          <w:marLeft w:val="0"/>
          <w:marRight w:val="0"/>
          <w:marTop w:val="0"/>
          <w:marBottom w:val="0"/>
          <w:divBdr>
            <w:top w:val="none" w:sz="0" w:space="0" w:color="auto"/>
            <w:left w:val="none" w:sz="0" w:space="0" w:color="auto"/>
            <w:bottom w:val="none" w:sz="0" w:space="0" w:color="auto"/>
            <w:right w:val="none" w:sz="0" w:space="0" w:color="auto"/>
          </w:divBdr>
          <w:divsChild>
            <w:div w:id="1303777376">
              <w:marLeft w:val="0"/>
              <w:marRight w:val="0"/>
              <w:marTop w:val="0"/>
              <w:marBottom w:val="0"/>
              <w:divBdr>
                <w:top w:val="none" w:sz="0" w:space="0" w:color="auto"/>
                <w:left w:val="none" w:sz="0" w:space="0" w:color="auto"/>
                <w:bottom w:val="none" w:sz="0" w:space="0" w:color="auto"/>
                <w:right w:val="none" w:sz="0" w:space="0" w:color="auto"/>
              </w:divBdr>
            </w:div>
          </w:divsChild>
        </w:div>
        <w:div w:id="2092654314">
          <w:marLeft w:val="0"/>
          <w:marRight w:val="0"/>
          <w:marTop w:val="0"/>
          <w:marBottom w:val="0"/>
          <w:divBdr>
            <w:top w:val="none" w:sz="0" w:space="0" w:color="auto"/>
            <w:left w:val="none" w:sz="0" w:space="0" w:color="auto"/>
            <w:bottom w:val="none" w:sz="0" w:space="0" w:color="auto"/>
            <w:right w:val="none" w:sz="0" w:space="0" w:color="auto"/>
          </w:divBdr>
        </w:div>
      </w:divsChild>
    </w:div>
    <w:div w:id="1445732227">
      <w:bodyDiv w:val="1"/>
      <w:marLeft w:val="0"/>
      <w:marRight w:val="0"/>
      <w:marTop w:val="0"/>
      <w:marBottom w:val="0"/>
      <w:divBdr>
        <w:top w:val="none" w:sz="0" w:space="0" w:color="auto"/>
        <w:left w:val="none" w:sz="0" w:space="0" w:color="auto"/>
        <w:bottom w:val="none" w:sz="0" w:space="0" w:color="auto"/>
        <w:right w:val="none" w:sz="0" w:space="0" w:color="auto"/>
      </w:divBdr>
      <w:divsChild>
        <w:div w:id="1796677727">
          <w:marLeft w:val="0"/>
          <w:marRight w:val="0"/>
          <w:marTop w:val="0"/>
          <w:marBottom w:val="0"/>
          <w:divBdr>
            <w:top w:val="none" w:sz="0" w:space="0" w:color="auto"/>
            <w:left w:val="none" w:sz="0" w:space="0" w:color="auto"/>
            <w:bottom w:val="none" w:sz="0" w:space="0" w:color="auto"/>
            <w:right w:val="none" w:sz="0" w:space="0" w:color="auto"/>
          </w:divBdr>
        </w:div>
        <w:div w:id="1596937719">
          <w:marLeft w:val="0"/>
          <w:marRight w:val="0"/>
          <w:marTop w:val="0"/>
          <w:marBottom w:val="0"/>
          <w:divBdr>
            <w:top w:val="none" w:sz="0" w:space="0" w:color="auto"/>
            <w:left w:val="none" w:sz="0" w:space="0" w:color="auto"/>
            <w:bottom w:val="none" w:sz="0" w:space="0" w:color="auto"/>
            <w:right w:val="none" w:sz="0" w:space="0" w:color="auto"/>
          </w:divBdr>
        </w:div>
        <w:div w:id="17053485">
          <w:marLeft w:val="0"/>
          <w:marRight w:val="0"/>
          <w:marTop w:val="0"/>
          <w:marBottom w:val="0"/>
          <w:divBdr>
            <w:top w:val="none" w:sz="0" w:space="0" w:color="auto"/>
            <w:left w:val="none" w:sz="0" w:space="0" w:color="auto"/>
            <w:bottom w:val="none" w:sz="0" w:space="0" w:color="auto"/>
            <w:right w:val="none" w:sz="0" w:space="0" w:color="auto"/>
          </w:divBdr>
        </w:div>
        <w:div w:id="1257253505">
          <w:marLeft w:val="0"/>
          <w:marRight w:val="0"/>
          <w:marTop w:val="0"/>
          <w:marBottom w:val="0"/>
          <w:divBdr>
            <w:top w:val="none" w:sz="0" w:space="0" w:color="auto"/>
            <w:left w:val="none" w:sz="0" w:space="0" w:color="auto"/>
            <w:bottom w:val="none" w:sz="0" w:space="0" w:color="auto"/>
            <w:right w:val="none" w:sz="0" w:space="0" w:color="auto"/>
          </w:divBdr>
        </w:div>
        <w:div w:id="565140928">
          <w:marLeft w:val="0"/>
          <w:marRight w:val="0"/>
          <w:marTop w:val="0"/>
          <w:marBottom w:val="0"/>
          <w:divBdr>
            <w:top w:val="none" w:sz="0" w:space="0" w:color="auto"/>
            <w:left w:val="none" w:sz="0" w:space="0" w:color="auto"/>
            <w:bottom w:val="none" w:sz="0" w:space="0" w:color="auto"/>
            <w:right w:val="none" w:sz="0" w:space="0" w:color="auto"/>
          </w:divBdr>
        </w:div>
        <w:div w:id="1153568268">
          <w:marLeft w:val="0"/>
          <w:marRight w:val="0"/>
          <w:marTop w:val="0"/>
          <w:marBottom w:val="0"/>
          <w:divBdr>
            <w:top w:val="none" w:sz="0" w:space="0" w:color="auto"/>
            <w:left w:val="none" w:sz="0" w:space="0" w:color="auto"/>
            <w:bottom w:val="none" w:sz="0" w:space="0" w:color="auto"/>
            <w:right w:val="none" w:sz="0" w:space="0" w:color="auto"/>
          </w:divBdr>
        </w:div>
        <w:div w:id="1712225147">
          <w:marLeft w:val="0"/>
          <w:marRight w:val="0"/>
          <w:marTop w:val="0"/>
          <w:marBottom w:val="0"/>
          <w:divBdr>
            <w:top w:val="none" w:sz="0" w:space="0" w:color="auto"/>
            <w:left w:val="none" w:sz="0" w:space="0" w:color="auto"/>
            <w:bottom w:val="none" w:sz="0" w:space="0" w:color="auto"/>
            <w:right w:val="none" w:sz="0" w:space="0" w:color="auto"/>
          </w:divBdr>
        </w:div>
        <w:div w:id="1198856278">
          <w:marLeft w:val="0"/>
          <w:marRight w:val="0"/>
          <w:marTop w:val="0"/>
          <w:marBottom w:val="0"/>
          <w:divBdr>
            <w:top w:val="none" w:sz="0" w:space="0" w:color="auto"/>
            <w:left w:val="none" w:sz="0" w:space="0" w:color="auto"/>
            <w:bottom w:val="none" w:sz="0" w:space="0" w:color="auto"/>
            <w:right w:val="none" w:sz="0" w:space="0" w:color="auto"/>
          </w:divBdr>
        </w:div>
        <w:div w:id="802581552">
          <w:marLeft w:val="0"/>
          <w:marRight w:val="0"/>
          <w:marTop w:val="0"/>
          <w:marBottom w:val="0"/>
          <w:divBdr>
            <w:top w:val="none" w:sz="0" w:space="0" w:color="auto"/>
            <w:left w:val="none" w:sz="0" w:space="0" w:color="auto"/>
            <w:bottom w:val="none" w:sz="0" w:space="0" w:color="auto"/>
            <w:right w:val="none" w:sz="0" w:space="0" w:color="auto"/>
          </w:divBdr>
        </w:div>
        <w:div w:id="664163522">
          <w:marLeft w:val="0"/>
          <w:marRight w:val="0"/>
          <w:marTop w:val="0"/>
          <w:marBottom w:val="0"/>
          <w:divBdr>
            <w:top w:val="none" w:sz="0" w:space="0" w:color="auto"/>
            <w:left w:val="none" w:sz="0" w:space="0" w:color="auto"/>
            <w:bottom w:val="none" w:sz="0" w:space="0" w:color="auto"/>
            <w:right w:val="none" w:sz="0" w:space="0" w:color="auto"/>
          </w:divBdr>
        </w:div>
        <w:div w:id="785658175">
          <w:marLeft w:val="0"/>
          <w:marRight w:val="0"/>
          <w:marTop w:val="0"/>
          <w:marBottom w:val="0"/>
          <w:divBdr>
            <w:top w:val="none" w:sz="0" w:space="0" w:color="auto"/>
            <w:left w:val="none" w:sz="0" w:space="0" w:color="auto"/>
            <w:bottom w:val="none" w:sz="0" w:space="0" w:color="auto"/>
            <w:right w:val="none" w:sz="0" w:space="0" w:color="auto"/>
          </w:divBdr>
        </w:div>
        <w:div w:id="1284732372">
          <w:marLeft w:val="0"/>
          <w:marRight w:val="0"/>
          <w:marTop w:val="0"/>
          <w:marBottom w:val="0"/>
          <w:divBdr>
            <w:top w:val="none" w:sz="0" w:space="0" w:color="auto"/>
            <w:left w:val="none" w:sz="0" w:space="0" w:color="auto"/>
            <w:bottom w:val="none" w:sz="0" w:space="0" w:color="auto"/>
            <w:right w:val="none" w:sz="0" w:space="0" w:color="auto"/>
          </w:divBdr>
        </w:div>
        <w:div w:id="1803301618">
          <w:marLeft w:val="0"/>
          <w:marRight w:val="0"/>
          <w:marTop w:val="0"/>
          <w:marBottom w:val="0"/>
          <w:divBdr>
            <w:top w:val="none" w:sz="0" w:space="0" w:color="auto"/>
            <w:left w:val="none" w:sz="0" w:space="0" w:color="auto"/>
            <w:bottom w:val="none" w:sz="0" w:space="0" w:color="auto"/>
            <w:right w:val="none" w:sz="0" w:space="0" w:color="auto"/>
          </w:divBdr>
        </w:div>
        <w:div w:id="83572998">
          <w:marLeft w:val="0"/>
          <w:marRight w:val="0"/>
          <w:marTop w:val="0"/>
          <w:marBottom w:val="0"/>
          <w:divBdr>
            <w:top w:val="none" w:sz="0" w:space="0" w:color="auto"/>
            <w:left w:val="none" w:sz="0" w:space="0" w:color="auto"/>
            <w:bottom w:val="none" w:sz="0" w:space="0" w:color="auto"/>
            <w:right w:val="none" w:sz="0" w:space="0" w:color="auto"/>
          </w:divBdr>
        </w:div>
        <w:div w:id="943728287">
          <w:marLeft w:val="0"/>
          <w:marRight w:val="0"/>
          <w:marTop w:val="0"/>
          <w:marBottom w:val="0"/>
          <w:divBdr>
            <w:top w:val="none" w:sz="0" w:space="0" w:color="auto"/>
            <w:left w:val="none" w:sz="0" w:space="0" w:color="auto"/>
            <w:bottom w:val="none" w:sz="0" w:space="0" w:color="auto"/>
            <w:right w:val="none" w:sz="0" w:space="0" w:color="auto"/>
          </w:divBdr>
        </w:div>
        <w:div w:id="1180579304">
          <w:marLeft w:val="0"/>
          <w:marRight w:val="0"/>
          <w:marTop w:val="0"/>
          <w:marBottom w:val="0"/>
          <w:divBdr>
            <w:top w:val="none" w:sz="0" w:space="0" w:color="auto"/>
            <w:left w:val="none" w:sz="0" w:space="0" w:color="auto"/>
            <w:bottom w:val="none" w:sz="0" w:space="0" w:color="auto"/>
            <w:right w:val="none" w:sz="0" w:space="0" w:color="auto"/>
          </w:divBdr>
        </w:div>
        <w:div w:id="418060354">
          <w:marLeft w:val="0"/>
          <w:marRight w:val="0"/>
          <w:marTop w:val="0"/>
          <w:marBottom w:val="0"/>
          <w:divBdr>
            <w:top w:val="none" w:sz="0" w:space="0" w:color="auto"/>
            <w:left w:val="none" w:sz="0" w:space="0" w:color="auto"/>
            <w:bottom w:val="none" w:sz="0" w:space="0" w:color="auto"/>
            <w:right w:val="none" w:sz="0" w:space="0" w:color="auto"/>
          </w:divBdr>
        </w:div>
        <w:div w:id="716901341">
          <w:marLeft w:val="0"/>
          <w:marRight w:val="0"/>
          <w:marTop w:val="0"/>
          <w:marBottom w:val="0"/>
          <w:divBdr>
            <w:top w:val="none" w:sz="0" w:space="0" w:color="auto"/>
            <w:left w:val="none" w:sz="0" w:space="0" w:color="auto"/>
            <w:bottom w:val="none" w:sz="0" w:space="0" w:color="auto"/>
            <w:right w:val="none" w:sz="0" w:space="0" w:color="auto"/>
          </w:divBdr>
        </w:div>
        <w:div w:id="756557753">
          <w:marLeft w:val="0"/>
          <w:marRight w:val="0"/>
          <w:marTop w:val="0"/>
          <w:marBottom w:val="0"/>
          <w:divBdr>
            <w:top w:val="none" w:sz="0" w:space="0" w:color="auto"/>
            <w:left w:val="none" w:sz="0" w:space="0" w:color="auto"/>
            <w:bottom w:val="none" w:sz="0" w:space="0" w:color="auto"/>
            <w:right w:val="none" w:sz="0" w:space="0" w:color="auto"/>
          </w:divBdr>
        </w:div>
        <w:div w:id="29192549">
          <w:marLeft w:val="0"/>
          <w:marRight w:val="0"/>
          <w:marTop w:val="0"/>
          <w:marBottom w:val="0"/>
          <w:divBdr>
            <w:top w:val="none" w:sz="0" w:space="0" w:color="auto"/>
            <w:left w:val="none" w:sz="0" w:space="0" w:color="auto"/>
            <w:bottom w:val="none" w:sz="0" w:space="0" w:color="auto"/>
            <w:right w:val="none" w:sz="0" w:space="0" w:color="auto"/>
          </w:divBdr>
        </w:div>
        <w:div w:id="1810856294">
          <w:marLeft w:val="0"/>
          <w:marRight w:val="0"/>
          <w:marTop w:val="0"/>
          <w:marBottom w:val="0"/>
          <w:divBdr>
            <w:top w:val="none" w:sz="0" w:space="0" w:color="auto"/>
            <w:left w:val="none" w:sz="0" w:space="0" w:color="auto"/>
            <w:bottom w:val="none" w:sz="0" w:space="0" w:color="auto"/>
            <w:right w:val="none" w:sz="0" w:space="0" w:color="auto"/>
          </w:divBdr>
        </w:div>
        <w:div w:id="1866476581">
          <w:marLeft w:val="0"/>
          <w:marRight w:val="0"/>
          <w:marTop w:val="0"/>
          <w:marBottom w:val="0"/>
          <w:divBdr>
            <w:top w:val="none" w:sz="0" w:space="0" w:color="auto"/>
            <w:left w:val="none" w:sz="0" w:space="0" w:color="auto"/>
            <w:bottom w:val="none" w:sz="0" w:space="0" w:color="auto"/>
            <w:right w:val="none" w:sz="0" w:space="0" w:color="auto"/>
          </w:divBdr>
        </w:div>
        <w:div w:id="384377803">
          <w:marLeft w:val="0"/>
          <w:marRight w:val="0"/>
          <w:marTop w:val="0"/>
          <w:marBottom w:val="0"/>
          <w:divBdr>
            <w:top w:val="none" w:sz="0" w:space="0" w:color="auto"/>
            <w:left w:val="none" w:sz="0" w:space="0" w:color="auto"/>
            <w:bottom w:val="none" w:sz="0" w:space="0" w:color="auto"/>
            <w:right w:val="none" w:sz="0" w:space="0" w:color="auto"/>
          </w:divBdr>
        </w:div>
        <w:div w:id="1194342049">
          <w:marLeft w:val="0"/>
          <w:marRight w:val="0"/>
          <w:marTop w:val="0"/>
          <w:marBottom w:val="0"/>
          <w:divBdr>
            <w:top w:val="none" w:sz="0" w:space="0" w:color="auto"/>
            <w:left w:val="none" w:sz="0" w:space="0" w:color="auto"/>
            <w:bottom w:val="none" w:sz="0" w:space="0" w:color="auto"/>
            <w:right w:val="none" w:sz="0" w:space="0" w:color="auto"/>
          </w:divBdr>
        </w:div>
        <w:div w:id="1610970820">
          <w:marLeft w:val="0"/>
          <w:marRight w:val="0"/>
          <w:marTop w:val="0"/>
          <w:marBottom w:val="0"/>
          <w:divBdr>
            <w:top w:val="none" w:sz="0" w:space="0" w:color="auto"/>
            <w:left w:val="none" w:sz="0" w:space="0" w:color="auto"/>
            <w:bottom w:val="none" w:sz="0" w:space="0" w:color="auto"/>
            <w:right w:val="none" w:sz="0" w:space="0" w:color="auto"/>
          </w:divBdr>
        </w:div>
        <w:div w:id="1797093393">
          <w:marLeft w:val="0"/>
          <w:marRight w:val="0"/>
          <w:marTop w:val="0"/>
          <w:marBottom w:val="0"/>
          <w:divBdr>
            <w:top w:val="none" w:sz="0" w:space="0" w:color="auto"/>
            <w:left w:val="none" w:sz="0" w:space="0" w:color="auto"/>
            <w:bottom w:val="none" w:sz="0" w:space="0" w:color="auto"/>
            <w:right w:val="none" w:sz="0" w:space="0" w:color="auto"/>
          </w:divBdr>
        </w:div>
        <w:div w:id="1428499458">
          <w:marLeft w:val="0"/>
          <w:marRight w:val="0"/>
          <w:marTop w:val="0"/>
          <w:marBottom w:val="0"/>
          <w:divBdr>
            <w:top w:val="none" w:sz="0" w:space="0" w:color="auto"/>
            <w:left w:val="none" w:sz="0" w:space="0" w:color="auto"/>
            <w:bottom w:val="none" w:sz="0" w:space="0" w:color="auto"/>
            <w:right w:val="none" w:sz="0" w:space="0" w:color="auto"/>
          </w:divBdr>
        </w:div>
        <w:div w:id="1777284744">
          <w:marLeft w:val="0"/>
          <w:marRight w:val="0"/>
          <w:marTop w:val="0"/>
          <w:marBottom w:val="0"/>
          <w:divBdr>
            <w:top w:val="none" w:sz="0" w:space="0" w:color="auto"/>
            <w:left w:val="none" w:sz="0" w:space="0" w:color="auto"/>
            <w:bottom w:val="none" w:sz="0" w:space="0" w:color="auto"/>
            <w:right w:val="none" w:sz="0" w:space="0" w:color="auto"/>
          </w:divBdr>
        </w:div>
        <w:div w:id="202598775">
          <w:marLeft w:val="0"/>
          <w:marRight w:val="0"/>
          <w:marTop w:val="0"/>
          <w:marBottom w:val="0"/>
          <w:divBdr>
            <w:top w:val="none" w:sz="0" w:space="0" w:color="auto"/>
            <w:left w:val="none" w:sz="0" w:space="0" w:color="auto"/>
            <w:bottom w:val="none" w:sz="0" w:space="0" w:color="auto"/>
            <w:right w:val="none" w:sz="0" w:space="0" w:color="auto"/>
          </w:divBdr>
        </w:div>
        <w:div w:id="488863552">
          <w:marLeft w:val="0"/>
          <w:marRight w:val="0"/>
          <w:marTop w:val="0"/>
          <w:marBottom w:val="0"/>
          <w:divBdr>
            <w:top w:val="none" w:sz="0" w:space="0" w:color="auto"/>
            <w:left w:val="none" w:sz="0" w:space="0" w:color="auto"/>
            <w:bottom w:val="none" w:sz="0" w:space="0" w:color="auto"/>
            <w:right w:val="none" w:sz="0" w:space="0" w:color="auto"/>
          </w:divBdr>
        </w:div>
        <w:div w:id="1891384802">
          <w:marLeft w:val="0"/>
          <w:marRight w:val="0"/>
          <w:marTop w:val="0"/>
          <w:marBottom w:val="0"/>
          <w:divBdr>
            <w:top w:val="none" w:sz="0" w:space="0" w:color="auto"/>
            <w:left w:val="none" w:sz="0" w:space="0" w:color="auto"/>
            <w:bottom w:val="none" w:sz="0" w:space="0" w:color="auto"/>
            <w:right w:val="none" w:sz="0" w:space="0" w:color="auto"/>
          </w:divBdr>
        </w:div>
        <w:div w:id="840119538">
          <w:marLeft w:val="0"/>
          <w:marRight w:val="0"/>
          <w:marTop w:val="0"/>
          <w:marBottom w:val="0"/>
          <w:divBdr>
            <w:top w:val="none" w:sz="0" w:space="0" w:color="auto"/>
            <w:left w:val="none" w:sz="0" w:space="0" w:color="auto"/>
            <w:bottom w:val="none" w:sz="0" w:space="0" w:color="auto"/>
            <w:right w:val="none" w:sz="0" w:space="0" w:color="auto"/>
          </w:divBdr>
        </w:div>
        <w:div w:id="1072965683">
          <w:marLeft w:val="0"/>
          <w:marRight w:val="0"/>
          <w:marTop w:val="0"/>
          <w:marBottom w:val="0"/>
          <w:divBdr>
            <w:top w:val="none" w:sz="0" w:space="0" w:color="auto"/>
            <w:left w:val="none" w:sz="0" w:space="0" w:color="auto"/>
            <w:bottom w:val="none" w:sz="0" w:space="0" w:color="auto"/>
            <w:right w:val="none" w:sz="0" w:space="0" w:color="auto"/>
          </w:divBdr>
        </w:div>
        <w:div w:id="851839707">
          <w:marLeft w:val="0"/>
          <w:marRight w:val="0"/>
          <w:marTop w:val="0"/>
          <w:marBottom w:val="0"/>
          <w:divBdr>
            <w:top w:val="none" w:sz="0" w:space="0" w:color="auto"/>
            <w:left w:val="none" w:sz="0" w:space="0" w:color="auto"/>
            <w:bottom w:val="none" w:sz="0" w:space="0" w:color="auto"/>
            <w:right w:val="none" w:sz="0" w:space="0" w:color="auto"/>
          </w:divBdr>
        </w:div>
        <w:div w:id="1813214449">
          <w:marLeft w:val="0"/>
          <w:marRight w:val="0"/>
          <w:marTop w:val="0"/>
          <w:marBottom w:val="0"/>
          <w:divBdr>
            <w:top w:val="none" w:sz="0" w:space="0" w:color="auto"/>
            <w:left w:val="none" w:sz="0" w:space="0" w:color="auto"/>
            <w:bottom w:val="none" w:sz="0" w:space="0" w:color="auto"/>
            <w:right w:val="none" w:sz="0" w:space="0" w:color="auto"/>
          </w:divBdr>
        </w:div>
        <w:div w:id="2057779715">
          <w:marLeft w:val="0"/>
          <w:marRight w:val="0"/>
          <w:marTop w:val="0"/>
          <w:marBottom w:val="0"/>
          <w:divBdr>
            <w:top w:val="none" w:sz="0" w:space="0" w:color="auto"/>
            <w:left w:val="none" w:sz="0" w:space="0" w:color="auto"/>
            <w:bottom w:val="none" w:sz="0" w:space="0" w:color="auto"/>
            <w:right w:val="none" w:sz="0" w:space="0" w:color="auto"/>
          </w:divBdr>
        </w:div>
        <w:div w:id="454714560">
          <w:marLeft w:val="0"/>
          <w:marRight w:val="0"/>
          <w:marTop w:val="0"/>
          <w:marBottom w:val="0"/>
          <w:divBdr>
            <w:top w:val="none" w:sz="0" w:space="0" w:color="auto"/>
            <w:left w:val="none" w:sz="0" w:space="0" w:color="auto"/>
            <w:bottom w:val="none" w:sz="0" w:space="0" w:color="auto"/>
            <w:right w:val="none" w:sz="0" w:space="0" w:color="auto"/>
          </w:divBdr>
        </w:div>
        <w:div w:id="1330214014">
          <w:marLeft w:val="0"/>
          <w:marRight w:val="0"/>
          <w:marTop w:val="0"/>
          <w:marBottom w:val="0"/>
          <w:divBdr>
            <w:top w:val="none" w:sz="0" w:space="0" w:color="auto"/>
            <w:left w:val="none" w:sz="0" w:space="0" w:color="auto"/>
            <w:bottom w:val="none" w:sz="0" w:space="0" w:color="auto"/>
            <w:right w:val="none" w:sz="0" w:space="0" w:color="auto"/>
          </w:divBdr>
        </w:div>
        <w:div w:id="672102032">
          <w:marLeft w:val="0"/>
          <w:marRight w:val="0"/>
          <w:marTop w:val="0"/>
          <w:marBottom w:val="0"/>
          <w:divBdr>
            <w:top w:val="none" w:sz="0" w:space="0" w:color="auto"/>
            <w:left w:val="none" w:sz="0" w:space="0" w:color="auto"/>
            <w:bottom w:val="none" w:sz="0" w:space="0" w:color="auto"/>
            <w:right w:val="none" w:sz="0" w:space="0" w:color="auto"/>
          </w:divBdr>
        </w:div>
        <w:div w:id="331765927">
          <w:marLeft w:val="0"/>
          <w:marRight w:val="0"/>
          <w:marTop w:val="0"/>
          <w:marBottom w:val="0"/>
          <w:divBdr>
            <w:top w:val="none" w:sz="0" w:space="0" w:color="auto"/>
            <w:left w:val="none" w:sz="0" w:space="0" w:color="auto"/>
            <w:bottom w:val="none" w:sz="0" w:space="0" w:color="auto"/>
            <w:right w:val="none" w:sz="0" w:space="0" w:color="auto"/>
          </w:divBdr>
        </w:div>
        <w:div w:id="727654062">
          <w:marLeft w:val="0"/>
          <w:marRight w:val="0"/>
          <w:marTop w:val="0"/>
          <w:marBottom w:val="0"/>
          <w:divBdr>
            <w:top w:val="none" w:sz="0" w:space="0" w:color="auto"/>
            <w:left w:val="none" w:sz="0" w:space="0" w:color="auto"/>
            <w:bottom w:val="none" w:sz="0" w:space="0" w:color="auto"/>
            <w:right w:val="none" w:sz="0" w:space="0" w:color="auto"/>
          </w:divBdr>
        </w:div>
        <w:div w:id="121198145">
          <w:marLeft w:val="0"/>
          <w:marRight w:val="0"/>
          <w:marTop w:val="0"/>
          <w:marBottom w:val="0"/>
          <w:divBdr>
            <w:top w:val="none" w:sz="0" w:space="0" w:color="auto"/>
            <w:left w:val="none" w:sz="0" w:space="0" w:color="auto"/>
            <w:bottom w:val="none" w:sz="0" w:space="0" w:color="auto"/>
            <w:right w:val="none" w:sz="0" w:space="0" w:color="auto"/>
          </w:divBdr>
        </w:div>
        <w:div w:id="813452068">
          <w:marLeft w:val="0"/>
          <w:marRight w:val="0"/>
          <w:marTop w:val="0"/>
          <w:marBottom w:val="0"/>
          <w:divBdr>
            <w:top w:val="none" w:sz="0" w:space="0" w:color="auto"/>
            <w:left w:val="none" w:sz="0" w:space="0" w:color="auto"/>
            <w:bottom w:val="none" w:sz="0" w:space="0" w:color="auto"/>
            <w:right w:val="none" w:sz="0" w:space="0" w:color="auto"/>
          </w:divBdr>
        </w:div>
        <w:div w:id="1041249199">
          <w:marLeft w:val="0"/>
          <w:marRight w:val="0"/>
          <w:marTop w:val="0"/>
          <w:marBottom w:val="0"/>
          <w:divBdr>
            <w:top w:val="none" w:sz="0" w:space="0" w:color="auto"/>
            <w:left w:val="none" w:sz="0" w:space="0" w:color="auto"/>
            <w:bottom w:val="none" w:sz="0" w:space="0" w:color="auto"/>
            <w:right w:val="none" w:sz="0" w:space="0" w:color="auto"/>
          </w:divBdr>
        </w:div>
        <w:div w:id="1323583147">
          <w:marLeft w:val="0"/>
          <w:marRight w:val="0"/>
          <w:marTop w:val="0"/>
          <w:marBottom w:val="0"/>
          <w:divBdr>
            <w:top w:val="none" w:sz="0" w:space="0" w:color="auto"/>
            <w:left w:val="none" w:sz="0" w:space="0" w:color="auto"/>
            <w:bottom w:val="none" w:sz="0" w:space="0" w:color="auto"/>
            <w:right w:val="none" w:sz="0" w:space="0" w:color="auto"/>
          </w:divBdr>
        </w:div>
        <w:div w:id="727726131">
          <w:marLeft w:val="0"/>
          <w:marRight w:val="0"/>
          <w:marTop w:val="0"/>
          <w:marBottom w:val="0"/>
          <w:divBdr>
            <w:top w:val="none" w:sz="0" w:space="0" w:color="auto"/>
            <w:left w:val="none" w:sz="0" w:space="0" w:color="auto"/>
            <w:bottom w:val="none" w:sz="0" w:space="0" w:color="auto"/>
            <w:right w:val="none" w:sz="0" w:space="0" w:color="auto"/>
          </w:divBdr>
        </w:div>
        <w:div w:id="588272280">
          <w:marLeft w:val="0"/>
          <w:marRight w:val="0"/>
          <w:marTop w:val="0"/>
          <w:marBottom w:val="0"/>
          <w:divBdr>
            <w:top w:val="none" w:sz="0" w:space="0" w:color="auto"/>
            <w:left w:val="none" w:sz="0" w:space="0" w:color="auto"/>
            <w:bottom w:val="none" w:sz="0" w:space="0" w:color="auto"/>
            <w:right w:val="none" w:sz="0" w:space="0" w:color="auto"/>
          </w:divBdr>
        </w:div>
        <w:div w:id="812867904">
          <w:marLeft w:val="0"/>
          <w:marRight w:val="0"/>
          <w:marTop w:val="0"/>
          <w:marBottom w:val="0"/>
          <w:divBdr>
            <w:top w:val="none" w:sz="0" w:space="0" w:color="auto"/>
            <w:left w:val="none" w:sz="0" w:space="0" w:color="auto"/>
            <w:bottom w:val="none" w:sz="0" w:space="0" w:color="auto"/>
            <w:right w:val="none" w:sz="0" w:space="0" w:color="auto"/>
          </w:divBdr>
        </w:div>
        <w:div w:id="31418528">
          <w:marLeft w:val="0"/>
          <w:marRight w:val="0"/>
          <w:marTop w:val="0"/>
          <w:marBottom w:val="0"/>
          <w:divBdr>
            <w:top w:val="none" w:sz="0" w:space="0" w:color="auto"/>
            <w:left w:val="none" w:sz="0" w:space="0" w:color="auto"/>
            <w:bottom w:val="none" w:sz="0" w:space="0" w:color="auto"/>
            <w:right w:val="none" w:sz="0" w:space="0" w:color="auto"/>
          </w:divBdr>
        </w:div>
        <w:div w:id="1953051837">
          <w:marLeft w:val="0"/>
          <w:marRight w:val="0"/>
          <w:marTop w:val="0"/>
          <w:marBottom w:val="0"/>
          <w:divBdr>
            <w:top w:val="none" w:sz="0" w:space="0" w:color="auto"/>
            <w:left w:val="none" w:sz="0" w:space="0" w:color="auto"/>
            <w:bottom w:val="none" w:sz="0" w:space="0" w:color="auto"/>
            <w:right w:val="none" w:sz="0" w:space="0" w:color="auto"/>
          </w:divBdr>
        </w:div>
        <w:div w:id="1543715064">
          <w:marLeft w:val="0"/>
          <w:marRight w:val="0"/>
          <w:marTop w:val="0"/>
          <w:marBottom w:val="0"/>
          <w:divBdr>
            <w:top w:val="none" w:sz="0" w:space="0" w:color="auto"/>
            <w:left w:val="none" w:sz="0" w:space="0" w:color="auto"/>
            <w:bottom w:val="none" w:sz="0" w:space="0" w:color="auto"/>
            <w:right w:val="none" w:sz="0" w:space="0" w:color="auto"/>
          </w:divBdr>
        </w:div>
        <w:div w:id="705522812">
          <w:marLeft w:val="0"/>
          <w:marRight w:val="0"/>
          <w:marTop w:val="0"/>
          <w:marBottom w:val="0"/>
          <w:divBdr>
            <w:top w:val="none" w:sz="0" w:space="0" w:color="auto"/>
            <w:left w:val="none" w:sz="0" w:space="0" w:color="auto"/>
            <w:bottom w:val="none" w:sz="0" w:space="0" w:color="auto"/>
            <w:right w:val="none" w:sz="0" w:space="0" w:color="auto"/>
          </w:divBdr>
        </w:div>
        <w:div w:id="2059739912">
          <w:marLeft w:val="0"/>
          <w:marRight w:val="0"/>
          <w:marTop w:val="0"/>
          <w:marBottom w:val="0"/>
          <w:divBdr>
            <w:top w:val="none" w:sz="0" w:space="0" w:color="auto"/>
            <w:left w:val="none" w:sz="0" w:space="0" w:color="auto"/>
            <w:bottom w:val="none" w:sz="0" w:space="0" w:color="auto"/>
            <w:right w:val="none" w:sz="0" w:space="0" w:color="auto"/>
          </w:divBdr>
        </w:div>
        <w:div w:id="145319965">
          <w:marLeft w:val="0"/>
          <w:marRight w:val="0"/>
          <w:marTop w:val="0"/>
          <w:marBottom w:val="0"/>
          <w:divBdr>
            <w:top w:val="none" w:sz="0" w:space="0" w:color="auto"/>
            <w:left w:val="none" w:sz="0" w:space="0" w:color="auto"/>
            <w:bottom w:val="none" w:sz="0" w:space="0" w:color="auto"/>
            <w:right w:val="none" w:sz="0" w:space="0" w:color="auto"/>
          </w:divBdr>
        </w:div>
        <w:div w:id="1047530885">
          <w:marLeft w:val="0"/>
          <w:marRight w:val="0"/>
          <w:marTop w:val="0"/>
          <w:marBottom w:val="0"/>
          <w:divBdr>
            <w:top w:val="none" w:sz="0" w:space="0" w:color="auto"/>
            <w:left w:val="none" w:sz="0" w:space="0" w:color="auto"/>
            <w:bottom w:val="none" w:sz="0" w:space="0" w:color="auto"/>
            <w:right w:val="none" w:sz="0" w:space="0" w:color="auto"/>
          </w:divBdr>
        </w:div>
        <w:div w:id="647825369">
          <w:marLeft w:val="0"/>
          <w:marRight w:val="0"/>
          <w:marTop w:val="0"/>
          <w:marBottom w:val="0"/>
          <w:divBdr>
            <w:top w:val="none" w:sz="0" w:space="0" w:color="auto"/>
            <w:left w:val="none" w:sz="0" w:space="0" w:color="auto"/>
            <w:bottom w:val="none" w:sz="0" w:space="0" w:color="auto"/>
            <w:right w:val="none" w:sz="0" w:space="0" w:color="auto"/>
          </w:divBdr>
        </w:div>
        <w:div w:id="552498946">
          <w:marLeft w:val="0"/>
          <w:marRight w:val="0"/>
          <w:marTop w:val="0"/>
          <w:marBottom w:val="0"/>
          <w:divBdr>
            <w:top w:val="none" w:sz="0" w:space="0" w:color="auto"/>
            <w:left w:val="none" w:sz="0" w:space="0" w:color="auto"/>
            <w:bottom w:val="none" w:sz="0" w:space="0" w:color="auto"/>
            <w:right w:val="none" w:sz="0" w:space="0" w:color="auto"/>
          </w:divBdr>
        </w:div>
        <w:div w:id="848444152">
          <w:marLeft w:val="0"/>
          <w:marRight w:val="0"/>
          <w:marTop w:val="0"/>
          <w:marBottom w:val="0"/>
          <w:divBdr>
            <w:top w:val="none" w:sz="0" w:space="0" w:color="auto"/>
            <w:left w:val="none" w:sz="0" w:space="0" w:color="auto"/>
            <w:bottom w:val="none" w:sz="0" w:space="0" w:color="auto"/>
            <w:right w:val="none" w:sz="0" w:space="0" w:color="auto"/>
          </w:divBdr>
        </w:div>
      </w:divsChild>
    </w:div>
    <w:div w:id="14620680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www.uptodate.com/contents/management-and-prognosis-of-hereditary-hemochromatosis?search=hemochromatosis&amp;source=search_result&amp;selectedTitle=2~150&amp;usage_type=default&amp;display_rank=2"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1D563A-277F-4F9B-85D4-0A764EA2EB03}" type="doc">
      <dgm:prSet loTypeId="urn:microsoft.com/office/officeart/2005/8/layout/orgChart1" loCatId="hierarchy" qsTypeId="urn:microsoft.com/office/officeart/2005/8/quickstyle/simple3" qsCatId="simple" csTypeId="urn:microsoft.com/office/officeart/2005/8/colors/accent1_2" csCatId="accent1" phldr="1"/>
      <dgm:spPr/>
      <dgm:t>
        <a:bodyPr/>
        <a:lstStyle/>
        <a:p>
          <a:endParaRPr lang="nb-NO"/>
        </a:p>
      </dgm:t>
    </dgm:pt>
    <dgm:pt modelId="{26FA6F3E-E1B6-483C-B477-10772F9E2273}">
      <dgm:prSet phldrT="[Tekst]" custT="1"/>
      <dgm:spPr/>
      <dgm:t>
        <a:bodyPr/>
        <a:lstStyle/>
        <a:p>
          <a:pPr algn="ctr"/>
          <a:r>
            <a:rPr lang="nn-NO" sz="1100"/>
            <a:t>Vedvarende ferritinverdi &gt; øvre normalnivå</a:t>
          </a:r>
          <a:endParaRPr lang="nb-NO" sz="1100"/>
        </a:p>
      </dgm:t>
    </dgm:pt>
    <dgm:pt modelId="{C98F6C0B-D5C3-47EE-A4EF-9BA6D292B1B6}" type="parTrans" cxnId="{16547D90-0437-45B0-97AA-823AA9B5AA23}">
      <dgm:prSet/>
      <dgm:spPr/>
      <dgm:t>
        <a:bodyPr/>
        <a:lstStyle/>
        <a:p>
          <a:endParaRPr lang="nb-NO" sz="600"/>
        </a:p>
      </dgm:t>
    </dgm:pt>
    <dgm:pt modelId="{943DCD22-2BC2-414E-B919-16EC10EAACD0}" type="sibTrans" cxnId="{16547D90-0437-45B0-97AA-823AA9B5AA23}">
      <dgm:prSet/>
      <dgm:spPr/>
      <dgm:t>
        <a:bodyPr/>
        <a:lstStyle/>
        <a:p>
          <a:endParaRPr lang="nb-NO" sz="600"/>
        </a:p>
      </dgm:t>
    </dgm:pt>
    <dgm:pt modelId="{6A96AEF8-2CC2-4F99-BF55-61D8E67C707A}">
      <dgm:prSet phldrT="[Tekst]" custT="1"/>
      <dgm:spPr/>
      <dgm:t>
        <a:bodyPr/>
        <a:lstStyle/>
        <a:p>
          <a:pPr algn="l"/>
          <a:r>
            <a:rPr lang="nn-NO" sz="1000">
              <a:ln/>
            </a:rPr>
            <a:t>Vurder alkoholbruk, inflammasjon, leversykdom, non alkoholisk steatohepatitt, metabolsk syndrom og malignitet</a:t>
          </a:r>
          <a:r>
            <a:rPr lang="nn-NO" sz="600">
              <a:ln/>
            </a:rPr>
            <a:t>.</a:t>
          </a:r>
          <a:endParaRPr lang="nb-NO" sz="600">
            <a:ln/>
          </a:endParaRPr>
        </a:p>
      </dgm:t>
    </dgm:pt>
    <dgm:pt modelId="{DA19F896-6518-4D70-9E29-44F3953D5E01}" type="parTrans" cxnId="{EB47AFAF-8E10-44E4-840F-1BC190562347}">
      <dgm:prSet/>
      <dgm:spPr/>
      <dgm:t>
        <a:bodyPr/>
        <a:lstStyle/>
        <a:p>
          <a:endParaRPr lang="nb-NO" sz="600"/>
        </a:p>
      </dgm:t>
    </dgm:pt>
    <dgm:pt modelId="{65B48AF0-75A2-4D73-B99A-0337A576D4A8}" type="sibTrans" cxnId="{EB47AFAF-8E10-44E4-840F-1BC190562347}">
      <dgm:prSet/>
      <dgm:spPr/>
      <dgm:t>
        <a:bodyPr/>
        <a:lstStyle/>
        <a:p>
          <a:endParaRPr lang="nb-NO" sz="600"/>
        </a:p>
      </dgm:t>
    </dgm:pt>
    <dgm:pt modelId="{4E0ADD13-B546-4F3F-85DA-236B78B55D78}">
      <dgm:prSet phldrT="[Tekst]" custT="1"/>
      <dgm:spPr/>
      <dgm:t>
        <a:bodyPr/>
        <a:lstStyle/>
        <a:p>
          <a:pPr algn="ctr"/>
          <a:r>
            <a:rPr lang="nn-NO" sz="1100"/>
            <a:t>Fastende transferrinmetning &gt;45% x 2</a:t>
          </a:r>
          <a:endParaRPr lang="nb-NO" sz="1100"/>
        </a:p>
      </dgm:t>
    </dgm:pt>
    <dgm:pt modelId="{71187BD9-DD98-42DD-8C34-9F7F278BBC14}" type="parTrans" cxnId="{308F8388-4983-4378-8F67-46BB0D405452}">
      <dgm:prSet/>
      <dgm:spPr/>
      <dgm:t>
        <a:bodyPr/>
        <a:lstStyle/>
        <a:p>
          <a:endParaRPr lang="nb-NO" sz="600"/>
        </a:p>
      </dgm:t>
    </dgm:pt>
    <dgm:pt modelId="{52F748FE-868C-46FA-831E-DB477D80484F}" type="sibTrans" cxnId="{308F8388-4983-4378-8F67-46BB0D405452}">
      <dgm:prSet/>
      <dgm:spPr/>
      <dgm:t>
        <a:bodyPr/>
        <a:lstStyle/>
        <a:p>
          <a:endParaRPr lang="nb-NO" sz="600"/>
        </a:p>
      </dgm:t>
    </dgm:pt>
    <dgm:pt modelId="{B7D1B139-1BAD-46FF-A835-A85A26D1DB12}">
      <dgm:prSet phldrT="[Tekst]" custT="1"/>
      <dgm:spPr/>
      <dgm:t>
        <a:bodyPr/>
        <a:lstStyle/>
        <a:p>
          <a:pPr algn="just"/>
          <a:r>
            <a:rPr lang="nn-NO" sz="1050"/>
            <a:t>Let etter andre årsaker enn hemokromatose.</a:t>
          </a:r>
        </a:p>
        <a:p>
          <a:pPr algn="just"/>
          <a:r>
            <a:rPr lang="nn-NO" sz="1050"/>
            <a:t>Ferroportin sykdom type 4A kan være aktuelt, se tekst.</a:t>
          </a:r>
          <a:endParaRPr lang="nb-NO" sz="1050"/>
        </a:p>
      </dgm:t>
    </dgm:pt>
    <dgm:pt modelId="{4379DADF-3D47-40B2-96FE-916B90966885}" type="parTrans" cxnId="{3E0102DB-39B5-4AAA-92AC-2F8B68710011}">
      <dgm:prSet/>
      <dgm:spPr/>
      <dgm:t>
        <a:bodyPr/>
        <a:lstStyle/>
        <a:p>
          <a:endParaRPr lang="nb-NO" sz="600"/>
        </a:p>
      </dgm:t>
    </dgm:pt>
    <dgm:pt modelId="{066768C3-7283-46C0-90DC-6E170F7EC336}" type="sibTrans" cxnId="{3E0102DB-39B5-4AAA-92AC-2F8B68710011}">
      <dgm:prSet/>
      <dgm:spPr/>
      <dgm:t>
        <a:bodyPr/>
        <a:lstStyle/>
        <a:p>
          <a:endParaRPr lang="nb-NO" sz="600"/>
        </a:p>
      </dgm:t>
    </dgm:pt>
    <dgm:pt modelId="{8F727D72-4E77-4052-83CA-B5FE733D2023}">
      <dgm:prSet phldrT="[Tekst]" custT="1"/>
      <dgm:spPr/>
      <dgm:t>
        <a:bodyPr/>
        <a:lstStyle/>
        <a:p>
          <a:pPr algn="ctr"/>
          <a:r>
            <a:rPr lang="nb-NO" sz="1100"/>
            <a:t>HFE genotyping</a:t>
          </a:r>
        </a:p>
      </dgm:t>
    </dgm:pt>
    <dgm:pt modelId="{C84A972C-E8B3-4579-B5F6-36A192154327}" type="parTrans" cxnId="{3561694F-A9E4-456C-8DEA-842DA70B3899}">
      <dgm:prSet/>
      <dgm:spPr/>
      <dgm:t>
        <a:bodyPr/>
        <a:lstStyle/>
        <a:p>
          <a:endParaRPr lang="nb-NO" sz="600"/>
        </a:p>
      </dgm:t>
    </dgm:pt>
    <dgm:pt modelId="{3A9B98B3-404C-40CF-A692-5786E6FC07D5}" type="sibTrans" cxnId="{3561694F-A9E4-456C-8DEA-842DA70B3899}">
      <dgm:prSet/>
      <dgm:spPr/>
      <dgm:t>
        <a:bodyPr/>
        <a:lstStyle/>
        <a:p>
          <a:endParaRPr lang="nb-NO" sz="600"/>
        </a:p>
      </dgm:t>
    </dgm:pt>
    <dgm:pt modelId="{4903BCB3-6DE6-4DB6-9356-1DB810DB758A}">
      <dgm:prSet phldrT="[Tekst]" custT="1"/>
      <dgm:spPr/>
      <dgm:t>
        <a:bodyPr/>
        <a:lstStyle/>
        <a:p>
          <a:pPr algn="ctr"/>
          <a:r>
            <a:rPr lang="nn-NO" sz="1100" b="1"/>
            <a:t>Negativ HFE gentest </a:t>
          </a:r>
          <a:r>
            <a:rPr lang="nn-NO" sz="1100"/>
            <a:t>Vurder andre sykdommer.</a:t>
          </a:r>
          <a:endParaRPr lang="nb-NO" sz="1100"/>
        </a:p>
      </dgm:t>
    </dgm:pt>
    <dgm:pt modelId="{8EF58AD1-5D02-4CD8-919C-D499814D6B83}" type="parTrans" cxnId="{1FDE4CA4-A998-49F4-B478-453ABCC3CDD2}">
      <dgm:prSet/>
      <dgm:spPr/>
      <dgm:t>
        <a:bodyPr/>
        <a:lstStyle/>
        <a:p>
          <a:endParaRPr lang="nb-NO" sz="600"/>
        </a:p>
      </dgm:t>
    </dgm:pt>
    <dgm:pt modelId="{2976183C-BEB0-4791-9AE0-E1EFD0464E9E}" type="sibTrans" cxnId="{1FDE4CA4-A998-49F4-B478-453ABCC3CDD2}">
      <dgm:prSet/>
      <dgm:spPr/>
      <dgm:t>
        <a:bodyPr/>
        <a:lstStyle/>
        <a:p>
          <a:endParaRPr lang="nb-NO" sz="600"/>
        </a:p>
      </dgm:t>
    </dgm:pt>
    <dgm:pt modelId="{67B5D123-26F5-43E8-9C47-43936BF93ABC}">
      <dgm:prSet phldrT="[Tekst]" custT="1"/>
      <dgm:spPr/>
      <dgm:t>
        <a:bodyPr/>
        <a:lstStyle/>
        <a:p>
          <a:pPr algn="ctr"/>
          <a:r>
            <a:rPr lang="nn-NO" sz="1050" b="1"/>
            <a:t>Andre HFE genotyper </a:t>
          </a:r>
          <a:r>
            <a:rPr lang="nn-NO" sz="1050"/>
            <a:t>(C282Y heterozygot eller C282Y/H63D</a:t>
          </a:r>
          <a:r>
            <a:rPr lang="nn-NO" sz="1050" b="1"/>
            <a:t>) </a:t>
          </a:r>
          <a:r>
            <a:rPr lang="nn-NO" sz="1050"/>
            <a:t>og ferritin </a:t>
          </a:r>
          <a:r>
            <a:rPr lang="nn-NO" sz="1050" b="1"/>
            <a:t>&lt;800</a:t>
          </a:r>
          <a:r>
            <a:rPr lang="nn-NO" sz="1050"/>
            <a:t>: Ikke grunnlag for venesectio.</a:t>
          </a:r>
          <a:endParaRPr lang="nb-NO" sz="700"/>
        </a:p>
      </dgm:t>
    </dgm:pt>
    <dgm:pt modelId="{28AED21D-BD79-4BFD-B587-33C622177BA7}" type="parTrans" cxnId="{ABC82938-F15B-4B21-924A-CCE6111F2D35}">
      <dgm:prSet/>
      <dgm:spPr/>
      <dgm:t>
        <a:bodyPr/>
        <a:lstStyle/>
        <a:p>
          <a:endParaRPr lang="nb-NO" sz="600"/>
        </a:p>
      </dgm:t>
    </dgm:pt>
    <dgm:pt modelId="{8503C292-3F2E-43B4-9F41-43FB3F9EF01E}" type="sibTrans" cxnId="{ABC82938-F15B-4B21-924A-CCE6111F2D35}">
      <dgm:prSet/>
      <dgm:spPr/>
      <dgm:t>
        <a:bodyPr/>
        <a:lstStyle/>
        <a:p>
          <a:endParaRPr lang="nb-NO" sz="600"/>
        </a:p>
      </dgm:t>
    </dgm:pt>
    <dgm:pt modelId="{473AB6AA-9367-4C74-B786-BDE3C2433875}">
      <dgm:prSet phldrT="[Tekst]" custT="1"/>
      <dgm:spPr/>
      <dgm:t>
        <a:bodyPr/>
        <a:lstStyle/>
        <a:p>
          <a:pPr algn="ctr"/>
          <a:r>
            <a:rPr lang="nn-NO" sz="1200" b="1"/>
            <a:t>C282Y homozygot</a:t>
          </a:r>
        </a:p>
        <a:p>
          <a:pPr algn="ctr"/>
          <a:r>
            <a:rPr lang="nn-NO" sz="1100"/>
            <a:t>Utfør klinisk undersøkelse og ta blodprøver.</a:t>
          </a:r>
          <a:endParaRPr lang="nb-NO" sz="1100"/>
        </a:p>
      </dgm:t>
    </dgm:pt>
    <dgm:pt modelId="{1092922B-3F25-414E-9579-B90639A95B3A}" type="parTrans" cxnId="{8142F819-C564-49D1-AFF3-37D88538736B}">
      <dgm:prSet/>
      <dgm:spPr/>
      <dgm:t>
        <a:bodyPr/>
        <a:lstStyle/>
        <a:p>
          <a:endParaRPr lang="nb-NO" sz="600"/>
        </a:p>
      </dgm:t>
    </dgm:pt>
    <dgm:pt modelId="{23012DE8-5CD3-499F-B3A9-8358226DC995}" type="sibTrans" cxnId="{8142F819-C564-49D1-AFF3-37D88538736B}">
      <dgm:prSet/>
      <dgm:spPr/>
      <dgm:t>
        <a:bodyPr/>
        <a:lstStyle/>
        <a:p>
          <a:endParaRPr lang="nb-NO" sz="600"/>
        </a:p>
      </dgm:t>
    </dgm:pt>
    <dgm:pt modelId="{7788C51D-5AD5-4249-B42B-F5AE7D3E8F13}">
      <dgm:prSet phldrT="[Tekst]" custT="1"/>
      <dgm:spPr/>
      <dgm:t>
        <a:bodyPr/>
        <a:lstStyle/>
        <a:p>
          <a:pPr algn="ctr"/>
          <a:r>
            <a:rPr lang="nn-NO" sz="1100"/>
            <a:t>Ferritin &lt;800</a:t>
          </a:r>
          <a:endParaRPr lang="nb-NO" sz="1100"/>
        </a:p>
      </dgm:t>
    </dgm:pt>
    <dgm:pt modelId="{BDE701DB-E188-4180-B5B4-3BC66DCB727B}" type="parTrans" cxnId="{4FD7ED19-2738-498A-A75B-A5DD25A8B445}">
      <dgm:prSet/>
      <dgm:spPr/>
      <dgm:t>
        <a:bodyPr/>
        <a:lstStyle/>
        <a:p>
          <a:endParaRPr lang="nb-NO" sz="600"/>
        </a:p>
      </dgm:t>
    </dgm:pt>
    <dgm:pt modelId="{30170ADE-409A-4804-B7E9-19468E7C7E15}" type="sibTrans" cxnId="{4FD7ED19-2738-498A-A75B-A5DD25A8B445}">
      <dgm:prSet/>
      <dgm:spPr/>
      <dgm:t>
        <a:bodyPr/>
        <a:lstStyle/>
        <a:p>
          <a:endParaRPr lang="nb-NO" sz="600"/>
        </a:p>
      </dgm:t>
    </dgm:pt>
    <dgm:pt modelId="{47CF95D3-92AB-4DC1-8C4F-C97130D435A6}">
      <dgm:prSet phldrT="[Tekst]" custT="1"/>
      <dgm:spPr/>
      <dgm:t>
        <a:bodyPr/>
        <a:lstStyle/>
        <a:p>
          <a:pPr algn="ctr"/>
          <a:r>
            <a:rPr lang="nn-NO" sz="1050"/>
            <a:t>Ikke grunnlag for venesectio. Følges opp med årlig ferritin og leverprøver.</a:t>
          </a:r>
          <a:endParaRPr lang="nb-NO" sz="1050"/>
        </a:p>
      </dgm:t>
    </dgm:pt>
    <dgm:pt modelId="{3BABA2FF-F152-4A99-9D89-88ECFCCB251A}" type="parTrans" cxnId="{952BF039-6771-43F6-B157-68378804D6D9}">
      <dgm:prSet/>
      <dgm:spPr/>
      <dgm:t>
        <a:bodyPr/>
        <a:lstStyle/>
        <a:p>
          <a:endParaRPr lang="nb-NO" sz="600"/>
        </a:p>
      </dgm:t>
    </dgm:pt>
    <dgm:pt modelId="{A2DC0FBA-A529-49DF-B56F-072880789FF3}" type="sibTrans" cxnId="{952BF039-6771-43F6-B157-68378804D6D9}">
      <dgm:prSet/>
      <dgm:spPr/>
      <dgm:t>
        <a:bodyPr/>
        <a:lstStyle/>
        <a:p>
          <a:endParaRPr lang="nb-NO" sz="600"/>
        </a:p>
      </dgm:t>
    </dgm:pt>
    <dgm:pt modelId="{FEFC721B-69D7-4EB6-8009-D0E8FDA9D059}">
      <dgm:prSet phldrT="[Tekst]" custT="1"/>
      <dgm:spPr/>
      <dgm:t>
        <a:bodyPr/>
        <a:lstStyle/>
        <a:p>
          <a:pPr algn="ctr"/>
          <a:r>
            <a:rPr lang="nb-NO" sz="1100"/>
            <a:t>Symptomatisk</a:t>
          </a:r>
        </a:p>
      </dgm:t>
    </dgm:pt>
    <dgm:pt modelId="{56D29B7B-EA82-4621-AD99-1406282651E3}" type="parTrans" cxnId="{23740247-9A3A-477A-B12E-5BE21DB2876D}">
      <dgm:prSet/>
      <dgm:spPr/>
      <dgm:t>
        <a:bodyPr/>
        <a:lstStyle/>
        <a:p>
          <a:endParaRPr lang="nb-NO" sz="600"/>
        </a:p>
      </dgm:t>
    </dgm:pt>
    <dgm:pt modelId="{589F0757-41BB-406B-9DA6-D88252ED0EF3}" type="sibTrans" cxnId="{23740247-9A3A-477A-B12E-5BE21DB2876D}">
      <dgm:prSet/>
      <dgm:spPr/>
      <dgm:t>
        <a:bodyPr/>
        <a:lstStyle/>
        <a:p>
          <a:endParaRPr lang="nb-NO" sz="600"/>
        </a:p>
      </dgm:t>
    </dgm:pt>
    <dgm:pt modelId="{C4820123-FB49-4A05-B099-6FB6236EAA68}">
      <dgm:prSet phldrT="[Tekst]" custT="1"/>
      <dgm:spPr/>
      <dgm:t>
        <a:bodyPr/>
        <a:lstStyle/>
        <a:p>
          <a:pPr algn="ctr"/>
          <a:r>
            <a:rPr lang="nn-NO" sz="1100"/>
            <a:t>Asymptomatisk og normale leverprøver</a:t>
          </a:r>
          <a:endParaRPr lang="nb-NO" sz="1100"/>
        </a:p>
      </dgm:t>
    </dgm:pt>
    <dgm:pt modelId="{DA22AE04-1B82-4B23-B051-8258D86B6437}" type="parTrans" cxnId="{84DD9C70-BE20-4967-92EB-D65BD413D8B0}">
      <dgm:prSet/>
      <dgm:spPr/>
      <dgm:t>
        <a:bodyPr/>
        <a:lstStyle/>
        <a:p>
          <a:endParaRPr lang="nb-NO" sz="600"/>
        </a:p>
      </dgm:t>
    </dgm:pt>
    <dgm:pt modelId="{7F1BD96E-754A-419F-B47B-F360C9B24A51}" type="sibTrans" cxnId="{84DD9C70-BE20-4967-92EB-D65BD413D8B0}">
      <dgm:prSet/>
      <dgm:spPr/>
      <dgm:t>
        <a:bodyPr/>
        <a:lstStyle/>
        <a:p>
          <a:endParaRPr lang="nb-NO" sz="600"/>
        </a:p>
      </dgm:t>
    </dgm:pt>
    <dgm:pt modelId="{A4E3F237-5EE9-484D-87FD-64CA2AC3B81B}">
      <dgm:prSet phldrT="[Tekst]" custT="1"/>
      <dgm:spPr/>
      <dgm:t>
        <a:bodyPr/>
        <a:lstStyle/>
        <a:p>
          <a:pPr algn="ctr"/>
          <a:r>
            <a:rPr lang="nb-NO" sz="1100"/>
            <a:t>Ferritin &gt;800</a:t>
          </a:r>
        </a:p>
      </dgm:t>
    </dgm:pt>
    <dgm:pt modelId="{42BAB7BB-AA0D-416C-B0E4-F8EC168704CB}" type="parTrans" cxnId="{F0B09A45-F013-4356-9791-C3F50D84136B}">
      <dgm:prSet/>
      <dgm:spPr/>
      <dgm:t>
        <a:bodyPr/>
        <a:lstStyle/>
        <a:p>
          <a:endParaRPr lang="nb-NO" sz="600"/>
        </a:p>
      </dgm:t>
    </dgm:pt>
    <dgm:pt modelId="{FA331850-BF20-4DFD-8244-6DCF7C1D4257}" type="sibTrans" cxnId="{F0B09A45-F013-4356-9791-C3F50D84136B}">
      <dgm:prSet/>
      <dgm:spPr/>
      <dgm:t>
        <a:bodyPr/>
        <a:lstStyle/>
        <a:p>
          <a:endParaRPr lang="nb-NO" sz="600"/>
        </a:p>
      </dgm:t>
    </dgm:pt>
    <dgm:pt modelId="{C8BE5016-EF35-47A8-BB1F-745A1DF5B3EE}">
      <dgm:prSet phldrT="[Tekst]" custT="1"/>
      <dgm:spPr/>
      <dgm:t>
        <a:bodyPr/>
        <a:lstStyle/>
        <a:p>
          <a:pPr algn="ctr"/>
          <a:r>
            <a:rPr lang="nn-NO" sz="1000"/>
            <a:t>MR lever og fibroscan ved ferritin &gt;1000 eller avvikende leverprøver. Cirrhose: Henvis til gastroenterolog.</a:t>
          </a:r>
        </a:p>
        <a:p>
          <a:pPr algn="ctr"/>
          <a:r>
            <a:rPr lang="nn-NO" sz="1000"/>
            <a:t>Ev. EKG og ekkokardiografi avhengig av klinikk.</a:t>
          </a:r>
        </a:p>
      </dgm:t>
    </dgm:pt>
    <dgm:pt modelId="{6B2B12DB-520E-4EB8-A9B1-DD8727830123}" type="parTrans" cxnId="{AFAB21D6-4643-42FF-A366-CEA4EE2EE8DC}">
      <dgm:prSet/>
      <dgm:spPr/>
      <dgm:t>
        <a:bodyPr/>
        <a:lstStyle/>
        <a:p>
          <a:endParaRPr lang="nb-NO" sz="600"/>
        </a:p>
      </dgm:t>
    </dgm:pt>
    <dgm:pt modelId="{6724EC5D-5E8B-437E-BCEA-79554BF3DD6B}" type="sibTrans" cxnId="{AFAB21D6-4643-42FF-A366-CEA4EE2EE8DC}">
      <dgm:prSet/>
      <dgm:spPr/>
      <dgm:t>
        <a:bodyPr/>
        <a:lstStyle/>
        <a:p>
          <a:endParaRPr lang="nb-NO" sz="600"/>
        </a:p>
      </dgm:t>
    </dgm:pt>
    <dgm:pt modelId="{FAF1D61B-66AF-4F4A-AAD9-04AA29ABD1B8}">
      <dgm:prSet phldrT="[Tekst]" custT="1"/>
      <dgm:spPr/>
      <dgm:t>
        <a:bodyPr/>
        <a:lstStyle/>
        <a:p>
          <a:pPr algn="just"/>
          <a:r>
            <a:rPr lang="nn-NO" sz="1050" b="1"/>
            <a:t>Ved sterkt forhøyet ferritin eller</a:t>
          </a:r>
          <a:r>
            <a:rPr lang="nn-NO" sz="1050"/>
            <a:t> </a:t>
          </a:r>
          <a:r>
            <a:rPr lang="nn-NO" sz="1050" b="1"/>
            <a:t>leverutfall eller andre organsymptomer:</a:t>
          </a:r>
        </a:p>
        <a:p>
          <a:pPr algn="l"/>
          <a:r>
            <a:rPr lang="nn-NO" sz="1000" b="0"/>
            <a:t>Vurder MR lever, fibroscan og eventuelt leverbiopsi.</a:t>
          </a:r>
          <a:r>
            <a:rPr lang="nn-NO" sz="1000"/>
            <a:t> </a:t>
          </a:r>
        </a:p>
        <a:p>
          <a:pPr algn="l"/>
          <a:r>
            <a:rPr lang="nn-NO" sz="1000"/>
            <a:t>Dersom jernopphopning ved MR/biopsi: Vurder sjeldne hemokromatosevarianter eller kombinasjoner. Let etter ev. andre bidragende faktorer</a:t>
          </a:r>
          <a:endParaRPr lang="nb-NO" sz="1000"/>
        </a:p>
      </dgm:t>
    </dgm:pt>
    <dgm:pt modelId="{AD735C60-8054-4366-B23E-88D3D927C210}" type="parTrans" cxnId="{5EA6CECF-05F8-45B8-8E33-86FCF71E7503}">
      <dgm:prSet/>
      <dgm:spPr/>
      <dgm:t>
        <a:bodyPr/>
        <a:lstStyle/>
        <a:p>
          <a:endParaRPr lang="nb-NO" sz="600"/>
        </a:p>
      </dgm:t>
    </dgm:pt>
    <dgm:pt modelId="{DD37A8F7-BCFF-42A2-ACAD-BB6B14006DDD}" type="sibTrans" cxnId="{5EA6CECF-05F8-45B8-8E33-86FCF71E7503}">
      <dgm:prSet/>
      <dgm:spPr/>
      <dgm:t>
        <a:bodyPr/>
        <a:lstStyle/>
        <a:p>
          <a:endParaRPr lang="nb-NO" sz="600"/>
        </a:p>
      </dgm:t>
    </dgm:pt>
    <dgm:pt modelId="{35D5CDE5-D09C-457E-9A9E-A3139A7F51EF}">
      <dgm:prSet phldrT="[Tekst]" custT="1"/>
      <dgm:spPr/>
      <dgm:t>
        <a:bodyPr/>
        <a:lstStyle/>
        <a:p>
          <a:pPr algn="ctr"/>
          <a:r>
            <a:rPr lang="nn-NO" sz="1050" b="1"/>
            <a:t>Venesectio </a:t>
          </a:r>
          <a:r>
            <a:rPr lang="nn-NO" sz="1050"/>
            <a:t>hver til hver annen uke til ferritin er i midtre del av referanseområdet. </a:t>
          </a:r>
        </a:p>
        <a:p>
          <a:pPr algn="ctr"/>
          <a:r>
            <a:rPr lang="nn-NO" sz="1050"/>
            <a:t>Deretter </a:t>
          </a:r>
          <a:r>
            <a:rPr lang="nn-NO" sz="1050" b="1"/>
            <a:t>vedlikeholdstappning </a:t>
          </a:r>
          <a:r>
            <a:rPr lang="nn-NO" sz="1050"/>
            <a:t>hver 3.-4. måned for å holde ferritin på samme nivå. Kan bli blodgiver.</a:t>
          </a:r>
          <a:endParaRPr lang="nb-NO" sz="1050"/>
        </a:p>
      </dgm:t>
    </dgm:pt>
    <dgm:pt modelId="{57C378BB-3149-4059-96F8-30C30AC17B10}" type="parTrans" cxnId="{6F1A4525-458A-46C2-8BF0-0127CC32DE57}">
      <dgm:prSet/>
      <dgm:spPr/>
      <dgm:t>
        <a:bodyPr/>
        <a:lstStyle/>
        <a:p>
          <a:endParaRPr lang="nb-NO" sz="600"/>
        </a:p>
      </dgm:t>
    </dgm:pt>
    <dgm:pt modelId="{38C1C79C-CEBD-4E3D-9BF9-D9AFD63F1EE8}" type="sibTrans" cxnId="{6F1A4525-458A-46C2-8BF0-0127CC32DE57}">
      <dgm:prSet/>
      <dgm:spPr/>
      <dgm:t>
        <a:bodyPr/>
        <a:lstStyle/>
        <a:p>
          <a:endParaRPr lang="nb-NO" sz="600"/>
        </a:p>
      </dgm:t>
    </dgm:pt>
    <dgm:pt modelId="{B699CF10-57BD-450D-A777-21D34DDADD89}">
      <dgm:prSet phldrT="[Tekst]" custT="1"/>
      <dgm:spPr/>
      <dgm:t>
        <a:bodyPr/>
        <a:lstStyle/>
        <a:p>
          <a:pPr algn="ctr"/>
          <a:r>
            <a:rPr lang="nb-NO" sz="1100"/>
            <a:t>Fastende transferrinmetning &lt;45%</a:t>
          </a:r>
        </a:p>
      </dgm:t>
    </dgm:pt>
    <dgm:pt modelId="{87FF5B2E-81E3-49C5-BDE8-B51EA995111F}" type="parTrans" cxnId="{7FB8C719-CB3F-4348-9762-94096476A93C}">
      <dgm:prSet/>
      <dgm:spPr/>
      <dgm:t>
        <a:bodyPr/>
        <a:lstStyle/>
        <a:p>
          <a:endParaRPr lang="nb-NO" sz="600"/>
        </a:p>
      </dgm:t>
    </dgm:pt>
    <dgm:pt modelId="{FFADCFC7-62F5-487D-8653-89F865AF31A6}" type="sibTrans" cxnId="{7FB8C719-CB3F-4348-9762-94096476A93C}">
      <dgm:prSet/>
      <dgm:spPr/>
      <dgm:t>
        <a:bodyPr/>
        <a:lstStyle/>
        <a:p>
          <a:endParaRPr lang="nb-NO" sz="600"/>
        </a:p>
      </dgm:t>
    </dgm:pt>
    <dgm:pt modelId="{A9031CD4-46CE-44DE-BD6C-8E7B9C736ABA}" type="pres">
      <dgm:prSet presAssocID="{7D1D563A-277F-4F9B-85D4-0A764EA2EB03}" presName="hierChild1" presStyleCnt="0">
        <dgm:presLayoutVars>
          <dgm:orgChart val="1"/>
          <dgm:chPref val="1"/>
          <dgm:dir/>
          <dgm:animOne val="branch"/>
          <dgm:animLvl val="lvl"/>
          <dgm:resizeHandles/>
        </dgm:presLayoutVars>
      </dgm:prSet>
      <dgm:spPr/>
    </dgm:pt>
    <dgm:pt modelId="{F3DAEB7E-717D-49A6-AF6E-9525C015F03E}" type="pres">
      <dgm:prSet presAssocID="{26FA6F3E-E1B6-483C-B477-10772F9E2273}" presName="hierRoot1" presStyleCnt="0">
        <dgm:presLayoutVars>
          <dgm:hierBranch/>
        </dgm:presLayoutVars>
      </dgm:prSet>
      <dgm:spPr/>
    </dgm:pt>
    <dgm:pt modelId="{B7D1DDC0-8AB5-4F90-B69E-6D4337BEAC09}" type="pres">
      <dgm:prSet presAssocID="{26FA6F3E-E1B6-483C-B477-10772F9E2273}" presName="rootComposite1" presStyleCnt="0"/>
      <dgm:spPr/>
    </dgm:pt>
    <dgm:pt modelId="{5D2572F4-DBF7-4673-AE0C-17F8877BDFAD}" type="pres">
      <dgm:prSet presAssocID="{26FA6F3E-E1B6-483C-B477-10772F9E2273}" presName="rootText1" presStyleLbl="node0" presStyleIdx="0" presStyleCnt="1" custScaleX="133100" custScaleY="96572">
        <dgm:presLayoutVars>
          <dgm:chPref val="3"/>
        </dgm:presLayoutVars>
      </dgm:prSet>
      <dgm:spPr/>
    </dgm:pt>
    <dgm:pt modelId="{331C44EC-D6FC-4CF0-9189-13F6E7560AC3}" type="pres">
      <dgm:prSet presAssocID="{26FA6F3E-E1B6-483C-B477-10772F9E2273}" presName="rootConnector1" presStyleLbl="node1" presStyleIdx="0" presStyleCnt="0"/>
      <dgm:spPr/>
    </dgm:pt>
    <dgm:pt modelId="{25DC7423-585A-427E-B6EE-C161882B7756}" type="pres">
      <dgm:prSet presAssocID="{26FA6F3E-E1B6-483C-B477-10772F9E2273}" presName="hierChild2" presStyleCnt="0"/>
      <dgm:spPr/>
    </dgm:pt>
    <dgm:pt modelId="{04CA0A4D-72EC-4D40-B42B-DC3CDA129B9C}" type="pres">
      <dgm:prSet presAssocID="{DA19F896-6518-4D70-9E29-44F3953D5E01}" presName="Name35" presStyleLbl="parChTrans1D2" presStyleIdx="0" presStyleCnt="1"/>
      <dgm:spPr/>
    </dgm:pt>
    <dgm:pt modelId="{DA6C79D7-A441-4CA4-B9A8-97B1EB90E1AA}" type="pres">
      <dgm:prSet presAssocID="{6A96AEF8-2CC2-4F99-BF55-61D8E67C707A}" presName="hierRoot2" presStyleCnt="0">
        <dgm:presLayoutVars>
          <dgm:hierBranch/>
        </dgm:presLayoutVars>
      </dgm:prSet>
      <dgm:spPr/>
    </dgm:pt>
    <dgm:pt modelId="{03C3C3E2-1012-474E-8FF3-AF9D32671853}" type="pres">
      <dgm:prSet presAssocID="{6A96AEF8-2CC2-4F99-BF55-61D8E67C707A}" presName="rootComposite" presStyleCnt="0"/>
      <dgm:spPr/>
    </dgm:pt>
    <dgm:pt modelId="{DD444265-3CF7-488C-9C84-8FCA9F5403F5}" type="pres">
      <dgm:prSet presAssocID="{6A96AEF8-2CC2-4F99-BF55-61D8E67C707A}" presName="rootText" presStyleLbl="node2" presStyleIdx="0" presStyleCnt="1" custScaleX="133100" custScaleY="133100">
        <dgm:presLayoutVars>
          <dgm:chPref val="3"/>
        </dgm:presLayoutVars>
      </dgm:prSet>
      <dgm:spPr/>
    </dgm:pt>
    <dgm:pt modelId="{7B66E9DC-4C34-4EB2-A1E5-65ADFD5F09EF}" type="pres">
      <dgm:prSet presAssocID="{6A96AEF8-2CC2-4F99-BF55-61D8E67C707A}" presName="rootConnector" presStyleLbl="node2" presStyleIdx="0" presStyleCnt="1"/>
      <dgm:spPr/>
    </dgm:pt>
    <dgm:pt modelId="{4F9EC29E-9F57-4FA1-A776-402806C29152}" type="pres">
      <dgm:prSet presAssocID="{6A96AEF8-2CC2-4F99-BF55-61D8E67C707A}" presName="hierChild4" presStyleCnt="0"/>
      <dgm:spPr/>
    </dgm:pt>
    <dgm:pt modelId="{BA16A054-8F4A-4FFF-A6E6-CAC970212C83}" type="pres">
      <dgm:prSet presAssocID="{71187BD9-DD98-42DD-8C34-9F7F278BBC14}" presName="Name35" presStyleLbl="parChTrans1D3" presStyleIdx="0" presStyleCnt="2"/>
      <dgm:spPr/>
    </dgm:pt>
    <dgm:pt modelId="{CB5BCA6B-CF46-4DD2-A20A-25A02A98A868}" type="pres">
      <dgm:prSet presAssocID="{4E0ADD13-B546-4F3F-85DA-236B78B55D78}" presName="hierRoot2" presStyleCnt="0">
        <dgm:presLayoutVars>
          <dgm:hierBranch/>
        </dgm:presLayoutVars>
      </dgm:prSet>
      <dgm:spPr/>
    </dgm:pt>
    <dgm:pt modelId="{D8C82C88-F91D-4351-AB0B-15FB88546649}" type="pres">
      <dgm:prSet presAssocID="{4E0ADD13-B546-4F3F-85DA-236B78B55D78}" presName="rootComposite" presStyleCnt="0"/>
      <dgm:spPr/>
    </dgm:pt>
    <dgm:pt modelId="{7A04A959-A752-4F1C-9ECC-79C4E9B2D9F6}" type="pres">
      <dgm:prSet presAssocID="{4E0ADD13-B546-4F3F-85DA-236B78B55D78}" presName="rootText" presStyleLbl="node3" presStyleIdx="0" presStyleCnt="2" custScaleX="133871" custScaleY="91489">
        <dgm:presLayoutVars>
          <dgm:chPref val="3"/>
        </dgm:presLayoutVars>
      </dgm:prSet>
      <dgm:spPr/>
    </dgm:pt>
    <dgm:pt modelId="{255835F5-947B-4EA9-9285-87C2A96A3FC6}" type="pres">
      <dgm:prSet presAssocID="{4E0ADD13-B546-4F3F-85DA-236B78B55D78}" presName="rootConnector" presStyleLbl="node3" presStyleIdx="0" presStyleCnt="2"/>
      <dgm:spPr/>
    </dgm:pt>
    <dgm:pt modelId="{886BD31E-71E0-40DB-A1CD-2AF5CB926DCF}" type="pres">
      <dgm:prSet presAssocID="{4E0ADD13-B546-4F3F-85DA-236B78B55D78}" presName="hierChild4" presStyleCnt="0"/>
      <dgm:spPr/>
    </dgm:pt>
    <dgm:pt modelId="{B7A0E226-CFA0-48C7-B73D-70FDE7E9153B}" type="pres">
      <dgm:prSet presAssocID="{C84A972C-E8B3-4579-B5F6-36A192154327}" presName="Name35" presStyleLbl="parChTrans1D4" presStyleIdx="0" presStyleCnt="13"/>
      <dgm:spPr/>
    </dgm:pt>
    <dgm:pt modelId="{6699EBB2-F9F6-4232-ADCD-03C0005F7B02}" type="pres">
      <dgm:prSet presAssocID="{8F727D72-4E77-4052-83CA-B5FE733D2023}" presName="hierRoot2" presStyleCnt="0">
        <dgm:presLayoutVars>
          <dgm:hierBranch/>
        </dgm:presLayoutVars>
      </dgm:prSet>
      <dgm:spPr/>
    </dgm:pt>
    <dgm:pt modelId="{9EC92C9F-626F-4BED-96F1-E2917C024EB6}" type="pres">
      <dgm:prSet presAssocID="{8F727D72-4E77-4052-83CA-B5FE733D2023}" presName="rootComposite" presStyleCnt="0"/>
      <dgm:spPr/>
    </dgm:pt>
    <dgm:pt modelId="{32072549-4B8C-4A14-9987-A10F4F6EA3FF}" type="pres">
      <dgm:prSet presAssocID="{8F727D72-4E77-4052-83CA-B5FE733D2023}" presName="rootText" presStyleLbl="node4" presStyleIdx="0" presStyleCnt="13" custScaleX="123937" custScaleY="146792">
        <dgm:presLayoutVars>
          <dgm:chPref val="3"/>
        </dgm:presLayoutVars>
      </dgm:prSet>
      <dgm:spPr/>
    </dgm:pt>
    <dgm:pt modelId="{D2C2B63E-1B2C-4B5D-9A96-8B9D72738346}" type="pres">
      <dgm:prSet presAssocID="{8F727D72-4E77-4052-83CA-B5FE733D2023}" presName="rootConnector" presStyleLbl="node4" presStyleIdx="0" presStyleCnt="13"/>
      <dgm:spPr/>
    </dgm:pt>
    <dgm:pt modelId="{4BBBD1B1-4807-4D4B-8288-623ABF5D7329}" type="pres">
      <dgm:prSet presAssocID="{8F727D72-4E77-4052-83CA-B5FE733D2023}" presName="hierChild4" presStyleCnt="0"/>
      <dgm:spPr/>
    </dgm:pt>
    <dgm:pt modelId="{B85EBED6-39CE-4037-AC3C-99A1F61347C9}" type="pres">
      <dgm:prSet presAssocID="{8EF58AD1-5D02-4CD8-919C-D499814D6B83}" presName="Name35" presStyleLbl="parChTrans1D4" presStyleIdx="1" presStyleCnt="13"/>
      <dgm:spPr/>
    </dgm:pt>
    <dgm:pt modelId="{88244221-4122-4B00-92F2-D5FFA31547FA}" type="pres">
      <dgm:prSet presAssocID="{4903BCB3-6DE6-4DB6-9356-1DB810DB758A}" presName="hierRoot2" presStyleCnt="0">
        <dgm:presLayoutVars>
          <dgm:hierBranch/>
        </dgm:presLayoutVars>
      </dgm:prSet>
      <dgm:spPr/>
    </dgm:pt>
    <dgm:pt modelId="{9599A935-6E4A-4AC2-8FDC-28CB90A08A52}" type="pres">
      <dgm:prSet presAssocID="{4903BCB3-6DE6-4DB6-9356-1DB810DB758A}" presName="rootComposite" presStyleCnt="0"/>
      <dgm:spPr/>
    </dgm:pt>
    <dgm:pt modelId="{61494EF3-D95A-490B-946C-84A9EDC302DD}" type="pres">
      <dgm:prSet presAssocID="{4903BCB3-6DE6-4DB6-9356-1DB810DB758A}" presName="rootText" presStyleLbl="node4" presStyleIdx="1" presStyleCnt="13" custScaleX="88527" custScaleY="149928" custLinFactNeighborX="51035">
        <dgm:presLayoutVars>
          <dgm:chPref val="3"/>
        </dgm:presLayoutVars>
      </dgm:prSet>
      <dgm:spPr/>
    </dgm:pt>
    <dgm:pt modelId="{AB31F3E5-4E77-446C-B739-A89BE01E49C0}" type="pres">
      <dgm:prSet presAssocID="{4903BCB3-6DE6-4DB6-9356-1DB810DB758A}" presName="rootConnector" presStyleLbl="node4" presStyleIdx="1" presStyleCnt="13"/>
      <dgm:spPr/>
    </dgm:pt>
    <dgm:pt modelId="{B56F03F8-7C35-47A6-A7D6-8710D6FD1285}" type="pres">
      <dgm:prSet presAssocID="{4903BCB3-6DE6-4DB6-9356-1DB810DB758A}" presName="hierChild4" presStyleCnt="0"/>
      <dgm:spPr/>
    </dgm:pt>
    <dgm:pt modelId="{D06B4F12-4902-43CB-BC45-C3BF195B9A54}" type="pres">
      <dgm:prSet presAssocID="{4903BCB3-6DE6-4DB6-9356-1DB810DB758A}" presName="hierChild5" presStyleCnt="0"/>
      <dgm:spPr/>
    </dgm:pt>
    <dgm:pt modelId="{551AB197-8867-4328-88B3-1217EFA004D5}" type="pres">
      <dgm:prSet presAssocID="{28AED21D-BD79-4BFD-B587-33C622177BA7}" presName="Name35" presStyleLbl="parChTrans1D4" presStyleIdx="2" presStyleCnt="13"/>
      <dgm:spPr/>
    </dgm:pt>
    <dgm:pt modelId="{437F54A9-4FDF-402F-AAF6-4FFF08C05CC6}" type="pres">
      <dgm:prSet presAssocID="{67B5D123-26F5-43E8-9C47-43936BF93ABC}" presName="hierRoot2" presStyleCnt="0">
        <dgm:presLayoutVars>
          <dgm:hierBranch/>
        </dgm:presLayoutVars>
      </dgm:prSet>
      <dgm:spPr/>
    </dgm:pt>
    <dgm:pt modelId="{3A463FB6-7D17-4BDF-BBEF-F2E69BBB7945}" type="pres">
      <dgm:prSet presAssocID="{67B5D123-26F5-43E8-9C47-43936BF93ABC}" presName="rootComposite" presStyleCnt="0"/>
      <dgm:spPr/>
    </dgm:pt>
    <dgm:pt modelId="{B20D0AA2-EFC1-4234-B969-FD4F5EFC21DB}" type="pres">
      <dgm:prSet presAssocID="{67B5D123-26F5-43E8-9C47-43936BF93ABC}" presName="rootText" presStyleLbl="node4" presStyleIdx="2" presStyleCnt="13" custScaleX="92244" custScaleY="149929" custLinFactNeighborX="44462">
        <dgm:presLayoutVars>
          <dgm:chPref val="3"/>
        </dgm:presLayoutVars>
      </dgm:prSet>
      <dgm:spPr/>
    </dgm:pt>
    <dgm:pt modelId="{18091106-AE85-4979-A147-8B550D9D85A3}" type="pres">
      <dgm:prSet presAssocID="{67B5D123-26F5-43E8-9C47-43936BF93ABC}" presName="rootConnector" presStyleLbl="node4" presStyleIdx="2" presStyleCnt="13"/>
      <dgm:spPr/>
    </dgm:pt>
    <dgm:pt modelId="{55B909C1-861D-4245-97AB-AA22E0EAE7DD}" type="pres">
      <dgm:prSet presAssocID="{67B5D123-26F5-43E8-9C47-43936BF93ABC}" presName="hierChild4" presStyleCnt="0"/>
      <dgm:spPr/>
    </dgm:pt>
    <dgm:pt modelId="{F42E165E-FE0C-49F4-93A8-81EB62FF6028}" type="pres">
      <dgm:prSet presAssocID="{AD735C60-8054-4366-B23E-88D3D927C210}" presName="Name35" presStyleLbl="parChTrans1D4" presStyleIdx="3" presStyleCnt="13"/>
      <dgm:spPr/>
    </dgm:pt>
    <dgm:pt modelId="{F00FFD89-B55B-4DFE-BC0C-035509BE5632}" type="pres">
      <dgm:prSet presAssocID="{FAF1D61B-66AF-4F4A-AAD9-04AA29ABD1B8}" presName="hierRoot2" presStyleCnt="0">
        <dgm:presLayoutVars>
          <dgm:hierBranch/>
        </dgm:presLayoutVars>
      </dgm:prSet>
      <dgm:spPr/>
    </dgm:pt>
    <dgm:pt modelId="{D42539AB-5A6E-4D37-9AA0-056B04170D04}" type="pres">
      <dgm:prSet presAssocID="{FAF1D61B-66AF-4F4A-AAD9-04AA29ABD1B8}" presName="rootComposite" presStyleCnt="0"/>
      <dgm:spPr/>
    </dgm:pt>
    <dgm:pt modelId="{7DE2904E-5741-43BA-8514-9021D69FD8D6}" type="pres">
      <dgm:prSet presAssocID="{FAF1D61B-66AF-4F4A-AAD9-04AA29ABD1B8}" presName="rootText" presStyleLbl="node4" presStyleIdx="3" presStyleCnt="13" custScaleX="115033" custScaleY="254048" custLinFactNeighborX="-9179" custLinFactNeighborY="1521">
        <dgm:presLayoutVars>
          <dgm:chPref val="3"/>
        </dgm:presLayoutVars>
      </dgm:prSet>
      <dgm:spPr/>
    </dgm:pt>
    <dgm:pt modelId="{AF6C126D-43DC-4A3F-B94A-98CDF88BC7F4}" type="pres">
      <dgm:prSet presAssocID="{FAF1D61B-66AF-4F4A-AAD9-04AA29ABD1B8}" presName="rootConnector" presStyleLbl="node4" presStyleIdx="3" presStyleCnt="13"/>
      <dgm:spPr/>
    </dgm:pt>
    <dgm:pt modelId="{0050C28B-4FDB-4CAD-AE50-EECAF20F6CF8}" type="pres">
      <dgm:prSet presAssocID="{FAF1D61B-66AF-4F4A-AAD9-04AA29ABD1B8}" presName="hierChild4" presStyleCnt="0"/>
      <dgm:spPr/>
    </dgm:pt>
    <dgm:pt modelId="{8BF739EC-F3DB-4E31-A96B-311BFE227FB1}" type="pres">
      <dgm:prSet presAssocID="{FAF1D61B-66AF-4F4A-AAD9-04AA29ABD1B8}" presName="hierChild5" presStyleCnt="0"/>
      <dgm:spPr/>
    </dgm:pt>
    <dgm:pt modelId="{E2B9E640-BA0E-4F52-AEFB-6DD370E94028}" type="pres">
      <dgm:prSet presAssocID="{67B5D123-26F5-43E8-9C47-43936BF93ABC}" presName="hierChild5" presStyleCnt="0"/>
      <dgm:spPr/>
    </dgm:pt>
    <dgm:pt modelId="{B8E08A45-A20B-4CE5-94CA-09BFF3E1C174}" type="pres">
      <dgm:prSet presAssocID="{1092922B-3F25-414E-9579-B90639A95B3A}" presName="Name35" presStyleLbl="parChTrans1D4" presStyleIdx="4" presStyleCnt="13"/>
      <dgm:spPr/>
    </dgm:pt>
    <dgm:pt modelId="{3EF717E4-ECC3-449D-8913-E190D80E0938}" type="pres">
      <dgm:prSet presAssocID="{473AB6AA-9367-4C74-B786-BDE3C2433875}" presName="hierRoot2" presStyleCnt="0">
        <dgm:presLayoutVars>
          <dgm:hierBranch/>
        </dgm:presLayoutVars>
      </dgm:prSet>
      <dgm:spPr/>
    </dgm:pt>
    <dgm:pt modelId="{AC84E19E-0D14-4F2D-92AE-C506784F287A}" type="pres">
      <dgm:prSet presAssocID="{473AB6AA-9367-4C74-B786-BDE3C2433875}" presName="rootComposite" presStyleCnt="0"/>
      <dgm:spPr/>
    </dgm:pt>
    <dgm:pt modelId="{7A41AAFC-04A1-4563-8B7E-529162A79C92}" type="pres">
      <dgm:prSet presAssocID="{473AB6AA-9367-4C74-B786-BDE3C2433875}" presName="rootText" presStyleLbl="node4" presStyleIdx="4" presStyleCnt="13" custScaleX="89018" custScaleY="110001" custLinFactNeighborX="-46668" custLinFactNeighborY="1">
        <dgm:presLayoutVars>
          <dgm:chPref val="3"/>
        </dgm:presLayoutVars>
      </dgm:prSet>
      <dgm:spPr/>
    </dgm:pt>
    <dgm:pt modelId="{488E417A-F864-4A7E-A1FB-1FB0A8B2BD55}" type="pres">
      <dgm:prSet presAssocID="{473AB6AA-9367-4C74-B786-BDE3C2433875}" presName="rootConnector" presStyleLbl="node4" presStyleIdx="4" presStyleCnt="13"/>
      <dgm:spPr/>
    </dgm:pt>
    <dgm:pt modelId="{8184D06B-BE6E-4FCC-9D02-73189328080B}" type="pres">
      <dgm:prSet presAssocID="{473AB6AA-9367-4C74-B786-BDE3C2433875}" presName="hierChild4" presStyleCnt="0"/>
      <dgm:spPr/>
    </dgm:pt>
    <dgm:pt modelId="{11296846-2D87-4059-BA91-B24ED2AC86E2}" type="pres">
      <dgm:prSet presAssocID="{BDE701DB-E188-4180-B5B4-3BC66DCB727B}" presName="Name35" presStyleLbl="parChTrans1D4" presStyleIdx="5" presStyleCnt="13"/>
      <dgm:spPr/>
    </dgm:pt>
    <dgm:pt modelId="{C037E512-97CB-416E-A62A-046CD03A983A}" type="pres">
      <dgm:prSet presAssocID="{7788C51D-5AD5-4249-B42B-F5AE7D3E8F13}" presName="hierRoot2" presStyleCnt="0">
        <dgm:presLayoutVars>
          <dgm:hierBranch/>
        </dgm:presLayoutVars>
      </dgm:prSet>
      <dgm:spPr/>
    </dgm:pt>
    <dgm:pt modelId="{A6B2A931-E88E-413C-A256-7A628716D1EE}" type="pres">
      <dgm:prSet presAssocID="{7788C51D-5AD5-4249-B42B-F5AE7D3E8F13}" presName="rootComposite" presStyleCnt="0"/>
      <dgm:spPr/>
    </dgm:pt>
    <dgm:pt modelId="{67251F40-1CD9-4E92-A540-653A75503ADD}" type="pres">
      <dgm:prSet presAssocID="{7788C51D-5AD5-4249-B42B-F5AE7D3E8F13}" presName="rootText" presStyleLbl="node4" presStyleIdx="5" presStyleCnt="13" custScaleX="66214" custScaleY="112305" custLinFactNeighborX="-33164" custLinFactNeighborY="-1225">
        <dgm:presLayoutVars>
          <dgm:chPref val="3"/>
        </dgm:presLayoutVars>
      </dgm:prSet>
      <dgm:spPr/>
    </dgm:pt>
    <dgm:pt modelId="{1FF74047-6960-41D6-AF76-E98AB26838D4}" type="pres">
      <dgm:prSet presAssocID="{7788C51D-5AD5-4249-B42B-F5AE7D3E8F13}" presName="rootConnector" presStyleLbl="node4" presStyleIdx="5" presStyleCnt="13"/>
      <dgm:spPr/>
    </dgm:pt>
    <dgm:pt modelId="{7CD76349-9730-41E6-A4A9-F63B63B2FBF2}" type="pres">
      <dgm:prSet presAssocID="{7788C51D-5AD5-4249-B42B-F5AE7D3E8F13}" presName="hierChild4" presStyleCnt="0"/>
      <dgm:spPr/>
    </dgm:pt>
    <dgm:pt modelId="{33334FB9-12DF-4633-96F5-424E15E138A2}" type="pres">
      <dgm:prSet presAssocID="{DA22AE04-1B82-4B23-B051-8258D86B6437}" presName="Name35" presStyleLbl="parChTrans1D4" presStyleIdx="6" presStyleCnt="13"/>
      <dgm:spPr/>
    </dgm:pt>
    <dgm:pt modelId="{A745F923-413C-478A-B735-1978E557AF51}" type="pres">
      <dgm:prSet presAssocID="{C4820123-FB49-4A05-B099-6FB6236EAA68}" presName="hierRoot2" presStyleCnt="0">
        <dgm:presLayoutVars>
          <dgm:hierBranch/>
        </dgm:presLayoutVars>
      </dgm:prSet>
      <dgm:spPr/>
    </dgm:pt>
    <dgm:pt modelId="{B80E7493-8C90-4615-81C9-9CA288F5525F}" type="pres">
      <dgm:prSet presAssocID="{C4820123-FB49-4A05-B099-6FB6236EAA68}" presName="rootComposite" presStyleCnt="0"/>
      <dgm:spPr/>
    </dgm:pt>
    <dgm:pt modelId="{F87B0AFF-A177-4689-8D78-67D23242A436}" type="pres">
      <dgm:prSet presAssocID="{C4820123-FB49-4A05-B099-6FB6236EAA68}" presName="rootText" presStyleLbl="node4" presStyleIdx="6" presStyleCnt="13" custScaleX="67972" custScaleY="100259" custLinFactNeighborX="-17455" custLinFactNeighborY="37694">
        <dgm:presLayoutVars>
          <dgm:chPref val="3"/>
        </dgm:presLayoutVars>
      </dgm:prSet>
      <dgm:spPr/>
    </dgm:pt>
    <dgm:pt modelId="{02A04552-5522-4632-86E4-4A38DB4FE4C8}" type="pres">
      <dgm:prSet presAssocID="{C4820123-FB49-4A05-B099-6FB6236EAA68}" presName="rootConnector" presStyleLbl="node4" presStyleIdx="6" presStyleCnt="13"/>
      <dgm:spPr/>
    </dgm:pt>
    <dgm:pt modelId="{215C104E-3A39-4A5A-85FF-1D9B4DD88A33}" type="pres">
      <dgm:prSet presAssocID="{C4820123-FB49-4A05-B099-6FB6236EAA68}" presName="hierChild4" presStyleCnt="0"/>
      <dgm:spPr/>
    </dgm:pt>
    <dgm:pt modelId="{8A2FDB73-2B35-418F-993A-379B1C84945D}" type="pres">
      <dgm:prSet presAssocID="{3BABA2FF-F152-4A99-9D89-88ECFCCB251A}" presName="Name35" presStyleLbl="parChTrans1D4" presStyleIdx="7" presStyleCnt="13"/>
      <dgm:spPr/>
    </dgm:pt>
    <dgm:pt modelId="{84C8139D-A43C-429F-B9F3-F702A2B7E611}" type="pres">
      <dgm:prSet presAssocID="{47CF95D3-92AB-4DC1-8C4F-C97130D435A6}" presName="hierRoot2" presStyleCnt="0">
        <dgm:presLayoutVars>
          <dgm:hierBranch/>
        </dgm:presLayoutVars>
      </dgm:prSet>
      <dgm:spPr/>
    </dgm:pt>
    <dgm:pt modelId="{C2E430BF-4A50-4B3F-A5ED-B4369F9EBC05}" type="pres">
      <dgm:prSet presAssocID="{47CF95D3-92AB-4DC1-8C4F-C97130D435A6}" presName="rootComposite" presStyleCnt="0"/>
      <dgm:spPr/>
    </dgm:pt>
    <dgm:pt modelId="{4F8C77F8-47AD-41B3-BE2C-9E926FB22A16}" type="pres">
      <dgm:prSet presAssocID="{47CF95D3-92AB-4DC1-8C4F-C97130D435A6}" presName="rootText" presStyleLbl="node4" presStyleIdx="7" presStyleCnt="13" custScaleX="75132" custScaleY="122170" custLinFactNeighborX="-17215" custLinFactNeighborY="13277">
        <dgm:presLayoutVars>
          <dgm:chPref val="3"/>
        </dgm:presLayoutVars>
      </dgm:prSet>
      <dgm:spPr/>
    </dgm:pt>
    <dgm:pt modelId="{83CF5893-45A4-448C-8042-1C1FBC9937A3}" type="pres">
      <dgm:prSet presAssocID="{47CF95D3-92AB-4DC1-8C4F-C97130D435A6}" presName="rootConnector" presStyleLbl="node4" presStyleIdx="7" presStyleCnt="13"/>
      <dgm:spPr/>
    </dgm:pt>
    <dgm:pt modelId="{1BF5B400-3508-415B-980E-FBADEBC5265A}" type="pres">
      <dgm:prSet presAssocID="{47CF95D3-92AB-4DC1-8C4F-C97130D435A6}" presName="hierChild4" presStyleCnt="0"/>
      <dgm:spPr/>
    </dgm:pt>
    <dgm:pt modelId="{7668C3AA-018B-441B-B3EA-A8AE8BCA00D0}" type="pres">
      <dgm:prSet presAssocID="{47CF95D3-92AB-4DC1-8C4F-C97130D435A6}" presName="hierChild5" presStyleCnt="0"/>
      <dgm:spPr/>
    </dgm:pt>
    <dgm:pt modelId="{6584BAC3-DBDE-417A-848F-05A533C9FCE1}" type="pres">
      <dgm:prSet presAssocID="{C4820123-FB49-4A05-B099-6FB6236EAA68}" presName="hierChild5" presStyleCnt="0"/>
      <dgm:spPr/>
    </dgm:pt>
    <dgm:pt modelId="{F4F56327-FB78-4D73-A6FD-092923F91629}" type="pres">
      <dgm:prSet presAssocID="{56D29B7B-EA82-4621-AD99-1406282651E3}" presName="Name35" presStyleLbl="parChTrans1D4" presStyleIdx="8" presStyleCnt="13"/>
      <dgm:spPr/>
    </dgm:pt>
    <dgm:pt modelId="{E78C3E72-0019-4EA6-BB04-EB1C2CD36D5F}" type="pres">
      <dgm:prSet presAssocID="{FEFC721B-69D7-4EB6-8009-D0E8FDA9D059}" presName="hierRoot2" presStyleCnt="0">
        <dgm:presLayoutVars>
          <dgm:hierBranch/>
        </dgm:presLayoutVars>
      </dgm:prSet>
      <dgm:spPr/>
    </dgm:pt>
    <dgm:pt modelId="{E8323C80-7DC5-4B0D-8230-5EE00D4B5110}" type="pres">
      <dgm:prSet presAssocID="{FEFC721B-69D7-4EB6-8009-D0E8FDA9D059}" presName="rootComposite" presStyleCnt="0"/>
      <dgm:spPr/>
    </dgm:pt>
    <dgm:pt modelId="{95279545-1575-47D9-8734-77509113C38C}" type="pres">
      <dgm:prSet presAssocID="{FEFC721B-69D7-4EB6-8009-D0E8FDA9D059}" presName="rootText" presStyleLbl="node4" presStyleIdx="8" presStyleCnt="13" custScaleX="63941" custScaleY="100259" custLinFactNeighborX="-30447" custLinFactNeighborY="37694">
        <dgm:presLayoutVars>
          <dgm:chPref val="3"/>
        </dgm:presLayoutVars>
      </dgm:prSet>
      <dgm:spPr/>
    </dgm:pt>
    <dgm:pt modelId="{1444FD5F-2E01-478B-B655-78BA5C352388}" type="pres">
      <dgm:prSet presAssocID="{FEFC721B-69D7-4EB6-8009-D0E8FDA9D059}" presName="rootConnector" presStyleLbl="node4" presStyleIdx="8" presStyleCnt="13"/>
      <dgm:spPr/>
    </dgm:pt>
    <dgm:pt modelId="{1E0FF6ED-D744-4417-88FA-3BCB1FE7EC29}" type="pres">
      <dgm:prSet presAssocID="{FEFC721B-69D7-4EB6-8009-D0E8FDA9D059}" presName="hierChild4" presStyleCnt="0"/>
      <dgm:spPr/>
    </dgm:pt>
    <dgm:pt modelId="{BF60C64F-B13E-4E62-A264-CB36B4679ED1}" type="pres">
      <dgm:prSet presAssocID="{57C378BB-3149-4059-96F8-30C30AC17B10}" presName="Name35" presStyleLbl="parChTrans1D4" presStyleIdx="9" presStyleCnt="13"/>
      <dgm:spPr/>
    </dgm:pt>
    <dgm:pt modelId="{CE2F47D7-0F15-4D1A-9D55-1A02506979BA}" type="pres">
      <dgm:prSet presAssocID="{35D5CDE5-D09C-457E-9A9E-A3139A7F51EF}" presName="hierRoot2" presStyleCnt="0">
        <dgm:presLayoutVars>
          <dgm:hierBranch/>
        </dgm:presLayoutVars>
      </dgm:prSet>
      <dgm:spPr/>
    </dgm:pt>
    <dgm:pt modelId="{6BA034BB-A9E5-4213-AB3D-944FB7DE806F}" type="pres">
      <dgm:prSet presAssocID="{35D5CDE5-D09C-457E-9A9E-A3139A7F51EF}" presName="rootComposite" presStyleCnt="0"/>
      <dgm:spPr/>
    </dgm:pt>
    <dgm:pt modelId="{2EB90CD9-7DE1-4365-A1F6-7A5F716EF83B}" type="pres">
      <dgm:prSet presAssocID="{35D5CDE5-D09C-457E-9A9E-A3139A7F51EF}" presName="rootText" presStyleLbl="node4" presStyleIdx="9" presStyleCnt="13" custScaleX="96440" custScaleY="270907" custLinFactNeighborX="18009" custLinFactNeighborY="63690">
        <dgm:presLayoutVars>
          <dgm:chPref val="3"/>
        </dgm:presLayoutVars>
      </dgm:prSet>
      <dgm:spPr/>
    </dgm:pt>
    <dgm:pt modelId="{465D2217-41DD-49AC-BB1D-F9BD5F043E15}" type="pres">
      <dgm:prSet presAssocID="{35D5CDE5-D09C-457E-9A9E-A3139A7F51EF}" presName="rootConnector" presStyleLbl="node4" presStyleIdx="9" presStyleCnt="13"/>
      <dgm:spPr/>
    </dgm:pt>
    <dgm:pt modelId="{11E94C74-39DF-4628-9DE0-F5F014296A4B}" type="pres">
      <dgm:prSet presAssocID="{35D5CDE5-D09C-457E-9A9E-A3139A7F51EF}" presName="hierChild4" presStyleCnt="0"/>
      <dgm:spPr/>
    </dgm:pt>
    <dgm:pt modelId="{D42CDBEA-FB59-46E4-9F4C-AAE1FC43F044}" type="pres">
      <dgm:prSet presAssocID="{35D5CDE5-D09C-457E-9A9E-A3139A7F51EF}" presName="hierChild5" presStyleCnt="0"/>
      <dgm:spPr/>
    </dgm:pt>
    <dgm:pt modelId="{CC62A88C-54B0-46B5-963A-F63F4CCFABD7}" type="pres">
      <dgm:prSet presAssocID="{FEFC721B-69D7-4EB6-8009-D0E8FDA9D059}" presName="hierChild5" presStyleCnt="0"/>
      <dgm:spPr/>
    </dgm:pt>
    <dgm:pt modelId="{3A67408A-66C2-4E33-A6E0-E29377355BA5}" type="pres">
      <dgm:prSet presAssocID="{7788C51D-5AD5-4249-B42B-F5AE7D3E8F13}" presName="hierChild5" presStyleCnt="0"/>
      <dgm:spPr/>
    </dgm:pt>
    <dgm:pt modelId="{08E69ED1-90D7-4B8B-9929-2CA8A99F7AE2}" type="pres">
      <dgm:prSet presAssocID="{42BAB7BB-AA0D-416C-B0E4-F8EC168704CB}" presName="Name35" presStyleLbl="parChTrans1D4" presStyleIdx="10" presStyleCnt="13"/>
      <dgm:spPr/>
    </dgm:pt>
    <dgm:pt modelId="{494F86D0-D1FD-44C0-8457-C362F25BFE74}" type="pres">
      <dgm:prSet presAssocID="{A4E3F237-5EE9-484D-87FD-64CA2AC3B81B}" presName="hierRoot2" presStyleCnt="0">
        <dgm:presLayoutVars>
          <dgm:hierBranch/>
        </dgm:presLayoutVars>
      </dgm:prSet>
      <dgm:spPr/>
    </dgm:pt>
    <dgm:pt modelId="{E735012F-3CBB-404B-960E-14945C4A8595}" type="pres">
      <dgm:prSet presAssocID="{A4E3F237-5EE9-484D-87FD-64CA2AC3B81B}" presName="rootComposite" presStyleCnt="0"/>
      <dgm:spPr/>
    </dgm:pt>
    <dgm:pt modelId="{6A217AA5-354B-4298-B95E-FBC8B4C95826}" type="pres">
      <dgm:prSet presAssocID="{A4E3F237-5EE9-484D-87FD-64CA2AC3B81B}" presName="rootText" presStyleLbl="node4" presStyleIdx="10" presStyleCnt="13" custScaleX="66122" custScaleY="112223" custLinFactX="-1732" custLinFactNeighborX="-100000" custLinFactNeighborY="-1144">
        <dgm:presLayoutVars>
          <dgm:chPref val="3"/>
        </dgm:presLayoutVars>
      </dgm:prSet>
      <dgm:spPr/>
    </dgm:pt>
    <dgm:pt modelId="{065D44B0-2CB2-4628-A8FE-C6AA9BF7577C}" type="pres">
      <dgm:prSet presAssocID="{A4E3F237-5EE9-484D-87FD-64CA2AC3B81B}" presName="rootConnector" presStyleLbl="node4" presStyleIdx="10" presStyleCnt="13"/>
      <dgm:spPr/>
    </dgm:pt>
    <dgm:pt modelId="{3F0C080A-3D2F-4589-A13A-A06F698E59F4}" type="pres">
      <dgm:prSet presAssocID="{A4E3F237-5EE9-484D-87FD-64CA2AC3B81B}" presName="hierChild4" presStyleCnt="0"/>
      <dgm:spPr/>
    </dgm:pt>
    <dgm:pt modelId="{F1194653-CBBD-4250-8073-5195D048A9D4}" type="pres">
      <dgm:prSet presAssocID="{6B2B12DB-520E-4EB8-A9B1-DD8727830123}" presName="Name35" presStyleLbl="parChTrans1D4" presStyleIdx="11" presStyleCnt="13"/>
      <dgm:spPr/>
    </dgm:pt>
    <dgm:pt modelId="{1CB4D0B3-0D81-48AF-BF4F-C5C054EFB2BC}" type="pres">
      <dgm:prSet presAssocID="{C8BE5016-EF35-47A8-BB1F-745A1DF5B3EE}" presName="hierRoot2" presStyleCnt="0">
        <dgm:presLayoutVars>
          <dgm:hierBranch/>
        </dgm:presLayoutVars>
      </dgm:prSet>
      <dgm:spPr/>
    </dgm:pt>
    <dgm:pt modelId="{E5D12DCE-F151-4CD6-B6D1-81EC3E15ACD0}" type="pres">
      <dgm:prSet presAssocID="{C8BE5016-EF35-47A8-BB1F-745A1DF5B3EE}" presName="rootComposite" presStyleCnt="0"/>
      <dgm:spPr/>
    </dgm:pt>
    <dgm:pt modelId="{1806DF39-E85E-499B-A722-AFE446710781}" type="pres">
      <dgm:prSet presAssocID="{C8BE5016-EF35-47A8-BB1F-745A1DF5B3EE}" presName="rootText" presStyleLbl="node4" presStyleIdx="11" presStyleCnt="13" custScaleX="104221" custScaleY="185721" custLinFactNeighborX="-20326" custLinFactNeighborY="-12728">
        <dgm:presLayoutVars>
          <dgm:chPref val="3"/>
        </dgm:presLayoutVars>
      </dgm:prSet>
      <dgm:spPr/>
    </dgm:pt>
    <dgm:pt modelId="{EF1C13EF-4B17-4CDB-978D-3D5A5FCC87B2}" type="pres">
      <dgm:prSet presAssocID="{C8BE5016-EF35-47A8-BB1F-745A1DF5B3EE}" presName="rootConnector" presStyleLbl="node4" presStyleIdx="11" presStyleCnt="13"/>
      <dgm:spPr/>
    </dgm:pt>
    <dgm:pt modelId="{83FDB13C-57DF-4EA6-A61C-6CB7F22ED8E3}" type="pres">
      <dgm:prSet presAssocID="{C8BE5016-EF35-47A8-BB1F-745A1DF5B3EE}" presName="hierChild4" presStyleCnt="0"/>
      <dgm:spPr/>
    </dgm:pt>
    <dgm:pt modelId="{3A44A271-5184-46F3-9EAA-3105F5DC8328}" type="pres">
      <dgm:prSet presAssocID="{C8BE5016-EF35-47A8-BB1F-745A1DF5B3EE}" presName="hierChild5" presStyleCnt="0"/>
      <dgm:spPr/>
    </dgm:pt>
    <dgm:pt modelId="{7F5D607D-A6CC-4FD5-83A5-9ACC30DE40E6}" type="pres">
      <dgm:prSet presAssocID="{A4E3F237-5EE9-484D-87FD-64CA2AC3B81B}" presName="hierChild5" presStyleCnt="0"/>
      <dgm:spPr/>
    </dgm:pt>
    <dgm:pt modelId="{8FD907A7-E1D4-4981-AA2A-15F171B9F0CE}" type="pres">
      <dgm:prSet presAssocID="{473AB6AA-9367-4C74-B786-BDE3C2433875}" presName="hierChild5" presStyleCnt="0"/>
      <dgm:spPr/>
    </dgm:pt>
    <dgm:pt modelId="{6F38318C-45D4-46CE-8174-C999B1D064A9}" type="pres">
      <dgm:prSet presAssocID="{8F727D72-4E77-4052-83CA-B5FE733D2023}" presName="hierChild5" presStyleCnt="0"/>
      <dgm:spPr/>
    </dgm:pt>
    <dgm:pt modelId="{ADD3256E-D265-4784-AEAC-436A0A86047D}" type="pres">
      <dgm:prSet presAssocID="{4E0ADD13-B546-4F3F-85DA-236B78B55D78}" presName="hierChild5" presStyleCnt="0"/>
      <dgm:spPr/>
    </dgm:pt>
    <dgm:pt modelId="{01A97698-643D-4F58-95CF-D4C8CE86CCD5}" type="pres">
      <dgm:prSet presAssocID="{87FF5B2E-81E3-49C5-BDE8-B51EA995111F}" presName="Name35" presStyleLbl="parChTrans1D3" presStyleIdx="1" presStyleCnt="2"/>
      <dgm:spPr/>
    </dgm:pt>
    <dgm:pt modelId="{94AA9E3A-4E3A-483B-BEC6-0018D6A047E2}" type="pres">
      <dgm:prSet presAssocID="{B699CF10-57BD-450D-A777-21D34DDADD89}" presName="hierRoot2" presStyleCnt="0">
        <dgm:presLayoutVars>
          <dgm:hierBranch/>
        </dgm:presLayoutVars>
      </dgm:prSet>
      <dgm:spPr/>
    </dgm:pt>
    <dgm:pt modelId="{D6CC5890-BD89-456C-8FF8-384908644863}" type="pres">
      <dgm:prSet presAssocID="{B699CF10-57BD-450D-A777-21D34DDADD89}" presName="rootComposite" presStyleCnt="0"/>
      <dgm:spPr/>
    </dgm:pt>
    <dgm:pt modelId="{2F79803D-9379-45D7-B9B9-EC44AF3085A9}" type="pres">
      <dgm:prSet presAssocID="{B699CF10-57BD-450D-A777-21D34DDADD89}" presName="rootText" presStyleLbl="node3" presStyleIdx="1" presStyleCnt="2" custScaleX="133871" custScaleY="91489">
        <dgm:presLayoutVars>
          <dgm:chPref val="3"/>
        </dgm:presLayoutVars>
      </dgm:prSet>
      <dgm:spPr/>
    </dgm:pt>
    <dgm:pt modelId="{87EDE0BF-F70F-486C-AB17-0AC9D16FDE8B}" type="pres">
      <dgm:prSet presAssocID="{B699CF10-57BD-450D-A777-21D34DDADD89}" presName="rootConnector" presStyleLbl="node3" presStyleIdx="1" presStyleCnt="2"/>
      <dgm:spPr/>
    </dgm:pt>
    <dgm:pt modelId="{C853DA2C-1CD4-480E-9CCC-3BFC0B46429C}" type="pres">
      <dgm:prSet presAssocID="{B699CF10-57BD-450D-A777-21D34DDADD89}" presName="hierChild4" presStyleCnt="0"/>
      <dgm:spPr/>
    </dgm:pt>
    <dgm:pt modelId="{7BE60AEE-C70F-4358-98B4-1DF4C9B41B69}" type="pres">
      <dgm:prSet presAssocID="{4379DADF-3D47-40B2-96FE-916B90966885}" presName="Name35" presStyleLbl="parChTrans1D4" presStyleIdx="12" presStyleCnt="13"/>
      <dgm:spPr/>
    </dgm:pt>
    <dgm:pt modelId="{676CC643-B9F2-402F-86B1-1424395DCF42}" type="pres">
      <dgm:prSet presAssocID="{B7D1B139-1BAD-46FF-A835-A85A26D1DB12}" presName="hierRoot2" presStyleCnt="0">
        <dgm:presLayoutVars>
          <dgm:hierBranch/>
        </dgm:presLayoutVars>
      </dgm:prSet>
      <dgm:spPr/>
    </dgm:pt>
    <dgm:pt modelId="{54297776-1B9B-408B-9BDB-3E5CA253BDC7}" type="pres">
      <dgm:prSet presAssocID="{B7D1B139-1BAD-46FF-A835-A85A26D1DB12}" presName="rootComposite" presStyleCnt="0"/>
      <dgm:spPr/>
    </dgm:pt>
    <dgm:pt modelId="{06D1FE52-460B-4E81-8608-548113A83916}" type="pres">
      <dgm:prSet presAssocID="{B7D1B139-1BAD-46FF-A835-A85A26D1DB12}" presName="rootText" presStyleLbl="node4" presStyleIdx="12" presStyleCnt="13" custScaleX="124416" custScaleY="143701">
        <dgm:presLayoutVars>
          <dgm:chPref val="3"/>
        </dgm:presLayoutVars>
      </dgm:prSet>
      <dgm:spPr/>
    </dgm:pt>
    <dgm:pt modelId="{8A72D1CD-B7E9-4C1A-AF80-8E5894F60C73}" type="pres">
      <dgm:prSet presAssocID="{B7D1B139-1BAD-46FF-A835-A85A26D1DB12}" presName="rootConnector" presStyleLbl="node4" presStyleIdx="12" presStyleCnt="13"/>
      <dgm:spPr/>
    </dgm:pt>
    <dgm:pt modelId="{5653E00C-04E0-4309-AD2B-3E360A82C194}" type="pres">
      <dgm:prSet presAssocID="{B7D1B139-1BAD-46FF-A835-A85A26D1DB12}" presName="hierChild4" presStyleCnt="0"/>
      <dgm:spPr/>
    </dgm:pt>
    <dgm:pt modelId="{0AF20DA9-C2C2-49F9-9065-89044AC93931}" type="pres">
      <dgm:prSet presAssocID="{B7D1B139-1BAD-46FF-A835-A85A26D1DB12}" presName="hierChild5" presStyleCnt="0"/>
      <dgm:spPr/>
    </dgm:pt>
    <dgm:pt modelId="{29923BCD-32B1-474E-853B-77252F317E63}" type="pres">
      <dgm:prSet presAssocID="{B699CF10-57BD-450D-A777-21D34DDADD89}" presName="hierChild5" presStyleCnt="0"/>
      <dgm:spPr/>
    </dgm:pt>
    <dgm:pt modelId="{A642DFF5-A5E6-4008-A816-D850CF3C7789}" type="pres">
      <dgm:prSet presAssocID="{6A96AEF8-2CC2-4F99-BF55-61D8E67C707A}" presName="hierChild5" presStyleCnt="0"/>
      <dgm:spPr/>
    </dgm:pt>
    <dgm:pt modelId="{7C3C45DC-0EF8-4021-93F9-C050C0026F59}" type="pres">
      <dgm:prSet presAssocID="{26FA6F3E-E1B6-483C-B477-10772F9E2273}" presName="hierChild3" presStyleCnt="0"/>
      <dgm:spPr/>
    </dgm:pt>
  </dgm:ptLst>
  <dgm:cxnLst>
    <dgm:cxn modelId="{401EB900-01B8-433A-B060-71E3340E7658}" type="presOf" srcId="{67B5D123-26F5-43E8-9C47-43936BF93ABC}" destId="{B20D0AA2-EFC1-4234-B969-FD4F5EFC21DB}" srcOrd="0" destOrd="0" presId="urn:microsoft.com/office/officeart/2005/8/layout/orgChart1"/>
    <dgm:cxn modelId="{5036A505-3DEF-4863-94D1-E0220BBAC2B3}" type="presOf" srcId="{C4820123-FB49-4A05-B099-6FB6236EAA68}" destId="{F87B0AFF-A177-4689-8D78-67D23242A436}" srcOrd="0" destOrd="0" presId="urn:microsoft.com/office/officeart/2005/8/layout/orgChart1"/>
    <dgm:cxn modelId="{DFEA6A08-DA6C-480F-9B0E-ED1CFFEE7365}" type="presOf" srcId="{B699CF10-57BD-450D-A777-21D34DDADD89}" destId="{2F79803D-9379-45D7-B9B9-EC44AF3085A9}" srcOrd="0" destOrd="0" presId="urn:microsoft.com/office/officeart/2005/8/layout/orgChart1"/>
    <dgm:cxn modelId="{1E99A40A-BCFA-4147-8A05-1B12D7E1F3C7}" type="presOf" srcId="{B7D1B139-1BAD-46FF-A835-A85A26D1DB12}" destId="{06D1FE52-460B-4E81-8608-548113A83916}" srcOrd="0" destOrd="0" presId="urn:microsoft.com/office/officeart/2005/8/layout/orgChart1"/>
    <dgm:cxn modelId="{4D58DE0C-880B-4283-830F-0DF7E4607459}" type="presOf" srcId="{3BABA2FF-F152-4A99-9D89-88ECFCCB251A}" destId="{8A2FDB73-2B35-418F-993A-379B1C84945D}" srcOrd="0" destOrd="0" presId="urn:microsoft.com/office/officeart/2005/8/layout/orgChart1"/>
    <dgm:cxn modelId="{7FB8C719-CB3F-4348-9762-94096476A93C}" srcId="{6A96AEF8-2CC2-4F99-BF55-61D8E67C707A}" destId="{B699CF10-57BD-450D-A777-21D34DDADD89}" srcOrd="1" destOrd="0" parTransId="{87FF5B2E-81E3-49C5-BDE8-B51EA995111F}" sibTransId="{FFADCFC7-62F5-487D-8653-89F865AF31A6}"/>
    <dgm:cxn modelId="{4FD7ED19-2738-498A-A75B-A5DD25A8B445}" srcId="{473AB6AA-9367-4C74-B786-BDE3C2433875}" destId="{7788C51D-5AD5-4249-B42B-F5AE7D3E8F13}" srcOrd="0" destOrd="0" parTransId="{BDE701DB-E188-4180-B5B4-3BC66DCB727B}" sibTransId="{30170ADE-409A-4804-B7E9-19468E7C7E15}"/>
    <dgm:cxn modelId="{8142F819-C564-49D1-AFF3-37D88538736B}" srcId="{8F727D72-4E77-4052-83CA-B5FE733D2023}" destId="{473AB6AA-9367-4C74-B786-BDE3C2433875}" srcOrd="2" destOrd="0" parTransId="{1092922B-3F25-414E-9579-B90639A95B3A}" sibTransId="{23012DE8-5CD3-499F-B3A9-8358226DC995}"/>
    <dgm:cxn modelId="{83A5EE1C-EC5C-443C-8BFB-362DC082609E}" type="presOf" srcId="{87FF5B2E-81E3-49C5-BDE8-B51EA995111F}" destId="{01A97698-643D-4F58-95CF-D4C8CE86CCD5}" srcOrd="0" destOrd="0" presId="urn:microsoft.com/office/officeart/2005/8/layout/orgChart1"/>
    <dgm:cxn modelId="{E68EF622-A6BE-4A9C-927B-0D69313D0B37}" type="presOf" srcId="{BDE701DB-E188-4180-B5B4-3BC66DCB727B}" destId="{11296846-2D87-4059-BA91-B24ED2AC86E2}" srcOrd="0" destOrd="0" presId="urn:microsoft.com/office/officeart/2005/8/layout/orgChart1"/>
    <dgm:cxn modelId="{C8C54524-83CC-42CB-AC0B-8E7EDBD33A91}" type="presOf" srcId="{7D1D563A-277F-4F9B-85D4-0A764EA2EB03}" destId="{A9031CD4-46CE-44DE-BD6C-8E7B9C736ABA}" srcOrd="0" destOrd="0" presId="urn:microsoft.com/office/officeart/2005/8/layout/orgChart1"/>
    <dgm:cxn modelId="{6F1A4525-458A-46C2-8BF0-0127CC32DE57}" srcId="{FEFC721B-69D7-4EB6-8009-D0E8FDA9D059}" destId="{35D5CDE5-D09C-457E-9A9E-A3139A7F51EF}" srcOrd="0" destOrd="0" parTransId="{57C378BB-3149-4059-96F8-30C30AC17B10}" sibTransId="{38C1C79C-CEBD-4E3D-9BF9-D9AFD63F1EE8}"/>
    <dgm:cxn modelId="{3C4C8325-875C-48C8-BFA5-5E00AE41CA93}" type="presOf" srcId="{6A96AEF8-2CC2-4F99-BF55-61D8E67C707A}" destId="{7B66E9DC-4C34-4EB2-A1E5-65ADFD5F09EF}" srcOrd="1" destOrd="0" presId="urn:microsoft.com/office/officeart/2005/8/layout/orgChart1"/>
    <dgm:cxn modelId="{BFBEE425-8184-4184-9988-D2C2D1A9354E}" type="presOf" srcId="{4E0ADD13-B546-4F3F-85DA-236B78B55D78}" destId="{7A04A959-A752-4F1C-9ECC-79C4E9B2D9F6}" srcOrd="0" destOrd="0" presId="urn:microsoft.com/office/officeart/2005/8/layout/orgChart1"/>
    <dgm:cxn modelId="{FE087727-9E52-4AAE-B5A6-C1A5DB684C98}" type="presOf" srcId="{6A96AEF8-2CC2-4F99-BF55-61D8E67C707A}" destId="{DD444265-3CF7-488C-9C84-8FCA9F5403F5}" srcOrd="0" destOrd="0" presId="urn:microsoft.com/office/officeart/2005/8/layout/orgChart1"/>
    <dgm:cxn modelId="{4D6A2B28-FE60-4D10-A320-7C626FAC9BF1}" type="presOf" srcId="{A4E3F237-5EE9-484D-87FD-64CA2AC3B81B}" destId="{065D44B0-2CB2-4628-A8FE-C6AA9BF7577C}" srcOrd="1" destOrd="0" presId="urn:microsoft.com/office/officeart/2005/8/layout/orgChart1"/>
    <dgm:cxn modelId="{4BA89229-1760-4748-9B84-A3E3351BC3D0}" type="presOf" srcId="{AD735C60-8054-4366-B23E-88D3D927C210}" destId="{F42E165E-FE0C-49F4-93A8-81EB62FF6028}" srcOrd="0" destOrd="0" presId="urn:microsoft.com/office/officeart/2005/8/layout/orgChart1"/>
    <dgm:cxn modelId="{474B2C31-4B0D-42E0-8333-4582248A72E0}" type="presOf" srcId="{B7D1B139-1BAD-46FF-A835-A85A26D1DB12}" destId="{8A72D1CD-B7E9-4C1A-AF80-8E5894F60C73}" srcOrd="1" destOrd="0" presId="urn:microsoft.com/office/officeart/2005/8/layout/orgChart1"/>
    <dgm:cxn modelId="{ABC82938-F15B-4B21-924A-CCE6111F2D35}" srcId="{8F727D72-4E77-4052-83CA-B5FE733D2023}" destId="{67B5D123-26F5-43E8-9C47-43936BF93ABC}" srcOrd="1" destOrd="0" parTransId="{28AED21D-BD79-4BFD-B587-33C622177BA7}" sibTransId="{8503C292-3F2E-43B4-9F41-43FB3F9EF01E}"/>
    <dgm:cxn modelId="{952BF039-6771-43F6-B157-68378804D6D9}" srcId="{C4820123-FB49-4A05-B099-6FB6236EAA68}" destId="{47CF95D3-92AB-4DC1-8C4F-C97130D435A6}" srcOrd="0" destOrd="0" parTransId="{3BABA2FF-F152-4A99-9D89-88ECFCCB251A}" sibTransId="{A2DC0FBA-A529-49DF-B56F-072880789FF3}"/>
    <dgm:cxn modelId="{50BD393D-A2F5-46D9-BCE7-E91E3E9B2BFF}" type="presOf" srcId="{35D5CDE5-D09C-457E-9A9E-A3139A7F51EF}" destId="{465D2217-41DD-49AC-BB1D-F9BD5F043E15}" srcOrd="1" destOrd="0" presId="urn:microsoft.com/office/officeart/2005/8/layout/orgChart1"/>
    <dgm:cxn modelId="{78009C3F-ABBD-4FCA-8C01-0BD0028DFEAB}" type="presOf" srcId="{8F727D72-4E77-4052-83CA-B5FE733D2023}" destId="{32072549-4B8C-4A14-9987-A10F4F6EA3FF}" srcOrd="0" destOrd="0" presId="urn:microsoft.com/office/officeart/2005/8/layout/orgChart1"/>
    <dgm:cxn modelId="{78FD285C-B14E-45CB-A8F0-240B3B70815C}" type="presOf" srcId="{8EF58AD1-5D02-4CD8-919C-D499814D6B83}" destId="{B85EBED6-39CE-4037-AC3C-99A1F61347C9}" srcOrd="0" destOrd="0" presId="urn:microsoft.com/office/officeart/2005/8/layout/orgChart1"/>
    <dgm:cxn modelId="{F5A61F63-08D5-4790-BD2A-3144D9ED9E95}" type="presOf" srcId="{1092922B-3F25-414E-9579-B90639A95B3A}" destId="{B8E08A45-A20B-4CE5-94CA-09BFF3E1C174}" srcOrd="0" destOrd="0" presId="urn:microsoft.com/office/officeart/2005/8/layout/orgChart1"/>
    <dgm:cxn modelId="{0E23D043-A042-41AB-9F17-C971558CCAF4}" type="presOf" srcId="{4379DADF-3D47-40B2-96FE-916B90966885}" destId="{7BE60AEE-C70F-4358-98B4-1DF4C9B41B69}" srcOrd="0" destOrd="0" presId="urn:microsoft.com/office/officeart/2005/8/layout/orgChart1"/>
    <dgm:cxn modelId="{F0B09A45-F013-4356-9791-C3F50D84136B}" srcId="{473AB6AA-9367-4C74-B786-BDE3C2433875}" destId="{A4E3F237-5EE9-484D-87FD-64CA2AC3B81B}" srcOrd="1" destOrd="0" parTransId="{42BAB7BB-AA0D-416C-B0E4-F8EC168704CB}" sibTransId="{FA331850-BF20-4DFD-8244-6DCF7C1D4257}"/>
    <dgm:cxn modelId="{23740247-9A3A-477A-B12E-5BE21DB2876D}" srcId="{7788C51D-5AD5-4249-B42B-F5AE7D3E8F13}" destId="{FEFC721B-69D7-4EB6-8009-D0E8FDA9D059}" srcOrd="1" destOrd="0" parTransId="{56D29B7B-EA82-4621-AD99-1406282651E3}" sibTransId="{589F0757-41BB-406B-9DA6-D88252ED0EF3}"/>
    <dgm:cxn modelId="{1281C448-B4A4-43DE-AB0D-AC4BB89240F8}" type="presOf" srcId="{A4E3F237-5EE9-484D-87FD-64CA2AC3B81B}" destId="{6A217AA5-354B-4298-B95E-FBC8B4C95826}" srcOrd="0" destOrd="0" presId="urn:microsoft.com/office/officeart/2005/8/layout/orgChart1"/>
    <dgm:cxn modelId="{A547A849-058D-4DD5-AD8B-741E4937D4D7}" type="presOf" srcId="{71187BD9-DD98-42DD-8C34-9F7F278BBC14}" destId="{BA16A054-8F4A-4FFF-A6E6-CAC970212C83}" srcOrd="0" destOrd="0" presId="urn:microsoft.com/office/officeart/2005/8/layout/orgChart1"/>
    <dgm:cxn modelId="{558DBA6A-5D64-4BE5-A7E5-312FC64C9A2C}" type="presOf" srcId="{DA22AE04-1B82-4B23-B051-8258D86B6437}" destId="{33334FB9-12DF-4633-96F5-424E15E138A2}" srcOrd="0" destOrd="0" presId="urn:microsoft.com/office/officeart/2005/8/layout/orgChart1"/>
    <dgm:cxn modelId="{D32A386B-CAD0-4444-94BE-3AD977283F1A}" type="presOf" srcId="{C4820123-FB49-4A05-B099-6FB6236EAA68}" destId="{02A04552-5522-4632-86E4-4A38DB4FE4C8}" srcOrd="1" destOrd="0" presId="urn:microsoft.com/office/officeart/2005/8/layout/orgChart1"/>
    <dgm:cxn modelId="{0CB5F04B-8541-4062-A779-51B75B89A0BC}" type="presOf" srcId="{FEFC721B-69D7-4EB6-8009-D0E8FDA9D059}" destId="{1444FD5F-2E01-478B-B655-78BA5C352388}" srcOrd="1" destOrd="0" presId="urn:microsoft.com/office/officeart/2005/8/layout/orgChart1"/>
    <dgm:cxn modelId="{00F1DA4C-E34E-411F-9DC3-411090309091}" type="presOf" srcId="{26FA6F3E-E1B6-483C-B477-10772F9E2273}" destId="{5D2572F4-DBF7-4673-AE0C-17F8877BDFAD}" srcOrd="0" destOrd="0" presId="urn:microsoft.com/office/officeart/2005/8/layout/orgChart1"/>
    <dgm:cxn modelId="{78E3914D-59E5-4EC6-A61D-C204DCC0B85B}" type="presOf" srcId="{DA19F896-6518-4D70-9E29-44F3953D5E01}" destId="{04CA0A4D-72EC-4D40-B42B-DC3CDA129B9C}" srcOrd="0" destOrd="0" presId="urn:microsoft.com/office/officeart/2005/8/layout/orgChart1"/>
    <dgm:cxn modelId="{3561694F-A9E4-456C-8DEA-842DA70B3899}" srcId="{4E0ADD13-B546-4F3F-85DA-236B78B55D78}" destId="{8F727D72-4E77-4052-83CA-B5FE733D2023}" srcOrd="0" destOrd="0" parTransId="{C84A972C-E8B3-4579-B5F6-36A192154327}" sibTransId="{3A9B98B3-404C-40CF-A692-5786E6FC07D5}"/>
    <dgm:cxn modelId="{84DD9C70-BE20-4967-92EB-D65BD413D8B0}" srcId="{7788C51D-5AD5-4249-B42B-F5AE7D3E8F13}" destId="{C4820123-FB49-4A05-B099-6FB6236EAA68}" srcOrd="0" destOrd="0" parTransId="{DA22AE04-1B82-4B23-B051-8258D86B6437}" sibTransId="{7F1BD96E-754A-419F-B47B-F360C9B24A51}"/>
    <dgm:cxn modelId="{44C08172-3933-4670-897A-DF6551DEAE4A}" type="presOf" srcId="{42BAB7BB-AA0D-416C-B0E4-F8EC168704CB}" destId="{08E69ED1-90D7-4B8B-9929-2CA8A99F7AE2}" srcOrd="0" destOrd="0" presId="urn:microsoft.com/office/officeart/2005/8/layout/orgChart1"/>
    <dgm:cxn modelId="{1AF02873-D87F-422D-9248-BD38CD483E0C}" type="presOf" srcId="{4903BCB3-6DE6-4DB6-9356-1DB810DB758A}" destId="{61494EF3-D95A-490B-946C-84A9EDC302DD}" srcOrd="0" destOrd="0" presId="urn:microsoft.com/office/officeart/2005/8/layout/orgChart1"/>
    <dgm:cxn modelId="{DAF88157-9F17-4A37-A47B-D1FA9C3AF545}" type="presOf" srcId="{C84A972C-E8B3-4579-B5F6-36A192154327}" destId="{B7A0E226-CFA0-48C7-B73D-70FDE7E9153B}" srcOrd="0" destOrd="0" presId="urn:microsoft.com/office/officeart/2005/8/layout/orgChart1"/>
    <dgm:cxn modelId="{68EC9357-EBA2-4D2C-807A-B1B7674B9532}" type="presOf" srcId="{473AB6AA-9367-4C74-B786-BDE3C2433875}" destId="{7A41AAFC-04A1-4563-8B7E-529162A79C92}" srcOrd="0" destOrd="0" presId="urn:microsoft.com/office/officeart/2005/8/layout/orgChart1"/>
    <dgm:cxn modelId="{04DF8578-4C49-475C-9BB4-EF78D0F326F4}" type="presOf" srcId="{56D29B7B-EA82-4621-AD99-1406282651E3}" destId="{F4F56327-FB78-4D73-A6FD-092923F91629}" srcOrd="0" destOrd="0" presId="urn:microsoft.com/office/officeart/2005/8/layout/orgChart1"/>
    <dgm:cxn modelId="{C12E8279-8CA3-4E24-AD78-3F70F3E8CC0E}" type="presOf" srcId="{47CF95D3-92AB-4DC1-8C4F-C97130D435A6}" destId="{83CF5893-45A4-448C-8042-1C1FBC9937A3}" srcOrd="1" destOrd="0" presId="urn:microsoft.com/office/officeart/2005/8/layout/orgChart1"/>
    <dgm:cxn modelId="{26A8B67F-1216-44EE-808C-DBF4E85CCEBE}" type="presOf" srcId="{57C378BB-3149-4059-96F8-30C30AC17B10}" destId="{BF60C64F-B13E-4E62-A264-CB36B4679ED1}" srcOrd="0" destOrd="0" presId="urn:microsoft.com/office/officeart/2005/8/layout/orgChart1"/>
    <dgm:cxn modelId="{2EC4D080-E254-46EF-8312-FB446C865A44}" type="presOf" srcId="{67B5D123-26F5-43E8-9C47-43936BF93ABC}" destId="{18091106-AE85-4979-A147-8B550D9D85A3}" srcOrd="1" destOrd="0" presId="urn:microsoft.com/office/officeart/2005/8/layout/orgChart1"/>
    <dgm:cxn modelId="{B09F4686-CDA9-43B7-8103-443B8217363C}" type="presOf" srcId="{C8BE5016-EF35-47A8-BB1F-745A1DF5B3EE}" destId="{EF1C13EF-4B17-4CDB-978D-3D5A5FCC87B2}" srcOrd="1" destOrd="0" presId="urn:microsoft.com/office/officeart/2005/8/layout/orgChart1"/>
    <dgm:cxn modelId="{0572AF87-2836-4F82-AD5F-F4A8BE498ECE}" type="presOf" srcId="{FAF1D61B-66AF-4F4A-AAD9-04AA29ABD1B8}" destId="{7DE2904E-5741-43BA-8514-9021D69FD8D6}" srcOrd="0" destOrd="0" presId="urn:microsoft.com/office/officeart/2005/8/layout/orgChart1"/>
    <dgm:cxn modelId="{308F8388-4983-4378-8F67-46BB0D405452}" srcId="{6A96AEF8-2CC2-4F99-BF55-61D8E67C707A}" destId="{4E0ADD13-B546-4F3F-85DA-236B78B55D78}" srcOrd="0" destOrd="0" parTransId="{71187BD9-DD98-42DD-8C34-9F7F278BBC14}" sibTransId="{52F748FE-868C-46FA-831E-DB477D80484F}"/>
    <dgm:cxn modelId="{16547D90-0437-45B0-97AA-823AA9B5AA23}" srcId="{7D1D563A-277F-4F9B-85D4-0A764EA2EB03}" destId="{26FA6F3E-E1B6-483C-B477-10772F9E2273}" srcOrd="0" destOrd="0" parTransId="{C98F6C0B-D5C3-47EE-A4EF-9BA6D292B1B6}" sibTransId="{943DCD22-2BC2-414E-B919-16EC10EAACD0}"/>
    <dgm:cxn modelId="{BE3BB59D-B2FD-4F8B-96C7-DA559E65C0A6}" type="presOf" srcId="{47CF95D3-92AB-4DC1-8C4F-C97130D435A6}" destId="{4F8C77F8-47AD-41B3-BE2C-9E926FB22A16}" srcOrd="0" destOrd="0" presId="urn:microsoft.com/office/officeart/2005/8/layout/orgChart1"/>
    <dgm:cxn modelId="{8C8A5DA2-6372-4556-8C96-AACCAB98F472}" type="presOf" srcId="{26FA6F3E-E1B6-483C-B477-10772F9E2273}" destId="{331C44EC-D6FC-4CF0-9189-13F6E7560AC3}" srcOrd="1" destOrd="0" presId="urn:microsoft.com/office/officeart/2005/8/layout/orgChart1"/>
    <dgm:cxn modelId="{445434A4-DDC8-4453-BE41-860223B7F7ED}" type="presOf" srcId="{C8BE5016-EF35-47A8-BB1F-745A1DF5B3EE}" destId="{1806DF39-E85E-499B-A722-AFE446710781}" srcOrd="0" destOrd="0" presId="urn:microsoft.com/office/officeart/2005/8/layout/orgChart1"/>
    <dgm:cxn modelId="{1FDE4CA4-A998-49F4-B478-453ABCC3CDD2}" srcId="{8F727D72-4E77-4052-83CA-B5FE733D2023}" destId="{4903BCB3-6DE6-4DB6-9356-1DB810DB758A}" srcOrd="0" destOrd="0" parTransId="{8EF58AD1-5D02-4CD8-919C-D499814D6B83}" sibTransId="{2976183C-BEB0-4791-9AE0-E1EFD0464E9E}"/>
    <dgm:cxn modelId="{EB47AFAF-8E10-44E4-840F-1BC190562347}" srcId="{26FA6F3E-E1B6-483C-B477-10772F9E2273}" destId="{6A96AEF8-2CC2-4F99-BF55-61D8E67C707A}" srcOrd="0" destOrd="0" parTransId="{DA19F896-6518-4D70-9E29-44F3953D5E01}" sibTransId="{65B48AF0-75A2-4D73-B99A-0337A576D4A8}"/>
    <dgm:cxn modelId="{59DDBBB1-FB6F-4859-9FD0-EE4B898F62AD}" type="presOf" srcId="{7788C51D-5AD5-4249-B42B-F5AE7D3E8F13}" destId="{1FF74047-6960-41D6-AF76-E98AB26838D4}" srcOrd="1" destOrd="0" presId="urn:microsoft.com/office/officeart/2005/8/layout/orgChart1"/>
    <dgm:cxn modelId="{629F18CD-078D-4E9B-8E92-F49997D9175C}" type="presOf" srcId="{FEFC721B-69D7-4EB6-8009-D0E8FDA9D059}" destId="{95279545-1575-47D9-8734-77509113C38C}" srcOrd="0" destOrd="0" presId="urn:microsoft.com/office/officeart/2005/8/layout/orgChart1"/>
    <dgm:cxn modelId="{5EA6CECF-05F8-45B8-8E33-86FCF71E7503}" srcId="{67B5D123-26F5-43E8-9C47-43936BF93ABC}" destId="{FAF1D61B-66AF-4F4A-AAD9-04AA29ABD1B8}" srcOrd="0" destOrd="0" parTransId="{AD735C60-8054-4366-B23E-88D3D927C210}" sibTransId="{DD37A8F7-BCFF-42A2-ACAD-BB6B14006DDD}"/>
    <dgm:cxn modelId="{105917D1-1DB4-40A3-87C8-8B7AAFC2AF6E}" type="presOf" srcId="{FAF1D61B-66AF-4F4A-AAD9-04AA29ABD1B8}" destId="{AF6C126D-43DC-4A3F-B94A-98CDF88BC7F4}" srcOrd="1" destOrd="0" presId="urn:microsoft.com/office/officeart/2005/8/layout/orgChart1"/>
    <dgm:cxn modelId="{9308E3D2-307F-4AD0-9168-5C7E0891E6C7}" type="presOf" srcId="{6B2B12DB-520E-4EB8-A9B1-DD8727830123}" destId="{F1194653-CBBD-4250-8073-5195D048A9D4}" srcOrd="0" destOrd="0" presId="urn:microsoft.com/office/officeart/2005/8/layout/orgChart1"/>
    <dgm:cxn modelId="{5494F6D2-98D9-4CD0-9097-4D5A4BE4D6C1}" type="presOf" srcId="{8F727D72-4E77-4052-83CA-B5FE733D2023}" destId="{D2C2B63E-1B2C-4B5D-9A96-8B9D72738346}" srcOrd="1" destOrd="0" presId="urn:microsoft.com/office/officeart/2005/8/layout/orgChart1"/>
    <dgm:cxn modelId="{AFAB21D6-4643-42FF-A366-CEA4EE2EE8DC}" srcId="{A4E3F237-5EE9-484D-87FD-64CA2AC3B81B}" destId="{C8BE5016-EF35-47A8-BB1F-745A1DF5B3EE}" srcOrd="0" destOrd="0" parTransId="{6B2B12DB-520E-4EB8-A9B1-DD8727830123}" sibTransId="{6724EC5D-5E8B-437E-BCEA-79554BF3DD6B}"/>
    <dgm:cxn modelId="{3E0102DB-39B5-4AAA-92AC-2F8B68710011}" srcId="{B699CF10-57BD-450D-A777-21D34DDADD89}" destId="{B7D1B139-1BAD-46FF-A835-A85A26D1DB12}" srcOrd="0" destOrd="0" parTransId="{4379DADF-3D47-40B2-96FE-916B90966885}" sibTransId="{066768C3-7283-46C0-90DC-6E170F7EC336}"/>
    <dgm:cxn modelId="{BC95F2DD-7753-4A65-978E-B6FA3935FC50}" type="presOf" srcId="{B699CF10-57BD-450D-A777-21D34DDADD89}" destId="{87EDE0BF-F70F-486C-AB17-0AC9D16FDE8B}" srcOrd="1" destOrd="0" presId="urn:microsoft.com/office/officeart/2005/8/layout/orgChart1"/>
    <dgm:cxn modelId="{2F9CB6E5-4578-4AA5-B228-1238E03B25E7}" type="presOf" srcId="{473AB6AA-9367-4C74-B786-BDE3C2433875}" destId="{488E417A-F864-4A7E-A1FB-1FB0A8B2BD55}" srcOrd="1" destOrd="0" presId="urn:microsoft.com/office/officeart/2005/8/layout/orgChart1"/>
    <dgm:cxn modelId="{156B8FE9-3760-4C31-A83F-B1AA668E2567}" type="presOf" srcId="{4903BCB3-6DE6-4DB6-9356-1DB810DB758A}" destId="{AB31F3E5-4E77-446C-B739-A89BE01E49C0}" srcOrd="1" destOrd="0" presId="urn:microsoft.com/office/officeart/2005/8/layout/orgChart1"/>
    <dgm:cxn modelId="{DEAEC0F6-90D8-4736-AA7E-228C56D65177}" type="presOf" srcId="{7788C51D-5AD5-4249-B42B-F5AE7D3E8F13}" destId="{67251F40-1CD9-4E92-A540-653A75503ADD}" srcOrd="0" destOrd="0" presId="urn:microsoft.com/office/officeart/2005/8/layout/orgChart1"/>
    <dgm:cxn modelId="{FC7D63F7-802C-4B04-9307-843B48740EF1}" type="presOf" srcId="{28AED21D-BD79-4BFD-B587-33C622177BA7}" destId="{551AB197-8867-4328-88B3-1217EFA004D5}" srcOrd="0" destOrd="0" presId="urn:microsoft.com/office/officeart/2005/8/layout/orgChart1"/>
    <dgm:cxn modelId="{00631AFB-3F34-4E51-94FC-9126CB3F6076}" type="presOf" srcId="{35D5CDE5-D09C-457E-9A9E-A3139A7F51EF}" destId="{2EB90CD9-7DE1-4365-A1F6-7A5F716EF83B}" srcOrd="0" destOrd="0" presId="urn:microsoft.com/office/officeart/2005/8/layout/orgChart1"/>
    <dgm:cxn modelId="{F193C3FD-57F1-4E6B-AC39-8D86479E186F}" type="presOf" srcId="{4E0ADD13-B546-4F3F-85DA-236B78B55D78}" destId="{255835F5-947B-4EA9-9285-87C2A96A3FC6}" srcOrd="1" destOrd="0" presId="urn:microsoft.com/office/officeart/2005/8/layout/orgChart1"/>
    <dgm:cxn modelId="{54F4BA67-181F-41C2-ADE8-1A1D00CA5F9A}" type="presParOf" srcId="{A9031CD4-46CE-44DE-BD6C-8E7B9C736ABA}" destId="{F3DAEB7E-717D-49A6-AF6E-9525C015F03E}" srcOrd="0" destOrd="0" presId="urn:microsoft.com/office/officeart/2005/8/layout/orgChart1"/>
    <dgm:cxn modelId="{66490F8A-1D3B-42C5-BF79-9CC749884478}" type="presParOf" srcId="{F3DAEB7E-717D-49A6-AF6E-9525C015F03E}" destId="{B7D1DDC0-8AB5-4F90-B69E-6D4337BEAC09}" srcOrd="0" destOrd="0" presId="urn:microsoft.com/office/officeart/2005/8/layout/orgChart1"/>
    <dgm:cxn modelId="{A9BA82F2-EAA1-44E9-982F-45EE9A0DC8C8}" type="presParOf" srcId="{B7D1DDC0-8AB5-4F90-B69E-6D4337BEAC09}" destId="{5D2572F4-DBF7-4673-AE0C-17F8877BDFAD}" srcOrd="0" destOrd="0" presId="urn:microsoft.com/office/officeart/2005/8/layout/orgChart1"/>
    <dgm:cxn modelId="{17CCB649-8418-45C7-9D65-263F1CE948F4}" type="presParOf" srcId="{B7D1DDC0-8AB5-4F90-B69E-6D4337BEAC09}" destId="{331C44EC-D6FC-4CF0-9189-13F6E7560AC3}" srcOrd="1" destOrd="0" presId="urn:microsoft.com/office/officeart/2005/8/layout/orgChart1"/>
    <dgm:cxn modelId="{B245F388-F36F-4038-B030-F08A56B51654}" type="presParOf" srcId="{F3DAEB7E-717D-49A6-AF6E-9525C015F03E}" destId="{25DC7423-585A-427E-B6EE-C161882B7756}" srcOrd="1" destOrd="0" presId="urn:microsoft.com/office/officeart/2005/8/layout/orgChart1"/>
    <dgm:cxn modelId="{9B2B5756-8497-44B1-8168-2F45A668D484}" type="presParOf" srcId="{25DC7423-585A-427E-B6EE-C161882B7756}" destId="{04CA0A4D-72EC-4D40-B42B-DC3CDA129B9C}" srcOrd="0" destOrd="0" presId="urn:microsoft.com/office/officeart/2005/8/layout/orgChart1"/>
    <dgm:cxn modelId="{8AFA36C7-411E-4B16-AC6E-0080FAE7945C}" type="presParOf" srcId="{25DC7423-585A-427E-B6EE-C161882B7756}" destId="{DA6C79D7-A441-4CA4-B9A8-97B1EB90E1AA}" srcOrd="1" destOrd="0" presId="urn:microsoft.com/office/officeart/2005/8/layout/orgChart1"/>
    <dgm:cxn modelId="{7488E84C-40CC-4FE0-A683-BAC5A871165B}" type="presParOf" srcId="{DA6C79D7-A441-4CA4-B9A8-97B1EB90E1AA}" destId="{03C3C3E2-1012-474E-8FF3-AF9D32671853}" srcOrd="0" destOrd="0" presId="urn:microsoft.com/office/officeart/2005/8/layout/orgChart1"/>
    <dgm:cxn modelId="{D854A00B-A759-4AEA-A4D0-21C594AAD06A}" type="presParOf" srcId="{03C3C3E2-1012-474E-8FF3-AF9D32671853}" destId="{DD444265-3CF7-488C-9C84-8FCA9F5403F5}" srcOrd="0" destOrd="0" presId="urn:microsoft.com/office/officeart/2005/8/layout/orgChart1"/>
    <dgm:cxn modelId="{A840C792-7A3D-4B57-982D-C668259B8510}" type="presParOf" srcId="{03C3C3E2-1012-474E-8FF3-AF9D32671853}" destId="{7B66E9DC-4C34-4EB2-A1E5-65ADFD5F09EF}" srcOrd="1" destOrd="0" presId="urn:microsoft.com/office/officeart/2005/8/layout/orgChart1"/>
    <dgm:cxn modelId="{D72347AD-09C5-446E-8163-BF8732A253D7}" type="presParOf" srcId="{DA6C79D7-A441-4CA4-B9A8-97B1EB90E1AA}" destId="{4F9EC29E-9F57-4FA1-A776-402806C29152}" srcOrd="1" destOrd="0" presId="urn:microsoft.com/office/officeart/2005/8/layout/orgChart1"/>
    <dgm:cxn modelId="{2789EFAB-8317-404E-805D-862BB77F5E39}" type="presParOf" srcId="{4F9EC29E-9F57-4FA1-A776-402806C29152}" destId="{BA16A054-8F4A-4FFF-A6E6-CAC970212C83}" srcOrd="0" destOrd="0" presId="urn:microsoft.com/office/officeart/2005/8/layout/orgChart1"/>
    <dgm:cxn modelId="{AD2427DB-CAC6-47D5-BBF5-944A96D5DB9E}" type="presParOf" srcId="{4F9EC29E-9F57-4FA1-A776-402806C29152}" destId="{CB5BCA6B-CF46-4DD2-A20A-25A02A98A868}" srcOrd="1" destOrd="0" presId="urn:microsoft.com/office/officeart/2005/8/layout/orgChart1"/>
    <dgm:cxn modelId="{93696EBC-33E7-40C6-8E14-7F6A1831762A}" type="presParOf" srcId="{CB5BCA6B-CF46-4DD2-A20A-25A02A98A868}" destId="{D8C82C88-F91D-4351-AB0B-15FB88546649}" srcOrd="0" destOrd="0" presId="urn:microsoft.com/office/officeart/2005/8/layout/orgChart1"/>
    <dgm:cxn modelId="{D826B4B7-74C8-46D8-B8A1-797CCC00FACB}" type="presParOf" srcId="{D8C82C88-F91D-4351-AB0B-15FB88546649}" destId="{7A04A959-A752-4F1C-9ECC-79C4E9B2D9F6}" srcOrd="0" destOrd="0" presId="urn:microsoft.com/office/officeart/2005/8/layout/orgChart1"/>
    <dgm:cxn modelId="{1288422B-10A9-43C0-BD51-8E0646825578}" type="presParOf" srcId="{D8C82C88-F91D-4351-AB0B-15FB88546649}" destId="{255835F5-947B-4EA9-9285-87C2A96A3FC6}" srcOrd="1" destOrd="0" presId="urn:microsoft.com/office/officeart/2005/8/layout/orgChart1"/>
    <dgm:cxn modelId="{3B25F1A2-3CDC-4184-BE11-4081C1293D8A}" type="presParOf" srcId="{CB5BCA6B-CF46-4DD2-A20A-25A02A98A868}" destId="{886BD31E-71E0-40DB-A1CD-2AF5CB926DCF}" srcOrd="1" destOrd="0" presId="urn:microsoft.com/office/officeart/2005/8/layout/orgChart1"/>
    <dgm:cxn modelId="{B090E5B1-696F-4A40-8059-6CD1176C8AB7}" type="presParOf" srcId="{886BD31E-71E0-40DB-A1CD-2AF5CB926DCF}" destId="{B7A0E226-CFA0-48C7-B73D-70FDE7E9153B}" srcOrd="0" destOrd="0" presId="urn:microsoft.com/office/officeart/2005/8/layout/orgChart1"/>
    <dgm:cxn modelId="{9828F784-F10B-446A-846B-BC567CA51ABA}" type="presParOf" srcId="{886BD31E-71E0-40DB-A1CD-2AF5CB926DCF}" destId="{6699EBB2-F9F6-4232-ADCD-03C0005F7B02}" srcOrd="1" destOrd="0" presId="urn:microsoft.com/office/officeart/2005/8/layout/orgChart1"/>
    <dgm:cxn modelId="{C4425F79-A0F3-4173-982A-72521458A7E1}" type="presParOf" srcId="{6699EBB2-F9F6-4232-ADCD-03C0005F7B02}" destId="{9EC92C9F-626F-4BED-96F1-E2917C024EB6}" srcOrd="0" destOrd="0" presId="urn:microsoft.com/office/officeart/2005/8/layout/orgChart1"/>
    <dgm:cxn modelId="{4F355BF1-B14E-4BCA-8E92-5F8C9E23D52C}" type="presParOf" srcId="{9EC92C9F-626F-4BED-96F1-E2917C024EB6}" destId="{32072549-4B8C-4A14-9987-A10F4F6EA3FF}" srcOrd="0" destOrd="0" presId="urn:microsoft.com/office/officeart/2005/8/layout/orgChart1"/>
    <dgm:cxn modelId="{E43BC8FA-EF48-48C7-AFDC-EDE2E4578191}" type="presParOf" srcId="{9EC92C9F-626F-4BED-96F1-E2917C024EB6}" destId="{D2C2B63E-1B2C-4B5D-9A96-8B9D72738346}" srcOrd="1" destOrd="0" presId="urn:microsoft.com/office/officeart/2005/8/layout/orgChart1"/>
    <dgm:cxn modelId="{EA7869BA-4D51-4736-A1BF-EF7077236556}" type="presParOf" srcId="{6699EBB2-F9F6-4232-ADCD-03C0005F7B02}" destId="{4BBBD1B1-4807-4D4B-8288-623ABF5D7329}" srcOrd="1" destOrd="0" presId="urn:microsoft.com/office/officeart/2005/8/layout/orgChart1"/>
    <dgm:cxn modelId="{6AF4C4DE-7E17-41A5-A399-F80658F3E3EF}" type="presParOf" srcId="{4BBBD1B1-4807-4D4B-8288-623ABF5D7329}" destId="{B85EBED6-39CE-4037-AC3C-99A1F61347C9}" srcOrd="0" destOrd="0" presId="urn:microsoft.com/office/officeart/2005/8/layout/orgChart1"/>
    <dgm:cxn modelId="{271F00D3-D76B-4FAD-BFDE-F63B0026E437}" type="presParOf" srcId="{4BBBD1B1-4807-4D4B-8288-623ABF5D7329}" destId="{88244221-4122-4B00-92F2-D5FFA31547FA}" srcOrd="1" destOrd="0" presId="urn:microsoft.com/office/officeart/2005/8/layout/orgChart1"/>
    <dgm:cxn modelId="{7B8F0C3A-1047-4514-8940-875489805A7E}" type="presParOf" srcId="{88244221-4122-4B00-92F2-D5FFA31547FA}" destId="{9599A935-6E4A-4AC2-8FDC-28CB90A08A52}" srcOrd="0" destOrd="0" presId="urn:microsoft.com/office/officeart/2005/8/layout/orgChart1"/>
    <dgm:cxn modelId="{8EDE0A8A-EB56-4BBF-B17B-4554B14D9059}" type="presParOf" srcId="{9599A935-6E4A-4AC2-8FDC-28CB90A08A52}" destId="{61494EF3-D95A-490B-946C-84A9EDC302DD}" srcOrd="0" destOrd="0" presId="urn:microsoft.com/office/officeart/2005/8/layout/orgChart1"/>
    <dgm:cxn modelId="{018B6D01-0BE3-48A2-BF93-5005EE66AF3F}" type="presParOf" srcId="{9599A935-6E4A-4AC2-8FDC-28CB90A08A52}" destId="{AB31F3E5-4E77-446C-B739-A89BE01E49C0}" srcOrd="1" destOrd="0" presId="urn:microsoft.com/office/officeart/2005/8/layout/orgChart1"/>
    <dgm:cxn modelId="{2C787C13-9B1C-44FB-BBB1-CD3A0D438B13}" type="presParOf" srcId="{88244221-4122-4B00-92F2-D5FFA31547FA}" destId="{B56F03F8-7C35-47A6-A7D6-8710D6FD1285}" srcOrd="1" destOrd="0" presId="urn:microsoft.com/office/officeart/2005/8/layout/orgChart1"/>
    <dgm:cxn modelId="{98B8F4A9-8180-43AB-9476-E9B94A01B56E}" type="presParOf" srcId="{88244221-4122-4B00-92F2-D5FFA31547FA}" destId="{D06B4F12-4902-43CB-BC45-C3BF195B9A54}" srcOrd="2" destOrd="0" presId="urn:microsoft.com/office/officeart/2005/8/layout/orgChart1"/>
    <dgm:cxn modelId="{2672784E-938B-44E0-B68B-AE2910B1F0A2}" type="presParOf" srcId="{4BBBD1B1-4807-4D4B-8288-623ABF5D7329}" destId="{551AB197-8867-4328-88B3-1217EFA004D5}" srcOrd="2" destOrd="0" presId="urn:microsoft.com/office/officeart/2005/8/layout/orgChart1"/>
    <dgm:cxn modelId="{22851B7A-417F-43A4-84A4-379D324EB66E}" type="presParOf" srcId="{4BBBD1B1-4807-4D4B-8288-623ABF5D7329}" destId="{437F54A9-4FDF-402F-AAF6-4FFF08C05CC6}" srcOrd="3" destOrd="0" presId="urn:microsoft.com/office/officeart/2005/8/layout/orgChart1"/>
    <dgm:cxn modelId="{1B4D0FB9-1361-47B7-BE86-88E7A28F821A}" type="presParOf" srcId="{437F54A9-4FDF-402F-AAF6-4FFF08C05CC6}" destId="{3A463FB6-7D17-4BDF-BBEF-F2E69BBB7945}" srcOrd="0" destOrd="0" presId="urn:microsoft.com/office/officeart/2005/8/layout/orgChart1"/>
    <dgm:cxn modelId="{C98BD113-94DD-495E-8EB0-F79FEDB233DD}" type="presParOf" srcId="{3A463FB6-7D17-4BDF-BBEF-F2E69BBB7945}" destId="{B20D0AA2-EFC1-4234-B969-FD4F5EFC21DB}" srcOrd="0" destOrd="0" presId="urn:microsoft.com/office/officeart/2005/8/layout/orgChart1"/>
    <dgm:cxn modelId="{0891847C-EF0D-4F67-AF91-D761142683EC}" type="presParOf" srcId="{3A463FB6-7D17-4BDF-BBEF-F2E69BBB7945}" destId="{18091106-AE85-4979-A147-8B550D9D85A3}" srcOrd="1" destOrd="0" presId="urn:microsoft.com/office/officeart/2005/8/layout/orgChart1"/>
    <dgm:cxn modelId="{965387C3-6BE2-40DD-BB65-B3C4DF170012}" type="presParOf" srcId="{437F54A9-4FDF-402F-AAF6-4FFF08C05CC6}" destId="{55B909C1-861D-4245-97AB-AA22E0EAE7DD}" srcOrd="1" destOrd="0" presId="urn:microsoft.com/office/officeart/2005/8/layout/orgChart1"/>
    <dgm:cxn modelId="{B2E99471-5C07-47B9-BE4D-305B20C41A7C}" type="presParOf" srcId="{55B909C1-861D-4245-97AB-AA22E0EAE7DD}" destId="{F42E165E-FE0C-49F4-93A8-81EB62FF6028}" srcOrd="0" destOrd="0" presId="urn:microsoft.com/office/officeart/2005/8/layout/orgChart1"/>
    <dgm:cxn modelId="{EBBE2F7F-E3DE-40B8-B83D-A0EAD76DC030}" type="presParOf" srcId="{55B909C1-861D-4245-97AB-AA22E0EAE7DD}" destId="{F00FFD89-B55B-4DFE-BC0C-035509BE5632}" srcOrd="1" destOrd="0" presId="urn:microsoft.com/office/officeart/2005/8/layout/orgChart1"/>
    <dgm:cxn modelId="{FB369510-0325-4DF4-AF32-277DD390DA29}" type="presParOf" srcId="{F00FFD89-B55B-4DFE-BC0C-035509BE5632}" destId="{D42539AB-5A6E-4D37-9AA0-056B04170D04}" srcOrd="0" destOrd="0" presId="urn:microsoft.com/office/officeart/2005/8/layout/orgChart1"/>
    <dgm:cxn modelId="{831DAE2D-76D9-4B6C-8A0C-65446B7CF9C2}" type="presParOf" srcId="{D42539AB-5A6E-4D37-9AA0-056B04170D04}" destId="{7DE2904E-5741-43BA-8514-9021D69FD8D6}" srcOrd="0" destOrd="0" presId="urn:microsoft.com/office/officeart/2005/8/layout/orgChart1"/>
    <dgm:cxn modelId="{80089471-1F99-4A9B-A652-801DE6107EDE}" type="presParOf" srcId="{D42539AB-5A6E-4D37-9AA0-056B04170D04}" destId="{AF6C126D-43DC-4A3F-B94A-98CDF88BC7F4}" srcOrd="1" destOrd="0" presId="urn:microsoft.com/office/officeart/2005/8/layout/orgChart1"/>
    <dgm:cxn modelId="{6308AB91-F8C0-4D34-9CB1-EBE0A96A7274}" type="presParOf" srcId="{F00FFD89-B55B-4DFE-BC0C-035509BE5632}" destId="{0050C28B-4FDB-4CAD-AE50-EECAF20F6CF8}" srcOrd="1" destOrd="0" presId="urn:microsoft.com/office/officeart/2005/8/layout/orgChart1"/>
    <dgm:cxn modelId="{4A849F57-5238-4B38-8CDD-037C899280C8}" type="presParOf" srcId="{F00FFD89-B55B-4DFE-BC0C-035509BE5632}" destId="{8BF739EC-F3DB-4E31-A96B-311BFE227FB1}" srcOrd="2" destOrd="0" presId="urn:microsoft.com/office/officeart/2005/8/layout/orgChart1"/>
    <dgm:cxn modelId="{C0CCC644-F49F-4259-AC90-ADC8001C9553}" type="presParOf" srcId="{437F54A9-4FDF-402F-AAF6-4FFF08C05CC6}" destId="{E2B9E640-BA0E-4F52-AEFB-6DD370E94028}" srcOrd="2" destOrd="0" presId="urn:microsoft.com/office/officeart/2005/8/layout/orgChart1"/>
    <dgm:cxn modelId="{A287A8D5-1D1C-4A89-AC2D-2AB682D817E6}" type="presParOf" srcId="{4BBBD1B1-4807-4D4B-8288-623ABF5D7329}" destId="{B8E08A45-A20B-4CE5-94CA-09BFF3E1C174}" srcOrd="4" destOrd="0" presId="urn:microsoft.com/office/officeart/2005/8/layout/orgChart1"/>
    <dgm:cxn modelId="{445162B7-CC45-47DE-AD76-2AC7290E7DD4}" type="presParOf" srcId="{4BBBD1B1-4807-4D4B-8288-623ABF5D7329}" destId="{3EF717E4-ECC3-449D-8913-E190D80E0938}" srcOrd="5" destOrd="0" presId="urn:microsoft.com/office/officeart/2005/8/layout/orgChart1"/>
    <dgm:cxn modelId="{14796D59-2241-4F3D-8CBA-0DE8F1B5245B}" type="presParOf" srcId="{3EF717E4-ECC3-449D-8913-E190D80E0938}" destId="{AC84E19E-0D14-4F2D-92AE-C506784F287A}" srcOrd="0" destOrd="0" presId="urn:microsoft.com/office/officeart/2005/8/layout/orgChart1"/>
    <dgm:cxn modelId="{BBB67107-6256-4C61-8555-CA830759CABE}" type="presParOf" srcId="{AC84E19E-0D14-4F2D-92AE-C506784F287A}" destId="{7A41AAFC-04A1-4563-8B7E-529162A79C92}" srcOrd="0" destOrd="0" presId="urn:microsoft.com/office/officeart/2005/8/layout/orgChart1"/>
    <dgm:cxn modelId="{8DB3C7E0-E796-4EEB-B732-CF3061E8FC53}" type="presParOf" srcId="{AC84E19E-0D14-4F2D-92AE-C506784F287A}" destId="{488E417A-F864-4A7E-A1FB-1FB0A8B2BD55}" srcOrd="1" destOrd="0" presId="urn:microsoft.com/office/officeart/2005/8/layout/orgChart1"/>
    <dgm:cxn modelId="{4CFB6CC9-9805-4702-95A5-E49109019F73}" type="presParOf" srcId="{3EF717E4-ECC3-449D-8913-E190D80E0938}" destId="{8184D06B-BE6E-4FCC-9D02-73189328080B}" srcOrd="1" destOrd="0" presId="urn:microsoft.com/office/officeart/2005/8/layout/orgChart1"/>
    <dgm:cxn modelId="{A3DE3CF8-9B30-483B-B6A4-76B52DFE9681}" type="presParOf" srcId="{8184D06B-BE6E-4FCC-9D02-73189328080B}" destId="{11296846-2D87-4059-BA91-B24ED2AC86E2}" srcOrd="0" destOrd="0" presId="urn:microsoft.com/office/officeart/2005/8/layout/orgChart1"/>
    <dgm:cxn modelId="{9CB87B85-05CD-4F09-A7B4-57028A096DD0}" type="presParOf" srcId="{8184D06B-BE6E-4FCC-9D02-73189328080B}" destId="{C037E512-97CB-416E-A62A-046CD03A983A}" srcOrd="1" destOrd="0" presId="urn:microsoft.com/office/officeart/2005/8/layout/orgChart1"/>
    <dgm:cxn modelId="{29A1E003-042E-40C9-B790-6FE30703EFEF}" type="presParOf" srcId="{C037E512-97CB-416E-A62A-046CD03A983A}" destId="{A6B2A931-E88E-413C-A256-7A628716D1EE}" srcOrd="0" destOrd="0" presId="urn:microsoft.com/office/officeart/2005/8/layout/orgChart1"/>
    <dgm:cxn modelId="{654D7FCC-5E86-4525-9F44-DE55D6C3C6B7}" type="presParOf" srcId="{A6B2A931-E88E-413C-A256-7A628716D1EE}" destId="{67251F40-1CD9-4E92-A540-653A75503ADD}" srcOrd="0" destOrd="0" presId="urn:microsoft.com/office/officeart/2005/8/layout/orgChart1"/>
    <dgm:cxn modelId="{9CA38BC3-C3A9-4FE7-AE04-4456C78FC43E}" type="presParOf" srcId="{A6B2A931-E88E-413C-A256-7A628716D1EE}" destId="{1FF74047-6960-41D6-AF76-E98AB26838D4}" srcOrd="1" destOrd="0" presId="urn:microsoft.com/office/officeart/2005/8/layout/orgChart1"/>
    <dgm:cxn modelId="{2C60685E-13D4-4CBB-90F7-D78C211A3881}" type="presParOf" srcId="{C037E512-97CB-416E-A62A-046CD03A983A}" destId="{7CD76349-9730-41E6-A4A9-F63B63B2FBF2}" srcOrd="1" destOrd="0" presId="urn:microsoft.com/office/officeart/2005/8/layout/orgChart1"/>
    <dgm:cxn modelId="{F03B6192-1295-4E47-836B-9748F2598486}" type="presParOf" srcId="{7CD76349-9730-41E6-A4A9-F63B63B2FBF2}" destId="{33334FB9-12DF-4633-96F5-424E15E138A2}" srcOrd="0" destOrd="0" presId="urn:microsoft.com/office/officeart/2005/8/layout/orgChart1"/>
    <dgm:cxn modelId="{7EB6F196-6664-4F67-8726-37536A87BF6E}" type="presParOf" srcId="{7CD76349-9730-41E6-A4A9-F63B63B2FBF2}" destId="{A745F923-413C-478A-B735-1978E557AF51}" srcOrd="1" destOrd="0" presId="urn:microsoft.com/office/officeart/2005/8/layout/orgChart1"/>
    <dgm:cxn modelId="{E36314F8-F1E5-49F5-B2D1-222132588C19}" type="presParOf" srcId="{A745F923-413C-478A-B735-1978E557AF51}" destId="{B80E7493-8C90-4615-81C9-9CA288F5525F}" srcOrd="0" destOrd="0" presId="urn:microsoft.com/office/officeart/2005/8/layout/orgChart1"/>
    <dgm:cxn modelId="{F9E18BA9-1FF7-4796-86EA-FE349F1008C1}" type="presParOf" srcId="{B80E7493-8C90-4615-81C9-9CA288F5525F}" destId="{F87B0AFF-A177-4689-8D78-67D23242A436}" srcOrd="0" destOrd="0" presId="urn:microsoft.com/office/officeart/2005/8/layout/orgChart1"/>
    <dgm:cxn modelId="{3A1735B7-E4E1-49DE-908C-723CC0BDD7E6}" type="presParOf" srcId="{B80E7493-8C90-4615-81C9-9CA288F5525F}" destId="{02A04552-5522-4632-86E4-4A38DB4FE4C8}" srcOrd="1" destOrd="0" presId="urn:microsoft.com/office/officeart/2005/8/layout/orgChart1"/>
    <dgm:cxn modelId="{CC6BBE32-056A-476C-81FE-17EAD229B276}" type="presParOf" srcId="{A745F923-413C-478A-B735-1978E557AF51}" destId="{215C104E-3A39-4A5A-85FF-1D9B4DD88A33}" srcOrd="1" destOrd="0" presId="urn:microsoft.com/office/officeart/2005/8/layout/orgChart1"/>
    <dgm:cxn modelId="{860C2541-41C3-466D-8456-E31BF348055E}" type="presParOf" srcId="{215C104E-3A39-4A5A-85FF-1D9B4DD88A33}" destId="{8A2FDB73-2B35-418F-993A-379B1C84945D}" srcOrd="0" destOrd="0" presId="urn:microsoft.com/office/officeart/2005/8/layout/orgChart1"/>
    <dgm:cxn modelId="{A90B9FA9-32DD-468E-AB74-5A2EFFC7A4E4}" type="presParOf" srcId="{215C104E-3A39-4A5A-85FF-1D9B4DD88A33}" destId="{84C8139D-A43C-429F-B9F3-F702A2B7E611}" srcOrd="1" destOrd="0" presId="urn:microsoft.com/office/officeart/2005/8/layout/orgChart1"/>
    <dgm:cxn modelId="{061D8F2C-C3E1-4F6A-9068-42808F3093F0}" type="presParOf" srcId="{84C8139D-A43C-429F-B9F3-F702A2B7E611}" destId="{C2E430BF-4A50-4B3F-A5ED-B4369F9EBC05}" srcOrd="0" destOrd="0" presId="urn:microsoft.com/office/officeart/2005/8/layout/orgChart1"/>
    <dgm:cxn modelId="{06B5CD9C-6C7F-4182-B306-061222CE4660}" type="presParOf" srcId="{C2E430BF-4A50-4B3F-A5ED-B4369F9EBC05}" destId="{4F8C77F8-47AD-41B3-BE2C-9E926FB22A16}" srcOrd="0" destOrd="0" presId="urn:microsoft.com/office/officeart/2005/8/layout/orgChart1"/>
    <dgm:cxn modelId="{6C98B692-D2B1-4629-8AA1-E87E15702D2C}" type="presParOf" srcId="{C2E430BF-4A50-4B3F-A5ED-B4369F9EBC05}" destId="{83CF5893-45A4-448C-8042-1C1FBC9937A3}" srcOrd="1" destOrd="0" presId="urn:microsoft.com/office/officeart/2005/8/layout/orgChart1"/>
    <dgm:cxn modelId="{5F0F6D42-CDE4-47D1-842E-8CFE5D81C144}" type="presParOf" srcId="{84C8139D-A43C-429F-B9F3-F702A2B7E611}" destId="{1BF5B400-3508-415B-980E-FBADEBC5265A}" srcOrd="1" destOrd="0" presId="urn:microsoft.com/office/officeart/2005/8/layout/orgChart1"/>
    <dgm:cxn modelId="{2F38947E-B692-4E40-9797-06F5FCE32DA4}" type="presParOf" srcId="{84C8139D-A43C-429F-B9F3-F702A2B7E611}" destId="{7668C3AA-018B-441B-B3EA-A8AE8BCA00D0}" srcOrd="2" destOrd="0" presId="urn:microsoft.com/office/officeart/2005/8/layout/orgChart1"/>
    <dgm:cxn modelId="{12482D2A-0D8B-4EE2-B5F1-FEEBF03A166B}" type="presParOf" srcId="{A745F923-413C-478A-B735-1978E557AF51}" destId="{6584BAC3-DBDE-417A-848F-05A533C9FCE1}" srcOrd="2" destOrd="0" presId="urn:microsoft.com/office/officeart/2005/8/layout/orgChart1"/>
    <dgm:cxn modelId="{CFDD0C28-D90A-4C5E-80C0-79CCA4857C7D}" type="presParOf" srcId="{7CD76349-9730-41E6-A4A9-F63B63B2FBF2}" destId="{F4F56327-FB78-4D73-A6FD-092923F91629}" srcOrd="2" destOrd="0" presId="urn:microsoft.com/office/officeart/2005/8/layout/orgChart1"/>
    <dgm:cxn modelId="{6FD21B5B-6859-4965-90AA-CE39F894DE51}" type="presParOf" srcId="{7CD76349-9730-41E6-A4A9-F63B63B2FBF2}" destId="{E78C3E72-0019-4EA6-BB04-EB1C2CD36D5F}" srcOrd="3" destOrd="0" presId="urn:microsoft.com/office/officeart/2005/8/layout/orgChart1"/>
    <dgm:cxn modelId="{8596C897-BC20-4D5F-AB92-67271C07C528}" type="presParOf" srcId="{E78C3E72-0019-4EA6-BB04-EB1C2CD36D5F}" destId="{E8323C80-7DC5-4B0D-8230-5EE00D4B5110}" srcOrd="0" destOrd="0" presId="urn:microsoft.com/office/officeart/2005/8/layout/orgChart1"/>
    <dgm:cxn modelId="{49B172E6-466A-488B-85CF-23205779CE0B}" type="presParOf" srcId="{E8323C80-7DC5-4B0D-8230-5EE00D4B5110}" destId="{95279545-1575-47D9-8734-77509113C38C}" srcOrd="0" destOrd="0" presId="urn:microsoft.com/office/officeart/2005/8/layout/orgChart1"/>
    <dgm:cxn modelId="{64CCFE83-C3A6-4BAC-92E8-B5FDD50EB4E0}" type="presParOf" srcId="{E8323C80-7DC5-4B0D-8230-5EE00D4B5110}" destId="{1444FD5F-2E01-478B-B655-78BA5C352388}" srcOrd="1" destOrd="0" presId="urn:microsoft.com/office/officeart/2005/8/layout/orgChart1"/>
    <dgm:cxn modelId="{9C519F78-1C8C-4B49-97D9-C53B515F7045}" type="presParOf" srcId="{E78C3E72-0019-4EA6-BB04-EB1C2CD36D5F}" destId="{1E0FF6ED-D744-4417-88FA-3BCB1FE7EC29}" srcOrd="1" destOrd="0" presId="urn:microsoft.com/office/officeart/2005/8/layout/orgChart1"/>
    <dgm:cxn modelId="{7CFFB58B-3D53-4D6C-811F-B599AEEAE2B9}" type="presParOf" srcId="{1E0FF6ED-D744-4417-88FA-3BCB1FE7EC29}" destId="{BF60C64F-B13E-4E62-A264-CB36B4679ED1}" srcOrd="0" destOrd="0" presId="urn:microsoft.com/office/officeart/2005/8/layout/orgChart1"/>
    <dgm:cxn modelId="{A32ED2AA-B9AB-48AB-891E-2A04A57994F2}" type="presParOf" srcId="{1E0FF6ED-D744-4417-88FA-3BCB1FE7EC29}" destId="{CE2F47D7-0F15-4D1A-9D55-1A02506979BA}" srcOrd="1" destOrd="0" presId="urn:microsoft.com/office/officeart/2005/8/layout/orgChart1"/>
    <dgm:cxn modelId="{F0D91F7D-4B7D-44F7-BBEB-74B01318C1D9}" type="presParOf" srcId="{CE2F47D7-0F15-4D1A-9D55-1A02506979BA}" destId="{6BA034BB-A9E5-4213-AB3D-944FB7DE806F}" srcOrd="0" destOrd="0" presId="urn:microsoft.com/office/officeart/2005/8/layout/orgChart1"/>
    <dgm:cxn modelId="{6FE3D744-FE47-4ADD-9EDB-CE5886120A96}" type="presParOf" srcId="{6BA034BB-A9E5-4213-AB3D-944FB7DE806F}" destId="{2EB90CD9-7DE1-4365-A1F6-7A5F716EF83B}" srcOrd="0" destOrd="0" presId="urn:microsoft.com/office/officeart/2005/8/layout/orgChart1"/>
    <dgm:cxn modelId="{F66B7D65-56A6-4CFF-B27B-C3327135D743}" type="presParOf" srcId="{6BA034BB-A9E5-4213-AB3D-944FB7DE806F}" destId="{465D2217-41DD-49AC-BB1D-F9BD5F043E15}" srcOrd="1" destOrd="0" presId="urn:microsoft.com/office/officeart/2005/8/layout/orgChart1"/>
    <dgm:cxn modelId="{D296D472-E22B-40D0-8C28-6D20F724FA18}" type="presParOf" srcId="{CE2F47D7-0F15-4D1A-9D55-1A02506979BA}" destId="{11E94C74-39DF-4628-9DE0-F5F014296A4B}" srcOrd="1" destOrd="0" presId="urn:microsoft.com/office/officeart/2005/8/layout/orgChart1"/>
    <dgm:cxn modelId="{F983C042-E044-47A1-8EB4-5B8A7224F1D4}" type="presParOf" srcId="{CE2F47D7-0F15-4D1A-9D55-1A02506979BA}" destId="{D42CDBEA-FB59-46E4-9F4C-AAE1FC43F044}" srcOrd="2" destOrd="0" presId="urn:microsoft.com/office/officeart/2005/8/layout/orgChart1"/>
    <dgm:cxn modelId="{DB47A007-7F56-48D6-84D1-07837C62730C}" type="presParOf" srcId="{E78C3E72-0019-4EA6-BB04-EB1C2CD36D5F}" destId="{CC62A88C-54B0-46B5-963A-F63F4CCFABD7}" srcOrd="2" destOrd="0" presId="urn:microsoft.com/office/officeart/2005/8/layout/orgChart1"/>
    <dgm:cxn modelId="{A5CD738D-3D17-42E6-BF8F-D3009A937388}" type="presParOf" srcId="{C037E512-97CB-416E-A62A-046CD03A983A}" destId="{3A67408A-66C2-4E33-A6E0-E29377355BA5}" srcOrd="2" destOrd="0" presId="urn:microsoft.com/office/officeart/2005/8/layout/orgChart1"/>
    <dgm:cxn modelId="{BCB85397-6B70-4FFF-BB20-05F23E7D599C}" type="presParOf" srcId="{8184D06B-BE6E-4FCC-9D02-73189328080B}" destId="{08E69ED1-90D7-4B8B-9929-2CA8A99F7AE2}" srcOrd="2" destOrd="0" presId="urn:microsoft.com/office/officeart/2005/8/layout/orgChart1"/>
    <dgm:cxn modelId="{3E176FDB-120F-4014-BE6D-01030D4883D1}" type="presParOf" srcId="{8184D06B-BE6E-4FCC-9D02-73189328080B}" destId="{494F86D0-D1FD-44C0-8457-C362F25BFE74}" srcOrd="3" destOrd="0" presId="urn:microsoft.com/office/officeart/2005/8/layout/orgChart1"/>
    <dgm:cxn modelId="{B0D3F759-E7A2-422D-9BC2-D6454E6C01CF}" type="presParOf" srcId="{494F86D0-D1FD-44C0-8457-C362F25BFE74}" destId="{E735012F-3CBB-404B-960E-14945C4A8595}" srcOrd="0" destOrd="0" presId="urn:microsoft.com/office/officeart/2005/8/layout/orgChart1"/>
    <dgm:cxn modelId="{C197FFF8-711E-4078-BA7E-788FDCD3A87F}" type="presParOf" srcId="{E735012F-3CBB-404B-960E-14945C4A8595}" destId="{6A217AA5-354B-4298-B95E-FBC8B4C95826}" srcOrd="0" destOrd="0" presId="urn:microsoft.com/office/officeart/2005/8/layout/orgChart1"/>
    <dgm:cxn modelId="{E190AC5A-F0D7-4F63-AE71-4F89652CAF9B}" type="presParOf" srcId="{E735012F-3CBB-404B-960E-14945C4A8595}" destId="{065D44B0-2CB2-4628-A8FE-C6AA9BF7577C}" srcOrd="1" destOrd="0" presId="urn:microsoft.com/office/officeart/2005/8/layout/orgChart1"/>
    <dgm:cxn modelId="{A30DCE90-64AC-4CF4-A20B-5D5FC7C528AE}" type="presParOf" srcId="{494F86D0-D1FD-44C0-8457-C362F25BFE74}" destId="{3F0C080A-3D2F-4589-A13A-A06F698E59F4}" srcOrd="1" destOrd="0" presId="urn:microsoft.com/office/officeart/2005/8/layout/orgChart1"/>
    <dgm:cxn modelId="{151EF2A6-2439-41C6-82B3-6508E59259A8}" type="presParOf" srcId="{3F0C080A-3D2F-4589-A13A-A06F698E59F4}" destId="{F1194653-CBBD-4250-8073-5195D048A9D4}" srcOrd="0" destOrd="0" presId="urn:microsoft.com/office/officeart/2005/8/layout/orgChart1"/>
    <dgm:cxn modelId="{2439970C-DDC8-468C-A89F-9329324F678F}" type="presParOf" srcId="{3F0C080A-3D2F-4589-A13A-A06F698E59F4}" destId="{1CB4D0B3-0D81-48AF-BF4F-C5C054EFB2BC}" srcOrd="1" destOrd="0" presId="urn:microsoft.com/office/officeart/2005/8/layout/orgChart1"/>
    <dgm:cxn modelId="{CD74F3D8-3B6C-45ED-99E3-09840ECE82C9}" type="presParOf" srcId="{1CB4D0B3-0D81-48AF-BF4F-C5C054EFB2BC}" destId="{E5D12DCE-F151-4CD6-B6D1-81EC3E15ACD0}" srcOrd="0" destOrd="0" presId="urn:microsoft.com/office/officeart/2005/8/layout/orgChart1"/>
    <dgm:cxn modelId="{74FF8273-5A18-40C2-9BEF-FC649B08B3DE}" type="presParOf" srcId="{E5D12DCE-F151-4CD6-B6D1-81EC3E15ACD0}" destId="{1806DF39-E85E-499B-A722-AFE446710781}" srcOrd="0" destOrd="0" presId="urn:microsoft.com/office/officeart/2005/8/layout/orgChart1"/>
    <dgm:cxn modelId="{E0332DEF-B225-4911-9789-AE75E677B236}" type="presParOf" srcId="{E5D12DCE-F151-4CD6-B6D1-81EC3E15ACD0}" destId="{EF1C13EF-4B17-4CDB-978D-3D5A5FCC87B2}" srcOrd="1" destOrd="0" presId="urn:microsoft.com/office/officeart/2005/8/layout/orgChart1"/>
    <dgm:cxn modelId="{6058341C-A1A1-4A81-8A0A-94DBCC1B5525}" type="presParOf" srcId="{1CB4D0B3-0D81-48AF-BF4F-C5C054EFB2BC}" destId="{83FDB13C-57DF-4EA6-A61C-6CB7F22ED8E3}" srcOrd="1" destOrd="0" presId="urn:microsoft.com/office/officeart/2005/8/layout/orgChart1"/>
    <dgm:cxn modelId="{43003338-670C-4E94-9683-78DAFFFEAC2B}" type="presParOf" srcId="{1CB4D0B3-0D81-48AF-BF4F-C5C054EFB2BC}" destId="{3A44A271-5184-46F3-9EAA-3105F5DC8328}" srcOrd="2" destOrd="0" presId="urn:microsoft.com/office/officeart/2005/8/layout/orgChart1"/>
    <dgm:cxn modelId="{B709E433-1878-4E6C-9640-F435FB13EDA1}" type="presParOf" srcId="{494F86D0-D1FD-44C0-8457-C362F25BFE74}" destId="{7F5D607D-A6CC-4FD5-83A5-9ACC30DE40E6}" srcOrd="2" destOrd="0" presId="urn:microsoft.com/office/officeart/2005/8/layout/orgChart1"/>
    <dgm:cxn modelId="{F163DB84-BA5E-427C-A1C6-036E5BE99047}" type="presParOf" srcId="{3EF717E4-ECC3-449D-8913-E190D80E0938}" destId="{8FD907A7-E1D4-4981-AA2A-15F171B9F0CE}" srcOrd="2" destOrd="0" presId="urn:microsoft.com/office/officeart/2005/8/layout/orgChart1"/>
    <dgm:cxn modelId="{019C286D-9394-4576-A67A-23140B054BDC}" type="presParOf" srcId="{6699EBB2-F9F6-4232-ADCD-03C0005F7B02}" destId="{6F38318C-45D4-46CE-8174-C999B1D064A9}" srcOrd="2" destOrd="0" presId="urn:microsoft.com/office/officeart/2005/8/layout/orgChart1"/>
    <dgm:cxn modelId="{704CABA1-E190-4B8D-A276-5D0E6B3C5E46}" type="presParOf" srcId="{CB5BCA6B-CF46-4DD2-A20A-25A02A98A868}" destId="{ADD3256E-D265-4784-AEAC-436A0A86047D}" srcOrd="2" destOrd="0" presId="urn:microsoft.com/office/officeart/2005/8/layout/orgChart1"/>
    <dgm:cxn modelId="{E52A1617-5175-4A0F-A3BC-0A093C916458}" type="presParOf" srcId="{4F9EC29E-9F57-4FA1-A776-402806C29152}" destId="{01A97698-643D-4F58-95CF-D4C8CE86CCD5}" srcOrd="2" destOrd="0" presId="urn:microsoft.com/office/officeart/2005/8/layout/orgChart1"/>
    <dgm:cxn modelId="{19173E2A-D850-49FD-A373-32019B21E033}" type="presParOf" srcId="{4F9EC29E-9F57-4FA1-A776-402806C29152}" destId="{94AA9E3A-4E3A-483B-BEC6-0018D6A047E2}" srcOrd="3" destOrd="0" presId="urn:microsoft.com/office/officeart/2005/8/layout/orgChart1"/>
    <dgm:cxn modelId="{55CF877D-3156-410C-A6C1-B4AF71CE7588}" type="presParOf" srcId="{94AA9E3A-4E3A-483B-BEC6-0018D6A047E2}" destId="{D6CC5890-BD89-456C-8FF8-384908644863}" srcOrd="0" destOrd="0" presId="urn:microsoft.com/office/officeart/2005/8/layout/orgChart1"/>
    <dgm:cxn modelId="{4221E92B-8FD7-46B2-8B74-1442F818DE34}" type="presParOf" srcId="{D6CC5890-BD89-456C-8FF8-384908644863}" destId="{2F79803D-9379-45D7-B9B9-EC44AF3085A9}" srcOrd="0" destOrd="0" presId="urn:microsoft.com/office/officeart/2005/8/layout/orgChart1"/>
    <dgm:cxn modelId="{139B5224-A820-4503-B004-BE5A6EE16B49}" type="presParOf" srcId="{D6CC5890-BD89-456C-8FF8-384908644863}" destId="{87EDE0BF-F70F-486C-AB17-0AC9D16FDE8B}" srcOrd="1" destOrd="0" presId="urn:microsoft.com/office/officeart/2005/8/layout/orgChart1"/>
    <dgm:cxn modelId="{E795276F-3C8A-4D92-8288-0FD81C881E9F}" type="presParOf" srcId="{94AA9E3A-4E3A-483B-BEC6-0018D6A047E2}" destId="{C853DA2C-1CD4-480E-9CCC-3BFC0B46429C}" srcOrd="1" destOrd="0" presId="urn:microsoft.com/office/officeart/2005/8/layout/orgChart1"/>
    <dgm:cxn modelId="{026B76B9-46FC-4C5C-90B0-A7E537A8485E}" type="presParOf" srcId="{C853DA2C-1CD4-480E-9CCC-3BFC0B46429C}" destId="{7BE60AEE-C70F-4358-98B4-1DF4C9B41B69}" srcOrd="0" destOrd="0" presId="urn:microsoft.com/office/officeart/2005/8/layout/orgChart1"/>
    <dgm:cxn modelId="{4E790506-130D-4655-8E4A-75063F5E75BE}" type="presParOf" srcId="{C853DA2C-1CD4-480E-9CCC-3BFC0B46429C}" destId="{676CC643-B9F2-402F-86B1-1424395DCF42}" srcOrd="1" destOrd="0" presId="urn:microsoft.com/office/officeart/2005/8/layout/orgChart1"/>
    <dgm:cxn modelId="{3D91B8CE-8ADC-43EC-ACC5-554DB4EECCDC}" type="presParOf" srcId="{676CC643-B9F2-402F-86B1-1424395DCF42}" destId="{54297776-1B9B-408B-9BDB-3E5CA253BDC7}" srcOrd="0" destOrd="0" presId="urn:microsoft.com/office/officeart/2005/8/layout/orgChart1"/>
    <dgm:cxn modelId="{70965BF5-EBC0-42DB-8399-BE7B59320A27}" type="presParOf" srcId="{54297776-1B9B-408B-9BDB-3E5CA253BDC7}" destId="{06D1FE52-460B-4E81-8608-548113A83916}" srcOrd="0" destOrd="0" presId="urn:microsoft.com/office/officeart/2005/8/layout/orgChart1"/>
    <dgm:cxn modelId="{0E87F12C-455A-4CB0-B501-2447B8E403D9}" type="presParOf" srcId="{54297776-1B9B-408B-9BDB-3E5CA253BDC7}" destId="{8A72D1CD-B7E9-4C1A-AF80-8E5894F60C73}" srcOrd="1" destOrd="0" presId="urn:microsoft.com/office/officeart/2005/8/layout/orgChart1"/>
    <dgm:cxn modelId="{3DD5C822-1151-420C-B9BF-4DF43B8804A6}" type="presParOf" srcId="{676CC643-B9F2-402F-86B1-1424395DCF42}" destId="{5653E00C-04E0-4309-AD2B-3E360A82C194}" srcOrd="1" destOrd="0" presId="urn:microsoft.com/office/officeart/2005/8/layout/orgChart1"/>
    <dgm:cxn modelId="{422540D4-8D55-4A61-A50A-40EBB16D1241}" type="presParOf" srcId="{676CC643-B9F2-402F-86B1-1424395DCF42}" destId="{0AF20DA9-C2C2-49F9-9065-89044AC93931}" srcOrd="2" destOrd="0" presId="urn:microsoft.com/office/officeart/2005/8/layout/orgChart1"/>
    <dgm:cxn modelId="{BE60F711-731F-4DBC-BB32-58FBFDBC798C}" type="presParOf" srcId="{94AA9E3A-4E3A-483B-BEC6-0018D6A047E2}" destId="{29923BCD-32B1-474E-853B-77252F317E63}" srcOrd="2" destOrd="0" presId="urn:microsoft.com/office/officeart/2005/8/layout/orgChart1"/>
    <dgm:cxn modelId="{DA0E01D1-3821-40A4-B028-EDCCEC03E817}" type="presParOf" srcId="{DA6C79D7-A441-4CA4-B9A8-97B1EB90E1AA}" destId="{A642DFF5-A5E6-4008-A816-D850CF3C7789}" srcOrd="2" destOrd="0" presId="urn:microsoft.com/office/officeart/2005/8/layout/orgChart1"/>
    <dgm:cxn modelId="{ED0EBC13-EE0E-4001-BD10-A255892499B6}" type="presParOf" srcId="{F3DAEB7E-717D-49A6-AF6E-9525C015F03E}" destId="{7C3C45DC-0EF8-4021-93F9-C050C0026F59}" srcOrd="2" destOrd="0" presId="urn:microsoft.com/office/officeart/2005/8/layout/orgChart1"/>
  </dgm:cxnLst>
  <dgm:bg>
    <a:solidFill>
      <a:schemeClr val="bg1"/>
    </a:solidFill>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BE60AEE-C70F-4358-98B4-1DF4C9B41B69}">
      <dsp:nvSpPr>
        <dsp:cNvPr id="0" name=""/>
        <dsp:cNvSpPr/>
      </dsp:nvSpPr>
      <dsp:spPr>
        <a:xfrm>
          <a:off x="5032985" y="3143904"/>
          <a:ext cx="91440" cy="279514"/>
        </a:xfrm>
        <a:custGeom>
          <a:avLst/>
          <a:gdLst/>
          <a:ahLst/>
          <a:cxnLst/>
          <a:rect l="0" t="0" r="0" b="0"/>
          <a:pathLst>
            <a:path>
              <a:moveTo>
                <a:pt x="45720" y="0"/>
              </a:moveTo>
              <a:lnTo>
                <a:pt x="45720" y="27951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A97698-643D-4F58-95CF-D4C8CE86CCD5}">
      <dsp:nvSpPr>
        <dsp:cNvPr id="0" name=""/>
        <dsp:cNvSpPr/>
      </dsp:nvSpPr>
      <dsp:spPr>
        <a:xfrm>
          <a:off x="4048023" y="2255521"/>
          <a:ext cx="1030682" cy="279514"/>
        </a:xfrm>
        <a:custGeom>
          <a:avLst/>
          <a:gdLst/>
          <a:ahLst/>
          <a:cxnLst/>
          <a:rect l="0" t="0" r="0" b="0"/>
          <a:pathLst>
            <a:path>
              <a:moveTo>
                <a:pt x="0" y="0"/>
              </a:moveTo>
              <a:lnTo>
                <a:pt x="0" y="139757"/>
              </a:lnTo>
              <a:lnTo>
                <a:pt x="1030682" y="139757"/>
              </a:lnTo>
              <a:lnTo>
                <a:pt x="1030682" y="27951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194653-CBBD-4250-8073-5195D048A9D4}">
      <dsp:nvSpPr>
        <dsp:cNvPr id="0" name=""/>
        <dsp:cNvSpPr/>
      </dsp:nvSpPr>
      <dsp:spPr>
        <a:xfrm>
          <a:off x="5254677" y="6430673"/>
          <a:ext cx="1083530" cy="202421"/>
        </a:xfrm>
        <a:custGeom>
          <a:avLst/>
          <a:gdLst/>
          <a:ahLst/>
          <a:cxnLst/>
          <a:rect l="0" t="0" r="0" b="0"/>
          <a:pathLst>
            <a:path>
              <a:moveTo>
                <a:pt x="0" y="0"/>
              </a:moveTo>
              <a:lnTo>
                <a:pt x="0" y="62664"/>
              </a:lnTo>
              <a:lnTo>
                <a:pt x="1083530" y="62664"/>
              </a:lnTo>
              <a:lnTo>
                <a:pt x="1083530" y="20242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8E69ED1-90D7-4B8B-9929-2CA8A99F7AE2}">
      <dsp:nvSpPr>
        <dsp:cNvPr id="0" name=""/>
        <dsp:cNvSpPr/>
      </dsp:nvSpPr>
      <dsp:spPr>
        <a:xfrm>
          <a:off x="4817774" y="5411923"/>
          <a:ext cx="436902" cy="271894"/>
        </a:xfrm>
        <a:custGeom>
          <a:avLst/>
          <a:gdLst/>
          <a:ahLst/>
          <a:cxnLst/>
          <a:rect l="0" t="0" r="0" b="0"/>
          <a:pathLst>
            <a:path>
              <a:moveTo>
                <a:pt x="0" y="0"/>
              </a:moveTo>
              <a:lnTo>
                <a:pt x="0" y="132137"/>
              </a:lnTo>
              <a:lnTo>
                <a:pt x="436902" y="132137"/>
              </a:lnTo>
              <a:lnTo>
                <a:pt x="436902" y="2718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60C64F-B13E-4E62-A264-CB36B4679ED1}">
      <dsp:nvSpPr>
        <dsp:cNvPr id="0" name=""/>
        <dsp:cNvSpPr/>
      </dsp:nvSpPr>
      <dsp:spPr>
        <a:xfrm>
          <a:off x="4588561" y="7636437"/>
          <a:ext cx="644959" cy="452520"/>
        </a:xfrm>
        <a:custGeom>
          <a:avLst/>
          <a:gdLst/>
          <a:ahLst/>
          <a:cxnLst/>
          <a:rect l="0" t="0" r="0" b="0"/>
          <a:pathLst>
            <a:path>
              <a:moveTo>
                <a:pt x="0" y="0"/>
              </a:moveTo>
              <a:lnTo>
                <a:pt x="0" y="312763"/>
              </a:lnTo>
              <a:lnTo>
                <a:pt x="644959" y="312763"/>
              </a:lnTo>
              <a:lnTo>
                <a:pt x="644959" y="4525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F56327-FB78-4D73-A6FD-092923F91629}">
      <dsp:nvSpPr>
        <dsp:cNvPr id="0" name=""/>
        <dsp:cNvSpPr/>
      </dsp:nvSpPr>
      <dsp:spPr>
        <a:xfrm>
          <a:off x="3828312" y="6430679"/>
          <a:ext cx="760248" cy="538524"/>
        </a:xfrm>
        <a:custGeom>
          <a:avLst/>
          <a:gdLst/>
          <a:ahLst/>
          <a:cxnLst/>
          <a:rect l="0" t="0" r="0" b="0"/>
          <a:pathLst>
            <a:path>
              <a:moveTo>
                <a:pt x="0" y="0"/>
              </a:moveTo>
              <a:lnTo>
                <a:pt x="0" y="398767"/>
              </a:lnTo>
              <a:lnTo>
                <a:pt x="760248" y="398767"/>
              </a:lnTo>
              <a:lnTo>
                <a:pt x="760248" y="5385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2FDB73-2B35-418F-993A-379B1C84945D}">
      <dsp:nvSpPr>
        <dsp:cNvPr id="0" name=""/>
        <dsp:cNvSpPr/>
      </dsp:nvSpPr>
      <dsp:spPr>
        <a:xfrm>
          <a:off x="3294424" y="7636437"/>
          <a:ext cx="91440" cy="117016"/>
        </a:xfrm>
        <a:custGeom>
          <a:avLst/>
          <a:gdLst/>
          <a:ahLst/>
          <a:cxnLst/>
          <a:rect l="0" t="0" r="0" b="0"/>
          <a:pathLst>
            <a:path>
              <a:moveTo>
                <a:pt x="45720" y="0"/>
              </a:moveTo>
              <a:lnTo>
                <a:pt x="48914" y="0"/>
              </a:lnTo>
              <a:lnTo>
                <a:pt x="48914" y="1170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334FB9-12DF-4633-96F5-424E15E138A2}">
      <dsp:nvSpPr>
        <dsp:cNvPr id="0" name=""/>
        <dsp:cNvSpPr/>
      </dsp:nvSpPr>
      <dsp:spPr>
        <a:xfrm>
          <a:off x="3340144" y="6430679"/>
          <a:ext cx="488168" cy="538524"/>
        </a:xfrm>
        <a:custGeom>
          <a:avLst/>
          <a:gdLst/>
          <a:ahLst/>
          <a:cxnLst/>
          <a:rect l="0" t="0" r="0" b="0"/>
          <a:pathLst>
            <a:path>
              <a:moveTo>
                <a:pt x="488168" y="0"/>
              </a:moveTo>
              <a:lnTo>
                <a:pt x="488168" y="398767"/>
              </a:lnTo>
              <a:lnTo>
                <a:pt x="0" y="398767"/>
              </a:lnTo>
              <a:lnTo>
                <a:pt x="0" y="5385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296846-2D87-4059-BA91-B24ED2AC86E2}">
      <dsp:nvSpPr>
        <dsp:cNvPr id="0" name=""/>
        <dsp:cNvSpPr/>
      </dsp:nvSpPr>
      <dsp:spPr>
        <a:xfrm>
          <a:off x="3828312" y="5411923"/>
          <a:ext cx="989462" cy="271355"/>
        </a:xfrm>
        <a:custGeom>
          <a:avLst/>
          <a:gdLst/>
          <a:ahLst/>
          <a:cxnLst/>
          <a:rect l="0" t="0" r="0" b="0"/>
          <a:pathLst>
            <a:path>
              <a:moveTo>
                <a:pt x="989462" y="0"/>
              </a:moveTo>
              <a:lnTo>
                <a:pt x="989462" y="131597"/>
              </a:lnTo>
              <a:lnTo>
                <a:pt x="0" y="131597"/>
              </a:lnTo>
              <a:lnTo>
                <a:pt x="0" y="27135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8E08A45-A20B-4CE5-94CA-09BFF3E1C174}">
      <dsp:nvSpPr>
        <dsp:cNvPr id="0" name=""/>
        <dsp:cNvSpPr/>
      </dsp:nvSpPr>
      <dsp:spPr>
        <a:xfrm>
          <a:off x="3017340" y="4400334"/>
          <a:ext cx="1800433" cy="279520"/>
        </a:xfrm>
        <a:custGeom>
          <a:avLst/>
          <a:gdLst/>
          <a:ahLst/>
          <a:cxnLst/>
          <a:rect l="0" t="0" r="0" b="0"/>
          <a:pathLst>
            <a:path>
              <a:moveTo>
                <a:pt x="0" y="0"/>
              </a:moveTo>
              <a:lnTo>
                <a:pt x="0" y="139763"/>
              </a:lnTo>
              <a:lnTo>
                <a:pt x="1800433" y="139763"/>
              </a:lnTo>
              <a:lnTo>
                <a:pt x="1800433" y="2795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2E165E-FE0C-49F4-93A8-81EB62FF6028}">
      <dsp:nvSpPr>
        <dsp:cNvPr id="0" name=""/>
        <dsp:cNvSpPr/>
      </dsp:nvSpPr>
      <dsp:spPr>
        <a:xfrm>
          <a:off x="1952868" y="5677641"/>
          <a:ext cx="713972" cy="289636"/>
        </a:xfrm>
        <a:custGeom>
          <a:avLst/>
          <a:gdLst/>
          <a:ahLst/>
          <a:cxnLst/>
          <a:rect l="0" t="0" r="0" b="0"/>
          <a:pathLst>
            <a:path>
              <a:moveTo>
                <a:pt x="713972" y="0"/>
              </a:moveTo>
              <a:lnTo>
                <a:pt x="713972" y="149879"/>
              </a:lnTo>
              <a:lnTo>
                <a:pt x="0" y="149879"/>
              </a:lnTo>
              <a:lnTo>
                <a:pt x="0" y="28963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AB197-8867-4328-88B3-1217EFA004D5}">
      <dsp:nvSpPr>
        <dsp:cNvPr id="0" name=""/>
        <dsp:cNvSpPr/>
      </dsp:nvSpPr>
      <dsp:spPr>
        <a:xfrm>
          <a:off x="2666840" y="4400334"/>
          <a:ext cx="350500" cy="279514"/>
        </a:xfrm>
        <a:custGeom>
          <a:avLst/>
          <a:gdLst/>
          <a:ahLst/>
          <a:cxnLst/>
          <a:rect l="0" t="0" r="0" b="0"/>
          <a:pathLst>
            <a:path>
              <a:moveTo>
                <a:pt x="350500" y="0"/>
              </a:moveTo>
              <a:lnTo>
                <a:pt x="350500" y="139757"/>
              </a:lnTo>
              <a:lnTo>
                <a:pt x="0" y="139757"/>
              </a:lnTo>
              <a:lnTo>
                <a:pt x="0" y="27951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85EBED6-39CE-4037-AC3C-99A1F61347C9}">
      <dsp:nvSpPr>
        <dsp:cNvPr id="0" name=""/>
        <dsp:cNvSpPr/>
      </dsp:nvSpPr>
      <dsp:spPr>
        <a:xfrm>
          <a:off x="1271764" y="4400334"/>
          <a:ext cx="1745575" cy="279514"/>
        </a:xfrm>
        <a:custGeom>
          <a:avLst/>
          <a:gdLst/>
          <a:ahLst/>
          <a:cxnLst/>
          <a:rect l="0" t="0" r="0" b="0"/>
          <a:pathLst>
            <a:path>
              <a:moveTo>
                <a:pt x="1745575" y="0"/>
              </a:moveTo>
              <a:lnTo>
                <a:pt x="1745575" y="139757"/>
              </a:lnTo>
              <a:lnTo>
                <a:pt x="0" y="139757"/>
              </a:lnTo>
              <a:lnTo>
                <a:pt x="0" y="27951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A0E226-CFA0-48C7-B73D-70FDE7E9153B}">
      <dsp:nvSpPr>
        <dsp:cNvPr id="0" name=""/>
        <dsp:cNvSpPr/>
      </dsp:nvSpPr>
      <dsp:spPr>
        <a:xfrm>
          <a:off x="2971620" y="3143904"/>
          <a:ext cx="91440" cy="279514"/>
        </a:xfrm>
        <a:custGeom>
          <a:avLst/>
          <a:gdLst/>
          <a:ahLst/>
          <a:cxnLst/>
          <a:rect l="0" t="0" r="0" b="0"/>
          <a:pathLst>
            <a:path>
              <a:moveTo>
                <a:pt x="45720" y="0"/>
              </a:moveTo>
              <a:lnTo>
                <a:pt x="45720" y="27951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A16A054-8F4A-4FFF-A6E6-CAC970212C83}">
      <dsp:nvSpPr>
        <dsp:cNvPr id="0" name=""/>
        <dsp:cNvSpPr/>
      </dsp:nvSpPr>
      <dsp:spPr>
        <a:xfrm>
          <a:off x="3017340" y="2255521"/>
          <a:ext cx="1030682" cy="279514"/>
        </a:xfrm>
        <a:custGeom>
          <a:avLst/>
          <a:gdLst/>
          <a:ahLst/>
          <a:cxnLst/>
          <a:rect l="0" t="0" r="0" b="0"/>
          <a:pathLst>
            <a:path>
              <a:moveTo>
                <a:pt x="1030682" y="0"/>
              </a:moveTo>
              <a:lnTo>
                <a:pt x="1030682" y="139757"/>
              </a:lnTo>
              <a:lnTo>
                <a:pt x="0" y="139757"/>
              </a:lnTo>
              <a:lnTo>
                <a:pt x="0" y="27951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4CA0A4D-72EC-4D40-B42B-DC3CDA129B9C}">
      <dsp:nvSpPr>
        <dsp:cNvPr id="0" name=""/>
        <dsp:cNvSpPr/>
      </dsp:nvSpPr>
      <dsp:spPr>
        <a:xfrm>
          <a:off x="4002303" y="1090212"/>
          <a:ext cx="91440" cy="279514"/>
        </a:xfrm>
        <a:custGeom>
          <a:avLst/>
          <a:gdLst/>
          <a:ahLst/>
          <a:cxnLst/>
          <a:rect l="0" t="0" r="0" b="0"/>
          <a:pathLst>
            <a:path>
              <a:moveTo>
                <a:pt x="45720" y="0"/>
              </a:moveTo>
              <a:lnTo>
                <a:pt x="45720" y="27951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2572F4-DBF7-4673-AE0C-17F8877BDFAD}">
      <dsp:nvSpPr>
        <dsp:cNvPr id="0" name=""/>
        <dsp:cNvSpPr/>
      </dsp:nvSpPr>
      <dsp:spPr>
        <a:xfrm>
          <a:off x="3162229" y="447516"/>
          <a:ext cx="1771588" cy="642696"/>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nn-NO" sz="1100" kern="1200"/>
            <a:t>Vedvarende ferritinverdi &gt; øvre normalnivå</a:t>
          </a:r>
          <a:endParaRPr lang="nb-NO" sz="1100" kern="1200"/>
        </a:p>
      </dsp:txBody>
      <dsp:txXfrm>
        <a:off x="3162229" y="447516"/>
        <a:ext cx="1771588" cy="642696"/>
      </dsp:txXfrm>
    </dsp:sp>
    <dsp:sp modelId="{DD444265-3CF7-488C-9C84-8FCA9F5403F5}">
      <dsp:nvSpPr>
        <dsp:cNvPr id="0" name=""/>
        <dsp:cNvSpPr/>
      </dsp:nvSpPr>
      <dsp:spPr>
        <a:xfrm>
          <a:off x="3162229" y="1369727"/>
          <a:ext cx="1771588" cy="88579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l" defTabSz="444500">
            <a:lnSpc>
              <a:spcPct val="90000"/>
            </a:lnSpc>
            <a:spcBef>
              <a:spcPct val="0"/>
            </a:spcBef>
            <a:spcAft>
              <a:spcPct val="35000"/>
            </a:spcAft>
            <a:buNone/>
          </a:pPr>
          <a:r>
            <a:rPr lang="nn-NO" sz="1000" kern="1200">
              <a:ln/>
            </a:rPr>
            <a:t>Vurder alkoholbruk, inflammasjon, leversykdom, non alkoholisk steatohepatitt, metabolsk syndrom og malignitet</a:t>
          </a:r>
          <a:r>
            <a:rPr lang="nn-NO" sz="600" kern="1200">
              <a:ln/>
            </a:rPr>
            <a:t>.</a:t>
          </a:r>
          <a:endParaRPr lang="nb-NO" sz="600" kern="1200">
            <a:ln/>
          </a:endParaRPr>
        </a:p>
      </dsp:txBody>
      <dsp:txXfrm>
        <a:off x="3162229" y="1369727"/>
        <a:ext cx="1771588" cy="885794"/>
      </dsp:txXfrm>
    </dsp:sp>
    <dsp:sp modelId="{7A04A959-A752-4F1C-9ECC-79C4E9B2D9F6}">
      <dsp:nvSpPr>
        <dsp:cNvPr id="0" name=""/>
        <dsp:cNvSpPr/>
      </dsp:nvSpPr>
      <dsp:spPr>
        <a:xfrm>
          <a:off x="2126415" y="2535035"/>
          <a:ext cx="1781850" cy="608868"/>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nn-NO" sz="1100" kern="1200"/>
            <a:t>Fastende transferrinmetning &gt;45% x 2</a:t>
          </a:r>
          <a:endParaRPr lang="nb-NO" sz="1100" kern="1200"/>
        </a:p>
      </dsp:txBody>
      <dsp:txXfrm>
        <a:off x="2126415" y="2535035"/>
        <a:ext cx="1781850" cy="608868"/>
      </dsp:txXfrm>
    </dsp:sp>
    <dsp:sp modelId="{32072549-4B8C-4A14-9987-A10F4F6EA3FF}">
      <dsp:nvSpPr>
        <dsp:cNvPr id="0" name=""/>
        <dsp:cNvSpPr/>
      </dsp:nvSpPr>
      <dsp:spPr>
        <a:xfrm>
          <a:off x="2192527" y="3423418"/>
          <a:ext cx="1649626" cy="976915"/>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nb-NO" sz="1100" kern="1200"/>
            <a:t>HFE genotyping</a:t>
          </a:r>
        </a:p>
      </dsp:txBody>
      <dsp:txXfrm>
        <a:off x="2192527" y="3423418"/>
        <a:ext cx="1649626" cy="976915"/>
      </dsp:txXfrm>
    </dsp:sp>
    <dsp:sp modelId="{61494EF3-D95A-490B-946C-84A9EDC302DD}">
      <dsp:nvSpPr>
        <dsp:cNvPr id="0" name=""/>
        <dsp:cNvSpPr/>
      </dsp:nvSpPr>
      <dsp:spPr>
        <a:xfrm>
          <a:off x="682608" y="4679848"/>
          <a:ext cx="1178312" cy="997786"/>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nn-NO" sz="1100" b="1" kern="1200"/>
            <a:t>Negativ HFE gentest </a:t>
          </a:r>
          <a:r>
            <a:rPr lang="nn-NO" sz="1100" kern="1200"/>
            <a:t>Vurder andre sykdommer.</a:t>
          </a:r>
          <a:endParaRPr lang="nb-NO" sz="1100" kern="1200"/>
        </a:p>
      </dsp:txBody>
      <dsp:txXfrm>
        <a:off x="682608" y="4679848"/>
        <a:ext cx="1178312" cy="997786"/>
      </dsp:txXfrm>
    </dsp:sp>
    <dsp:sp modelId="{B20D0AA2-EFC1-4234-B969-FD4F5EFC21DB}">
      <dsp:nvSpPr>
        <dsp:cNvPr id="0" name=""/>
        <dsp:cNvSpPr/>
      </dsp:nvSpPr>
      <dsp:spPr>
        <a:xfrm>
          <a:off x="2052947" y="4679848"/>
          <a:ext cx="1227786" cy="997792"/>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nn-NO" sz="1050" b="1" kern="1200"/>
            <a:t>Andre HFE genotyper </a:t>
          </a:r>
          <a:r>
            <a:rPr lang="nn-NO" sz="1050" kern="1200"/>
            <a:t>(C282Y heterozygot eller C282Y/H63D</a:t>
          </a:r>
          <a:r>
            <a:rPr lang="nn-NO" sz="1050" b="1" kern="1200"/>
            <a:t>) </a:t>
          </a:r>
          <a:r>
            <a:rPr lang="nn-NO" sz="1050" kern="1200"/>
            <a:t>og ferritin </a:t>
          </a:r>
          <a:r>
            <a:rPr lang="nn-NO" sz="1050" b="1" kern="1200"/>
            <a:t>&lt;800</a:t>
          </a:r>
          <a:r>
            <a:rPr lang="nn-NO" sz="1050" kern="1200"/>
            <a:t>: Ikke grunnlag for venesectio.</a:t>
          </a:r>
          <a:endParaRPr lang="nb-NO" sz="700" kern="1200"/>
        </a:p>
      </dsp:txBody>
      <dsp:txXfrm>
        <a:off x="2052947" y="4679848"/>
        <a:ext cx="1227786" cy="997792"/>
      </dsp:txXfrm>
    </dsp:sp>
    <dsp:sp modelId="{7DE2904E-5741-43BA-8514-9021D69FD8D6}">
      <dsp:nvSpPr>
        <dsp:cNvPr id="0" name=""/>
        <dsp:cNvSpPr/>
      </dsp:nvSpPr>
      <dsp:spPr>
        <a:xfrm>
          <a:off x="1187311" y="5967278"/>
          <a:ext cx="1531112" cy="1690715"/>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just" defTabSz="466725">
            <a:lnSpc>
              <a:spcPct val="90000"/>
            </a:lnSpc>
            <a:spcBef>
              <a:spcPct val="0"/>
            </a:spcBef>
            <a:spcAft>
              <a:spcPct val="35000"/>
            </a:spcAft>
            <a:buNone/>
          </a:pPr>
          <a:r>
            <a:rPr lang="nn-NO" sz="1050" b="1" kern="1200"/>
            <a:t>Ved sterkt forhøyet ferritin eller</a:t>
          </a:r>
          <a:r>
            <a:rPr lang="nn-NO" sz="1050" kern="1200"/>
            <a:t> </a:t>
          </a:r>
          <a:r>
            <a:rPr lang="nn-NO" sz="1050" b="1" kern="1200"/>
            <a:t>leverutfall eller andre organsymptomer:</a:t>
          </a:r>
        </a:p>
        <a:p>
          <a:pPr marL="0" lvl="0" indent="0" algn="l" defTabSz="466725">
            <a:lnSpc>
              <a:spcPct val="90000"/>
            </a:lnSpc>
            <a:spcBef>
              <a:spcPct val="0"/>
            </a:spcBef>
            <a:spcAft>
              <a:spcPct val="35000"/>
            </a:spcAft>
            <a:buNone/>
          </a:pPr>
          <a:r>
            <a:rPr lang="nn-NO" sz="1000" b="0" kern="1200"/>
            <a:t>Vurder MR lever, fibroscan og eventuelt leverbiopsi.</a:t>
          </a:r>
          <a:r>
            <a:rPr lang="nn-NO" sz="1000" kern="1200"/>
            <a:t> </a:t>
          </a:r>
        </a:p>
        <a:p>
          <a:pPr marL="0" lvl="0" indent="0" algn="l" defTabSz="466725">
            <a:lnSpc>
              <a:spcPct val="90000"/>
            </a:lnSpc>
            <a:spcBef>
              <a:spcPct val="0"/>
            </a:spcBef>
            <a:spcAft>
              <a:spcPct val="35000"/>
            </a:spcAft>
            <a:buNone/>
          </a:pPr>
          <a:r>
            <a:rPr lang="nn-NO" sz="1000" kern="1200"/>
            <a:t>Dersom jernopphopning ved MR/biopsi: Vurder sjeldne hemokromatosevarianter eller kombinasjoner. Let etter ev. andre bidragende faktorer</a:t>
          </a:r>
          <a:endParaRPr lang="nb-NO" sz="1000" kern="1200"/>
        </a:p>
      </dsp:txBody>
      <dsp:txXfrm>
        <a:off x="1187311" y="5967278"/>
        <a:ext cx="1531112" cy="1690715"/>
      </dsp:txXfrm>
    </dsp:sp>
    <dsp:sp modelId="{7A41AAFC-04A1-4563-8B7E-529162A79C92}">
      <dsp:nvSpPr>
        <dsp:cNvPr id="0" name=""/>
        <dsp:cNvSpPr/>
      </dsp:nvSpPr>
      <dsp:spPr>
        <a:xfrm>
          <a:off x="4225351" y="4679855"/>
          <a:ext cx="1184847" cy="73206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nn-NO" sz="1200" b="1" kern="1200"/>
            <a:t>C282Y homozygot</a:t>
          </a:r>
        </a:p>
        <a:p>
          <a:pPr marL="0" lvl="0" indent="0" algn="ctr" defTabSz="533400">
            <a:lnSpc>
              <a:spcPct val="90000"/>
            </a:lnSpc>
            <a:spcBef>
              <a:spcPct val="0"/>
            </a:spcBef>
            <a:spcAft>
              <a:spcPct val="35000"/>
            </a:spcAft>
            <a:buNone/>
          </a:pPr>
          <a:r>
            <a:rPr lang="nn-NO" sz="1100" kern="1200"/>
            <a:t>Utfør klinisk undersøkelse og ta blodprøver.</a:t>
          </a:r>
          <a:endParaRPr lang="nb-NO" sz="1100" kern="1200"/>
        </a:p>
      </dsp:txBody>
      <dsp:txXfrm>
        <a:off x="4225351" y="4679855"/>
        <a:ext cx="1184847" cy="732067"/>
      </dsp:txXfrm>
    </dsp:sp>
    <dsp:sp modelId="{67251F40-1CD9-4E92-A540-653A75503ADD}">
      <dsp:nvSpPr>
        <dsp:cNvPr id="0" name=""/>
        <dsp:cNvSpPr/>
      </dsp:nvSpPr>
      <dsp:spPr>
        <a:xfrm>
          <a:off x="3387651" y="5683278"/>
          <a:ext cx="881321" cy="747401"/>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nn-NO" sz="1100" kern="1200"/>
            <a:t>Ferritin &lt;800</a:t>
          </a:r>
          <a:endParaRPr lang="nb-NO" sz="1100" kern="1200"/>
        </a:p>
      </dsp:txBody>
      <dsp:txXfrm>
        <a:off x="3387651" y="5683278"/>
        <a:ext cx="881321" cy="747401"/>
      </dsp:txXfrm>
    </dsp:sp>
    <dsp:sp modelId="{F87B0AFF-A177-4689-8D78-67D23242A436}">
      <dsp:nvSpPr>
        <dsp:cNvPr id="0" name=""/>
        <dsp:cNvSpPr/>
      </dsp:nvSpPr>
      <dsp:spPr>
        <a:xfrm>
          <a:off x="2887783" y="6969204"/>
          <a:ext cx="904721" cy="66723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nn-NO" sz="1100" kern="1200"/>
            <a:t>Asymptomatisk og normale leverprøver</a:t>
          </a:r>
          <a:endParaRPr lang="nb-NO" sz="1100" kern="1200"/>
        </a:p>
      </dsp:txBody>
      <dsp:txXfrm>
        <a:off x="2887783" y="6969204"/>
        <a:ext cx="904721" cy="667233"/>
      </dsp:txXfrm>
    </dsp:sp>
    <dsp:sp modelId="{4F8C77F8-47AD-41B3-BE2C-9E926FB22A16}">
      <dsp:nvSpPr>
        <dsp:cNvPr id="0" name=""/>
        <dsp:cNvSpPr/>
      </dsp:nvSpPr>
      <dsp:spPr>
        <a:xfrm>
          <a:off x="2843327" y="7753454"/>
          <a:ext cx="1000022" cy="81305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nn-NO" sz="1050" kern="1200"/>
            <a:t>Ikke grunnlag for venesectio. Følges opp med årlig ferritin og leverprøver.</a:t>
          </a:r>
          <a:endParaRPr lang="nb-NO" sz="1050" kern="1200"/>
        </a:p>
      </dsp:txBody>
      <dsp:txXfrm>
        <a:off x="2843327" y="7753454"/>
        <a:ext cx="1000022" cy="813053"/>
      </dsp:txXfrm>
    </dsp:sp>
    <dsp:sp modelId="{95279545-1575-47D9-8734-77509113C38C}">
      <dsp:nvSpPr>
        <dsp:cNvPr id="0" name=""/>
        <dsp:cNvSpPr/>
      </dsp:nvSpPr>
      <dsp:spPr>
        <a:xfrm>
          <a:off x="4163027" y="6969204"/>
          <a:ext cx="851067" cy="66723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nb-NO" sz="1100" kern="1200"/>
            <a:t>Symptomatisk</a:t>
          </a:r>
        </a:p>
      </dsp:txBody>
      <dsp:txXfrm>
        <a:off x="4163027" y="6969204"/>
        <a:ext cx="851067" cy="667233"/>
      </dsp:txXfrm>
    </dsp:sp>
    <dsp:sp modelId="{2EB90CD9-7DE1-4365-A1F6-7A5F716EF83B}">
      <dsp:nvSpPr>
        <dsp:cNvPr id="0" name=""/>
        <dsp:cNvSpPr/>
      </dsp:nvSpPr>
      <dsp:spPr>
        <a:xfrm>
          <a:off x="4591702" y="8088958"/>
          <a:ext cx="1283636" cy="180291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nn-NO" sz="1050" b="1" kern="1200"/>
            <a:t>Venesectio </a:t>
          </a:r>
          <a:r>
            <a:rPr lang="nn-NO" sz="1050" kern="1200"/>
            <a:t>hver til hver annen uke til ferritin er i midtre del av referanseområdet. </a:t>
          </a:r>
        </a:p>
        <a:p>
          <a:pPr marL="0" lvl="0" indent="0" algn="ctr" defTabSz="466725">
            <a:lnSpc>
              <a:spcPct val="90000"/>
            </a:lnSpc>
            <a:spcBef>
              <a:spcPct val="0"/>
            </a:spcBef>
            <a:spcAft>
              <a:spcPct val="35000"/>
            </a:spcAft>
            <a:buNone/>
          </a:pPr>
          <a:r>
            <a:rPr lang="nn-NO" sz="1050" kern="1200"/>
            <a:t>Deretter </a:t>
          </a:r>
          <a:r>
            <a:rPr lang="nn-NO" sz="1050" b="1" kern="1200"/>
            <a:t>vedlikeholdstappning </a:t>
          </a:r>
          <a:r>
            <a:rPr lang="nn-NO" sz="1050" kern="1200"/>
            <a:t>hver 3.-4. måned for å holde ferritin på samme nivå. Kan bli blodgiver.</a:t>
          </a:r>
          <a:endParaRPr lang="nb-NO" sz="1050" kern="1200"/>
        </a:p>
      </dsp:txBody>
      <dsp:txXfrm>
        <a:off x="4591702" y="8088958"/>
        <a:ext cx="1283636" cy="1802913"/>
      </dsp:txXfrm>
    </dsp:sp>
    <dsp:sp modelId="{6A217AA5-354B-4298-B95E-FBC8B4C95826}">
      <dsp:nvSpPr>
        <dsp:cNvPr id="0" name=""/>
        <dsp:cNvSpPr/>
      </dsp:nvSpPr>
      <dsp:spPr>
        <a:xfrm>
          <a:off x="4814628" y="5683817"/>
          <a:ext cx="880097" cy="746855"/>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nb-NO" sz="1100" kern="1200"/>
            <a:t>Ferritin &gt;800</a:t>
          </a:r>
        </a:p>
      </dsp:txBody>
      <dsp:txXfrm>
        <a:off x="4814628" y="5683817"/>
        <a:ext cx="880097" cy="746855"/>
      </dsp:txXfrm>
    </dsp:sp>
    <dsp:sp modelId="{1806DF39-E85E-499B-A722-AFE446710781}">
      <dsp:nvSpPr>
        <dsp:cNvPr id="0" name=""/>
        <dsp:cNvSpPr/>
      </dsp:nvSpPr>
      <dsp:spPr>
        <a:xfrm>
          <a:off x="5644606" y="6633094"/>
          <a:ext cx="1387202" cy="1235992"/>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nn-NO" sz="1000" kern="1200"/>
            <a:t>MR lever og fibroscan ved ferritin &gt;1000 eller avvikende leverprøver. Cirrhose: Henvis til gastroenterolog.</a:t>
          </a:r>
        </a:p>
        <a:p>
          <a:pPr marL="0" lvl="0" indent="0" algn="ctr" defTabSz="444500">
            <a:lnSpc>
              <a:spcPct val="90000"/>
            </a:lnSpc>
            <a:spcBef>
              <a:spcPct val="0"/>
            </a:spcBef>
            <a:spcAft>
              <a:spcPct val="35000"/>
            </a:spcAft>
            <a:buNone/>
          </a:pPr>
          <a:r>
            <a:rPr lang="nn-NO" sz="1000" kern="1200"/>
            <a:t>Ev. EKG og ekkokardiografi avhengig av klinikk.</a:t>
          </a:r>
        </a:p>
      </dsp:txBody>
      <dsp:txXfrm>
        <a:off x="5644606" y="6633094"/>
        <a:ext cx="1387202" cy="1235992"/>
      </dsp:txXfrm>
    </dsp:sp>
    <dsp:sp modelId="{2F79803D-9379-45D7-B9B9-EC44AF3085A9}">
      <dsp:nvSpPr>
        <dsp:cNvPr id="0" name=""/>
        <dsp:cNvSpPr/>
      </dsp:nvSpPr>
      <dsp:spPr>
        <a:xfrm>
          <a:off x="4187780" y="2535035"/>
          <a:ext cx="1781850" cy="608868"/>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nb-NO" sz="1100" kern="1200"/>
            <a:t>Fastende transferrinmetning &lt;45%</a:t>
          </a:r>
        </a:p>
      </dsp:txBody>
      <dsp:txXfrm>
        <a:off x="4187780" y="2535035"/>
        <a:ext cx="1781850" cy="608868"/>
      </dsp:txXfrm>
    </dsp:sp>
    <dsp:sp modelId="{06D1FE52-460B-4E81-8608-548113A83916}">
      <dsp:nvSpPr>
        <dsp:cNvPr id="0" name=""/>
        <dsp:cNvSpPr/>
      </dsp:nvSpPr>
      <dsp:spPr>
        <a:xfrm>
          <a:off x="4250704" y="3423418"/>
          <a:ext cx="1656002" cy="95634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just" defTabSz="466725">
            <a:lnSpc>
              <a:spcPct val="90000"/>
            </a:lnSpc>
            <a:spcBef>
              <a:spcPct val="0"/>
            </a:spcBef>
            <a:spcAft>
              <a:spcPct val="35000"/>
            </a:spcAft>
            <a:buNone/>
          </a:pPr>
          <a:r>
            <a:rPr lang="nn-NO" sz="1050" kern="1200"/>
            <a:t>Let etter andre årsaker enn hemokromatose.</a:t>
          </a:r>
        </a:p>
        <a:p>
          <a:pPr marL="0" lvl="0" indent="0" algn="just" defTabSz="466725">
            <a:lnSpc>
              <a:spcPct val="90000"/>
            </a:lnSpc>
            <a:spcBef>
              <a:spcPct val="0"/>
            </a:spcBef>
            <a:spcAft>
              <a:spcPct val="35000"/>
            </a:spcAft>
            <a:buNone/>
          </a:pPr>
          <a:r>
            <a:rPr lang="nn-NO" sz="1050" kern="1200"/>
            <a:t>Ferroportin sykdom type 4A kan være aktuelt, se tekst.</a:t>
          </a:r>
          <a:endParaRPr lang="nb-NO" sz="1050" kern="1200"/>
        </a:p>
      </dsp:txBody>
      <dsp:txXfrm>
        <a:off x="4250704" y="3423418"/>
        <a:ext cx="1656002" cy="95634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38F96-7666-4812-9E14-B32623EAB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4195</Words>
  <Characters>75239</Characters>
  <Application>Microsoft Office Word</Application>
  <DocSecurity>0</DocSecurity>
  <Lines>626</Lines>
  <Paragraphs>178</Paragraphs>
  <ScaleCrop>false</ScaleCrop>
  <HeadingPairs>
    <vt:vector size="2" baseType="variant">
      <vt:variant>
        <vt:lpstr>Tittel</vt:lpstr>
      </vt:variant>
      <vt:variant>
        <vt:i4>1</vt:i4>
      </vt:variant>
    </vt:vector>
  </HeadingPairs>
  <TitlesOfParts>
    <vt:vector size="1" baseType="lpstr">
      <vt:lpstr>Handlingsprogram for Hemokromatose</vt:lpstr>
    </vt:vector>
  </TitlesOfParts>
  <Company>Helse Nord</Company>
  <LinksUpToDate>false</LinksUpToDate>
  <CharactersWithSpaces>8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ndlingsprogram for Hemokromatose</dc:title>
  <dc:creator>Jensvoll Hilde</dc:creator>
  <cp:lastModifiedBy>Emil Nyquist</cp:lastModifiedBy>
  <cp:revision>2</cp:revision>
  <dcterms:created xsi:type="dcterms:W3CDTF">2022-07-04T20:03:00Z</dcterms:created>
  <dcterms:modified xsi:type="dcterms:W3CDTF">2022-07-04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1-09T00:00:00Z</vt:filetime>
  </property>
  <property fmtid="{D5CDD505-2E9C-101B-9397-08002B2CF9AE}" pid="3" name="Creator">
    <vt:lpwstr>Microsoft® Word 2010</vt:lpwstr>
  </property>
  <property fmtid="{D5CDD505-2E9C-101B-9397-08002B2CF9AE}" pid="4" name="LastSaved">
    <vt:filetime>2021-06-15T00:00:00Z</vt:filetime>
  </property>
</Properties>
</file>